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1EE74" w14:textId="77777777" w:rsidR="003329C8" w:rsidRDefault="003329C8" w:rsidP="003329C8">
      <w:r>
        <w:rPr>
          <w:noProof/>
          <w:lang w:val="es-ES" w:eastAsia="es-ES"/>
        </w:rPr>
        <w:drawing>
          <wp:inline distT="0" distB="0" distL="0" distR="0" wp14:anchorId="564E5E57" wp14:editId="178616DC">
            <wp:extent cx="3257550" cy="685800"/>
            <wp:effectExtent l="0" t="0" r="6350" b="0"/>
            <wp:docPr id="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tretch>
                      <a:fillRect/>
                    </a:stretch>
                  </pic:blipFill>
                  <pic:spPr bwMode="auto">
                    <a:xfrm>
                      <a:off x="0" y="0"/>
                      <a:ext cx="3257550" cy="685800"/>
                    </a:xfrm>
                    <a:prstGeom prst="rect">
                      <a:avLst/>
                    </a:prstGeom>
                    <a:noFill/>
                    <a:ln w="9525">
                      <a:noFill/>
                      <a:miter lim="800000"/>
                      <a:headEnd/>
                      <a:tailEnd/>
                    </a:ln>
                  </pic:spPr>
                </pic:pic>
              </a:graphicData>
            </a:graphic>
          </wp:inline>
        </w:drawing>
      </w:r>
    </w:p>
    <w:p w14:paraId="7175C0E3" w14:textId="77777777" w:rsidR="003329C8" w:rsidRDefault="003329C8" w:rsidP="003329C8"/>
    <w:p w14:paraId="4D75C21E" w14:textId="77777777" w:rsidR="003329C8" w:rsidRDefault="003329C8" w:rsidP="003329C8"/>
    <w:p w14:paraId="39A4EA44" w14:textId="77777777" w:rsidR="003329C8" w:rsidRDefault="003329C8" w:rsidP="003329C8"/>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329C8" w:rsidRPr="004602F0" w14:paraId="2456B0FC" w14:textId="77777777" w:rsidTr="00E2389C">
        <w:trPr>
          <w:trHeight w:val="12"/>
        </w:trPr>
        <w:tc>
          <w:tcPr>
            <w:tcW w:w="7919" w:type="dxa"/>
            <w:tcMar>
              <w:top w:w="216" w:type="dxa"/>
              <w:left w:w="115" w:type="dxa"/>
              <w:bottom w:w="216" w:type="dxa"/>
              <w:right w:w="115" w:type="dxa"/>
            </w:tcMar>
          </w:tcPr>
          <w:p w14:paraId="06BC05BA"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76346DEF" w14:textId="77777777" w:rsidR="003329C8" w:rsidRPr="00562155" w:rsidRDefault="003329C8" w:rsidP="00E2389C">
            <w:pPr>
              <w:spacing w:after="0" w:line="240" w:lineRule="auto"/>
              <w:rPr>
                <w:rFonts w:ascii="Georgia" w:eastAsia="Times New Roman" w:hAnsi="Georgia" w:cs="Tahoma"/>
                <w:b/>
                <w:sz w:val="28"/>
                <w:szCs w:val="28"/>
                <w:lang w:val="es-ES" w:bidi="en-US"/>
              </w:rPr>
            </w:pPr>
          </w:p>
          <w:p w14:paraId="546A60F6" w14:textId="77777777" w:rsidR="003329C8" w:rsidRDefault="003329C8" w:rsidP="00E2389C">
            <w:pPr>
              <w:spacing w:after="0" w:line="240" w:lineRule="auto"/>
              <w:rPr>
                <w:rFonts w:ascii="Georgia" w:eastAsia="Times New Roman" w:hAnsi="Georgia" w:cs="Tahoma"/>
                <w:b/>
                <w:sz w:val="28"/>
                <w:szCs w:val="28"/>
                <w:lang w:val="es-ES" w:bidi="en-US"/>
              </w:rPr>
            </w:pPr>
            <w:r>
              <w:rPr>
                <w:rFonts w:ascii="Georgia" w:eastAsia="Times New Roman" w:hAnsi="Georgia" w:cs="Tahoma"/>
                <w:b/>
                <w:sz w:val="36"/>
                <w:szCs w:val="28"/>
                <w:lang w:val="es-ES" w:bidi="en-US"/>
              </w:rPr>
              <w:t>ESIT</w:t>
            </w:r>
            <w:r w:rsidRPr="00562155">
              <w:rPr>
                <w:rFonts w:ascii="Georgia" w:eastAsia="Times New Roman" w:hAnsi="Georgia" w:cs="Tahoma"/>
                <w:b/>
                <w:sz w:val="28"/>
                <w:szCs w:val="28"/>
                <w:lang w:val="es-ES" w:bidi="en-US"/>
              </w:rPr>
              <w:t xml:space="preserve">     </w:t>
            </w:r>
          </w:p>
          <w:p w14:paraId="10169004"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 xml:space="preserve">                                      </w:t>
            </w:r>
          </w:p>
          <w:p w14:paraId="4C9FAA57" w14:textId="77777777" w:rsidR="003329C8" w:rsidRPr="00F707E9" w:rsidRDefault="003329C8" w:rsidP="00E2389C">
            <w:pPr>
              <w:pStyle w:val="Sinespaciado"/>
              <w:rPr>
                <w:rFonts w:ascii="Cambria" w:hAnsi="Cambria"/>
                <w:lang w:val="es-ES"/>
              </w:rPr>
            </w:pPr>
            <w:r w:rsidRPr="004602F0">
              <w:rPr>
                <w:rFonts w:ascii="Georgia" w:hAnsi="Georgia" w:cs="Tahoma"/>
                <w:b/>
                <w:sz w:val="28"/>
                <w:szCs w:val="28"/>
                <w:lang w:val="es-ES"/>
              </w:rPr>
              <w:t xml:space="preserve">Máster </w:t>
            </w:r>
            <w:r>
              <w:rPr>
                <w:rFonts w:ascii="Georgia" w:hAnsi="Georgia" w:cs="Tahoma"/>
                <w:b/>
                <w:sz w:val="28"/>
                <w:szCs w:val="28"/>
                <w:lang w:val="es-ES"/>
              </w:rPr>
              <w:t>Universitario en Inteligencia Artificial</w:t>
            </w:r>
          </w:p>
        </w:tc>
      </w:tr>
      <w:tr w:rsidR="003329C8" w:rsidRPr="004602F0" w14:paraId="566B508B" w14:textId="77777777" w:rsidTr="00E2389C">
        <w:trPr>
          <w:trHeight w:val="278"/>
        </w:trPr>
        <w:tc>
          <w:tcPr>
            <w:tcW w:w="7919" w:type="dxa"/>
            <w:tcMar>
              <w:top w:w="216" w:type="dxa"/>
              <w:left w:w="115" w:type="dxa"/>
              <w:bottom w:w="216" w:type="dxa"/>
              <w:right w:w="115" w:type="dxa"/>
            </w:tcMar>
          </w:tcPr>
          <w:p w14:paraId="2CD0842C" w14:textId="77777777" w:rsidR="003329C8" w:rsidRPr="00F707E9" w:rsidRDefault="003329C8" w:rsidP="00E2389C">
            <w:pPr>
              <w:pStyle w:val="Sinespaciado"/>
              <w:rPr>
                <w:rFonts w:ascii="Georgia" w:hAnsi="Georgia" w:cs="Tahoma"/>
                <w:b/>
                <w:sz w:val="28"/>
                <w:szCs w:val="28"/>
                <w:lang w:val="es-ES"/>
              </w:rPr>
            </w:pPr>
          </w:p>
        </w:tc>
      </w:tr>
      <w:tr w:rsidR="003329C8" w:rsidRPr="004602F0" w14:paraId="3BA3CD98" w14:textId="77777777" w:rsidTr="00E2389C">
        <w:trPr>
          <w:trHeight w:val="1579"/>
        </w:trPr>
        <w:tc>
          <w:tcPr>
            <w:tcW w:w="7919" w:type="dxa"/>
          </w:tcPr>
          <w:p w14:paraId="6DFDC60D" w14:textId="4837E9A7" w:rsidR="003329C8" w:rsidRPr="004602F0" w:rsidRDefault="00321B22" w:rsidP="00E2389C">
            <w:pPr>
              <w:pStyle w:val="Sinespaciado"/>
              <w:rPr>
                <w:rFonts w:ascii="Cambria" w:hAnsi="Cambria"/>
                <w:color w:val="4F81BD"/>
                <w:sz w:val="80"/>
                <w:szCs w:val="80"/>
                <w:lang w:val="es-ES"/>
              </w:rPr>
            </w:pPr>
            <w:r w:rsidRPr="00321B22">
              <w:rPr>
                <w:rFonts w:ascii="Cambria" w:hAnsi="Cambria"/>
                <w:color w:val="4F81BD"/>
                <w:sz w:val="80"/>
                <w:szCs w:val="80"/>
                <w:lang w:val="es-ES"/>
              </w:rPr>
              <w:t>Segmentación semántica RGB-D para navegación en interiores</w:t>
            </w:r>
          </w:p>
        </w:tc>
      </w:tr>
    </w:tbl>
    <w:p w14:paraId="16131737" w14:textId="77777777" w:rsidR="003329C8" w:rsidRDefault="003329C8" w:rsidP="003329C8"/>
    <w:p w14:paraId="756E4808" w14:textId="77777777" w:rsidR="003329C8" w:rsidRDefault="003329C8" w:rsidP="003329C8"/>
    <w:p w14:paraId="22CE5DCF" w14:textId="77777777" w:rsidR="003329C8" w:rsidRDefault="003329C8" w:rsidP="003329C8"/>
    <w:p w14:paraId="61F18E43" w14:textId="77777777" w:rsidR="003329C8" w:rsidRDefault="003329C8" w:rsidP="003329C8"/>
    <w:p w14:paraId="0AEB85CC" w14:textId="77777777" w:rsidR="003329C8" w:rsidRDefault="003329C8" w:rsidP="003329C8"/>
    <w:p w14:paraId="08789457" w14:textId="77777777" w:rsidR="003329C8" w:rsidRDefault="003329C8" w:rsidP="003329C8"/>
    <w:p w14:paraId="14DF8E0C" w14:textId="77777777" w:rsidR="003329C8" w:rsidRDefault="003329C8" w:rsidP="003329C8"/>
    <w:p w14:paraId="5F591DED" w14:textId="77777777" w:rsidR="003329C8" w:rsidRDefault="003329C8" w:rsidP="003329C8"/>
    <w:p w14:paraId="78DDF672" w14:textId="77777777" w:rsidR="003329C8" w:rsidRDefault="003329C8" w:rsidP="003329C8"/>
    <w:p w14:paraId="76445C16" w14:textId="77777777" w:rsidR="003329C8" w:rsidRDefault="003329C8" w:rsidP="003329C8"/>
    <w:p w14:paraId="378DAEC1" w14:textId="77777777" w:rsidR="003329C8" w:rsidRDefault="003329C8" w:rsidP="003329C8"/>
    <w:p w14:paraId="5175F835" w14:textId="77777777" w:rsidR="003329C8" w:rsidRDefault="003329C8" w:rsidP="003329C8">
      <w:pPr>
        <w:rPr>
          <w:rFonts w:ascii="Georgia" w:hAnsi="Georgia"/>
          <w:b/>
        </w:rPr>
      </w:pPr>
      <w:r w:rsidRPr="00320A2D">
        <w:rPr>
          <w:rFonts w:ascii="Georgia" w:hAnsi="Georgia"/>
          <w:b/>
        </w:rPr>
        <w:t xml:space="preserve">Trabajo Fin de Máster </w:t>
      </w:r>
    </w:p>
    <w:p w14:paraId="35BFD7C8" w14:textId="6F492305" w:rsidR="003329C8" w:rsidRPr="00320A2D" w:rsidRDefault="003329C8" w:rsidP="003329C8">
      <w:pPr>
        <w:rPr>
          <w:rFonts w:ascii="Georgia" w:hAnsi="Georgia"/>
        </w:rPr>
      </w:pPr>
      <w:r>
        <w:rPr>
          <w:rFonts w:ascii="Georgia" w:hAnsi="Georgia"/>
          <w:b/>
        </w:rPr>
        <w:t>P</w:t>
      </w:r>
      <w:r w:rsidRPr="00320A2D">
        <w:rPr>
          <w:rFonts w:ascii="Georgia" w:hAnsi="Georgia"/>
          <w:b/>
        </w:rPr>
        <w:t>resentado por:</w:t>
      </w:r>
      <w:r w:rsidRPr="00320A2D">
        <w:rPr>
          <w:rFonts w:ascii="Georgia" w:hAnsi="Georgia"/>
        </w:rPr>
        <w:t xml:space="preserve"> </w:t>
      </w:r>
      <w:r w:rsidR="00532355">
        <w:rPr>
          <w:rFonts w:ascii="Georgia" w:hAnsi="Georgia"/>
        </w:rPr>
        <w:t>Aldalur Corta</w:t>
      </w:r>
      <w:r w:rsidRPr="00320A2D">
        <w:rPr>
          <w:rFonts w:ascii="Georgia" w:hAnsi="Georgia"/>
        </w:rPr>
        <w:t xml:space="preserve">, </w:t>
      </w:r>
      <w:r w:rsidR="00532355">
        <w:rPr>
          <w:rFonts w:ascii="Georgia" w:hAnsi="Georgia"/>
        </w:rPr>
        <w:t>Mikel</w:t>
      </w:r>
    </w:p>
    <w:p w14:paraId="1BC5D4EC" w14:textId="722879AF" w:rsidR="003329C8" w:rsidRDefault="003329C8" w:rsidP="003329C8">
      <w:pPr>
        <w:rPr>
          <w:rFonts w:ascii="Georgia" w:hAnsi="Georgia"/>
        </w:rPr>
      </w:pPr>
      <w:r w:rsidRPr="00320A2D">
        <w:rPr>
          <w:rFonts w:ascii="Georgia" w:hAnsi="Georgia"/>
          <w:b/>
        </w:rPr>
        <w:t>Director/a:</w:t>
      </w:r>
      <w:r w:rsidRPr="00320A2D">
        <w:rPr>
          <w:rFonts w:ascii="Georgia" w:hAnsi="Georgia"/>
        </w:rPr>
        <w:t xml:space="preserve"> </w:t>
      </w:r>
      <w:r w:rsidR="00532355">
        <w:rPr>
          <w:rFonts w:ascii="Georgia" w:hAnsi="Georgia"/>
        </w:rPr>
        <w:t xml:space="preserve">Cobos </w:t>
      </w:r>
      <w:proofErr w:type="spellStart"/>
      <w:r w:rsidR="00532355">
        <w:rPr>
          <w:rFonts w:ascii="Georgia" w:hAnsi="Georgia"/>
        </w:rPr>
        <w:t>Guzman</w:t>
      </w:r>
      <w:proofErr w:type="spellEnd"/>
      <w:r w:rsidRPr="00320A2D">
        <w:rPr>
          <w:rFonts w:ascii="Georgia" w:hAnsi="Georgia"/>
        </w:rPr>
        <w:t xml:space="preserve">, </w:t>
      </w:r>
      <w:r w:rsidR="00532355">
        <w:rPr>
          <w:rFonts w:ascii="Georgia" w:hAnsi="Georgia"/>
        </w:rPr>
        <w:t>Salvador</w:t>
      </w:r>
    </w:p>
    <w:p w14:paraId="0F861D3B" w14:textId="77777777" w:rsidR="003329C8" w:rsidRDefault="003329C8" w:rsidP="003329C8">
      <w:pPr>
        <w:rPr>
          <w:rFonts w:ascii="Georgia" w:hAnsi="Georgia"/>
        </w:rPr>
      </w:pPr>
    </w:p>
    <w:p w14:paraId="271C1C74" w14:textId="77777777" w:rsidR="003329C8" w:rsidRDefault="003329C8" w:rsidP="003329C8">
      <w:pPr>
        <w:rPr>
          <w:rFonts w:ascii="Georgia" w:hAnsi="Georgia"/>
        </w:rPr>
      </w:pPr>
    </w:p>
    <w:p w14:paraId="7C7C5492" w14:textId="7245BEEF"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Ciudad:</w:t>
      </w:r>
      <w:r w:rsidR="00321B22">
        <w:rPr>
          <w:rFonts w:ascii="Georgia" w:hAnsi="Georgia"/>
          <w:color w:val="4F81BD"/>
          <w:lang w:val="es-ES"/>
        </w:rPr>
        <w:t xml:space="preserve"> Bilbao</w:t>
      </w:r>
    </w:p>
    <w:p w14:paraId="48C55B5A" w14:textId="77777777"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Fecha:</w:t>
      </w:r>
    </w:p>
    <w:p w14:paraId="084CAD94" w14:textId="77777777" w:rsidR="00320A2D" w:rsidRDefault="00320A2D">
      <w:pPr>
        <w:rPr>
          <w:rFonts w:ascii="Georgia" w:hAnsi="Georgia"/>
        </w:rPr>
      </w:pPr>
    </w:p>
    <w:p w14:paraId="00ABBF31" w14:textId="77777777" w:rsidR="0031091B" w:rsidRDefault="002737B2">
      <w:pPr>
        <w:spacing w:line="276" w:lineRule="auto"/>
        <w:jc w:val="left"/>
        <w:sectPr w:rsidR="0031091B" w:rsidSect="0031091B">
          <w:headerReference w:type="default" r:id="rId9"/>
          <w:footerReference w:type="default" r:id="rId10"/>
          <w:footerReference w:type="first" r:id="rId11"/>
          <w:pgSz w:w="11906" w:h="16838"/>
          <w:pgMar w:top="1418" w:right="851" w:bottom="1418" w:left="1985" w:header="709" w:footer="709" w:gutter="0"/>
          <w:pgNumType w:start="0"/>
          <w:cols w:space="708"/>
          <w:titlePg/>
          <w:docGrid w:linePitch="360"/>
        </w:sectPr>
      </w:pPr>
      <w:r>
        <w:br w:type="page"/>
      </w:r>
    </w:p>
    <w:p w14:paraId="5B947FA4" w14:textId="77777777" w:rsidR="00BA4886" w:rsidRPr="002737B2" w:rsidRDefault="00BA4886" w:rsidP="00BA4886">
      <w:pPr>
        <w:jc w:val="center"/>
        <w:rPr>
          <w:b/>
          <w:sz w:val="36"/>
          <w:szCs w:val="36"/>
        </w:rPr>
      </w:pPr>
      <w:r w:rsidRPr="002737B2">
        <w:rPr>
          <w:b/>
          <w:sz w:val="36"/>
          <w:szCs w:val="36"/>
        </w:rPr>
        <w:lastRenderedPageBreak/>
        <w:t>Resumen</w:t>
      </w:r>
    </w:p>
    <w:p w14:paraId="6AF1ADC9" w14:textId="77777777" w:rsidR="00BA4886" w:rsidRPr="00C67300" w:rsidRDefault="00BA4886" w:rsidP="00BA4886">
      <w:pPr>
        <w:spacing w:before="100" w:beforeAutospacing="1" w:after="100" w:afterAutospacing="1"/>
        <w:rPr>
          <w:rFonts w:cs="Arial"/>
          <w:lang w:val="es-ES"/>
        </w:rPr>
      </w:pPr>
      <w:r w:rsidRPr="00C80193">
        <w:rPr>
          <w:rFonts w:cs="Arial"/>
          <w:lang w:val="es-ES"/>
        </w:rPr>
        <w:t xml:space="preserve">En este apartado se introducirá un breve resumen en español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54A4F7D9" w14:textId="77777777" w:rsidR="00BA4886" w:rsidRPr="00F707E9" w:rsidRDefault="00BA4886" w:rsidP="00BA4886">
      <w:pPr>
        <w:pStyle w:val="NormalWeb"/>
        <w:ind w:firstLine="0"/>
        <w:rPr>
          <w:b/>
          <w:bCs/>
          <w:sz w:val="36"/>
          <w:szCs w:val="36"/>
          <w:lang w:val="es-ES"/>
        </w:rPr>
      </w:pPr>
      <w:r w:rsidRPr="00C80193">
        <w:rPr>
          <w:rFonts w:ascii="Arial" w:hAnsi="Arial" w:cs="Arial"/>
          <w:b/>
          <w:lang w:val="es-ES"/>
        </w:rPr>
        <w:t xml:space="preserve">Palabras Clave: </w:t>
      </w:r>
      <w:r w:rsidRPr="00C80193">
        <w:rPr>
          <w:rFonts w:ascii="Arial" w:hAnsi="Arial" w:cs="Arial"/>
          <w:lang w:val="es-ES"/>
        </w:rPr>
        <w:t xml:space="preserve">Se deben incluir de </w:t>
      </w:r>
      <w:r>
        <w:rPr>
          <w:rFonts w:ascii="Arial" w:hAnsi="Arial" w:cs="Arial"/>
          <w:lang w:val="es-ES"/>
        </w:rPr>
        <w:t>3 a 5 palabras claves en español</w:t>
      </w:r>
    </w:p>
    <w:p w14:paraId="57C5152D" w14:textId="77777777" w:rsidR="00BA4886" w:rsidRDefault="00BA4886" w:rsidP="00BA4886">
      <w:pPr>
        <w:spacing w:line="276" w:lineRule="auto"/>
        <w:jc w:val="left"/>
      </w:pPr>
    </w:p>
    <w:p w14:paraId="3ECA34EB" w14:textId="77777777" w:rsidR="00BA4886" w:rsidRPr="002737B2" w:rsidRDefault="00BA4886" w:rsidP="00BA4886">
      <w:pPr>
        <w:jc w:val="center"/>
        <w:rPr>
          <w:b/>
          <w:sz w:val="36"/>
          <w:szCs w:val="36"/>
        </w:rPr>
      </w:pPr>
      <w:proofErr w:type="spellStart"/>
      <w:r w:rsidRPr="002737B2">
        <w:rPr>
          <w:b/>
          <w:sz w:val="36"/>
          <w:szCs w:val="36"/>
        </w:rPr>
        <w:t>Abstract</w:t>
      </w:r>
      <w:proofErr w:type="spellEnd"/>
    </w:p>
    <w:p w14:paraId="6E5CDF7A" w14:textId="77777777" w:rsidR="00BA4886" w:rsidRPr="004A489F" w:rsidRDefault="00BA4886" w:rsidP="00BA4886">
      <w:pPr>
        <w:spacing w:before="100" w:beforeAutospacing="1" w:after="100" w:afterAutospacing="1"/>
        <w:rPr>
          <w:rFonts w:cs="Arial"/>
          <w:b/>
          <w:lang w:val="es-ES"/>
        </w:rPr>
      </w:pPr>
      <w:r w:rsidRPr="00C80193">
        <w:rPr>
          <w:rFonts w:cs="Arial"/>
          <w:lang w:val="es-ES"/>
        </w:rPr>
        <w:t xml:space="preserve">En este apartado se introducirá un breve resumen en </w:t>
      </w:r>
      <w:r>
        <w:rPr>
          <w:rFonts w:cs="Arial"/>
          <w:lang w:val="es-ES"/>
        </w:rPr>
        <w:t>inglés</w:t>
      </w:r>
      <w:r w:rsidRPr="00C80193">
        <w:rPr>
          <w:rFonts w:cs="Arial"/>
          <w:lang w:val="es-ES"/>
        </w:rPr>
        <w:t xml:space="preserve"> del trabajo realizado (extensión máxima: 150 palabras). </w:t>
      </w:r>
      <w:r w:rsidRPr="004A489F">
        <w:rPr>
          <w:rFonts w:cs="Arial"/>
          <w:lang w:val="es-ES"/>
        </w:rPr>
        <w:t>Este resumen debe incluir el objetivo o propósito de la investigación, la metodología, los resultados y las conclusiones</w:t>
      </w:r>
      <w:r>
        <w:rPr>
          <w:rFonts w:cs="Arial"/>
          <w:lang w:val="es-ES"/>
        </w:rPr>
        <w:t>.</w:t>
      </w:r>
    </w:p>
    <w:p w14:paraId="7BF64FCA" w14:textId="77777777" w:rsidR="00BA4886" w:rsidRPr="00C80193" w:rsidRDefault="00BA4886" w:rsidP="00BA4886">
      <w:pPr>
        <w:rPr>
          <w:rFonts w:cs="Arial"/>
          <w:b/>
          <w:lang w:val="es-ES"/>
        </w:rPr>
      </w:pPr>
      <w:proofErr w:type="spellStart"/>
      <w:r w:rsidRPr="00C80193">
        <w:rPr>
          <w:rFonts w:cs="Arial"/>
          <w:b/>
          <w:lang w:val="es-ES"/>
        </w:rPr>
        <w:t>Keywords</w:t>
      </w:r>
      <w:proofErr w:type="spellEnd"/>
      <w:r w:rsidRPr="00C80193">
        <w:rPr>
          <w:rFonts w:cs="Arial"/>
          <w:b/>
          <w:lang w:val="es-ES"/>
        </w:rPr>
        <w:t xml:space="preserve">: </w:t>
      </w:r>
      <w:r w:rsidRPr="00C80193">
        <w:rPr>
          <w:rFonts w:cs="Arial"/>
          <w:lang w:val="es-ES"/>
        </w:rPr>
        <w:t>Se deben incluir de 3 a 5 palabras claves en inglés</w:t>
      </w:r>
    </w:p>
    <w:p w14:paraId="335FFDFB" w14:textId="77777777" w:rsidR="00BA4886" w:rsidRPr="00C80193" w:rsidRDefault="00BA4886" w:rsidP="00BA4886">
      <w:pPr>
        <w:rPr>
          <w:rFonts w:cs="Arial"/>
          <w:b/>
          <w:lang w:val="es-ES"/>
        </w:rPr>
      </w:pPr>
    </w:p>
    <w:p w14:paraId="0DCE70C3" w14:textId="5D3529E1" w:rsidR="00320A2D" w:rsidRPr="00C80193" w:rsidRDefault="00320A2D" w:rsidP="00B1030C">
      <w:pPr>
        <w:rPr>
          <w:rFonts w:cs="Arial"/>
          <w:b/>
          <w:lang w:val="es-ES"/>
        </w:rPr>
      </w:pPr>
    </w:p>
    <w:p w14:paraId="43C8A3F5" w14:textId="77777777" w:rsidR="0078634A" w:rsidRDefault="0078634A">
      <w:pPr>
        <w:spacing w:line="276" w:lineRule="auto"/>
        <w:jc w:val="left"/>
      </w:pPr>
      <w:r>
        <w:br w:type="page"/>
      </w:r>
    </w:p>
    <w:p w14:paraId="0346D3E9" w14:textId="77777777" w:rsidR="00E464E0" w:rsidRPr="007B2C11" w:rsidRDefault="00E464E0" w:rsidP="007B2C11">
      <w:pPr>
        <w:jc w:val="center"/>
        <w:rPr>
          <w:b/>
          <w:sz w:val="36"/>
          <w:szCs w:val="36"/>
        </w:rPr>
      </w:pPr>
      <w:r w:rsidRPr="007B2C11">
        <w:rPr>
          <w:b/>
          <w:sz w:val="36"/>
          <w:szCs w:val="36"/>
        </w:rPr>
        <w:lastRenderedPageBreak/>
        <w:t>Índice de contenidos</w:t>
      </w:r>
    </w:p>
    <w:p w14:paraId="2127810E" w14:textId="5CB346EF" w:rsidR="003726BD"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71221262" w:history="1">
        <w:r w:rsidR="003726BD" w:rsidRPr="00CD1213">
          <w:rPr>
            <w:rStyle w:val="Hipervnculo"/>
            <w:noProof/>
            <w:lang w:bidi="en-US"/>
          </w:rPr>
          <w:t>1. Introducción</w:t>
        </w:r>
        <w:r w:rsidR="003726BD">
          <w:rPr>
            <w:noProof/>
            <w:webHidden/>
          </w:rPr>
          <w:tab/>
        </w:r>
        <w:r w:rsidR="003726BD">
          <w:rPr>
            <w:noProof/>
            <w:webHidden/>
          </w:rPr>
          <w:fldChar w:fldCharType="begin"/>
        </w:r>
        <w:r w:rsidR="003726BD">
          <w:rPr>
            <w:noProof/>
            <w:webHidden/>
          </w:rPr>
          <w:instrText xml:space="preserve"> PAGEREF _Toc71221262 \h </w:instrText>
        </w:r>
        <w:r w:rsidR="003726BD">
          <w:rPr>
            <w:noProof/>
            <w:webHidden/>
          </w:rPr>
        </w:r>
        <w:r w:rsidR="003726BD">
          <w:rPr>
            <w:noProof/>
            <w:webHidden/>
          </w:rPr>
          <w:fldChar w:fldCharType="separate"/>
        </w:r>
        <w:r w:rsidR="003726BD">
          <w:rPr>
            <w:noProof/>
            <w:webHidden/>
          </w:rPr>
          <w:t>1</w:t>
        </w:r>
        <w:r w:rsidR="003726BD">
          <w:rPr>
            <w:noProof/>
            <w:webHidden/>
          </w:rPr>
          <w:fldChar w:fldCharType="end"/>
        </w:r>
      </w:hyperlink>
    </w:p>
    <w:p w14:paraId="038ECBCF" w14:textId="2B2F972C" w:rsidR="003726BD" w:rsidRDefault="003726BD">
      <w:pPr>
        <w:pStyle w:val="TDC2"/>
        <w:tabs>
          <w:tab w:val="right" w:leader="dot" w:pos="9060"/>
        </w:tabs>
        <w:rPr>
          <w:rFonts w:asciiTheme="minorHAnsi" w:eastAsiaTheme="minorEastAsia" w:hAnsiTheme="minorHAnsi" w:cstheme="minorBidi"/>
          <w:noProof/>
          <w:lang w:eastAsia="es-ES"/>
        </w:rPr>
      </w:pPr>
      <w:hyperlink w:anchor="_Toc71221263" w:history="1">
        <w:r w:rsidRPr="00CD1213">
          <w:rPr>
            <w:rStyle w:val="Hipervnculo"/>
            <w:noProof/>
          </w:rPr>
          <w:t>1.1 Motivación</w:t>
        </w:r>
        <w:r>
          <w:rPr>
            <w:noProof/>
            <w:webHidden/>
          </w:rPr>
          <w:tab/>
        </w:r>
        <w:r>
          <w:rPr>
            <w:noProof/>
            <w:webHidden/>
          </w:rPr>
          <w:fldChar w:fldCharType="begin"/>
        </w:r>
        <w:r>
          <w:rPr>
            <w:noProof/>
            <w:webHidden/>
          </w:rPr>
          <w:instrText xml:space="preserve"> PAGEREF _Toc71221263 \h </w:instrText>
        </w:r>
        <w:r>
          <w:rPr>
            <w:noProof/>
            <w:webHidden/>
          </w:rPr>
        </w:r>
        <w:r>
          <w:rPr>
            <w:noProof/>
            <w:webHidden/>
          </w:rPr>
          <w:fldChar w:fldCharType="separate"/>
        </w:r>
        <w:r>
          <w:rPr>
            <w:noProof/>
            <w:webHidden/>
          </w:rPr>
          <w:t>1</w:t>
        </w:r>
        <w:r>
          <w:rPr>
            <w:noProof/>
            <w:webHidden/>
          </w:rPr>
          <w:fldChar w:fldCharType="end"/>
        </w:r>
      </w:hyperlink>
    </w:p>
    <w:p w14:paraId="182D6FE3" w14:textId="2EF333C4" w:rsidR="003726BD" w:rsidRDefault="003726BD">
      <w:pPr>
        <w:pStyle w:val="TDC2"/>
        <w:tabs>
          <w:tab w:val="right" w:leader="dot" w:pos="9060"/>
        </w:tabs>
        <w:rPr>
          <w:rFonts w:asciiTheme="minorHAnsi" w:eastAsiaTheme="minorEastAsia" w:hAnsiTheme="minorHAnsi" w:cstheme="minorBidi"/>
          <w:noProof/>
          <w:lang w:eastAsia="es-ES"/>
        </w:rPr>
      </w:pPr>
      <w:hyperlink w:anchor="_Toc71221264" w:history="1">
        <w:r w:rsidRPr="00CD1213">
          <w:rPr>
            <w:rStyle w:val="Hipervnculo"/>
            <w:noProof/>
          </w:rPr>
          <w:t>1.2 Planteamiento del trabajo</w:t>
        </w:r>
        <w:r>
          <w:rPr>
            <w:noProof/>
            <w:webHidden/>
          </w:rPr>
          <w:tab/>
        </w:r>
        <w:r>
          <w:rPr>
            <w:noProof/>
            <w:webHidden/>
          </w:rPr>
          <w:fldChar w:fldCharType="begin"/>
        </w:r>
        <w:r>
          <w:rPr>
            <w:noProof/>
            <w:webHidden/>
          </w:rPr>
          <w:instrText xml:space="preserve"> PAGEREF _Toc71221264 \h </w:instrText>
        </w:r>
        <w:r>
          <w:rPr>
            <w:noProof/>
            <w:webHidden/>
          </w:rPr>
        </w:r>
        <w:r>
          <w:rPr>
            <w:noProof/>
            <w:webHidden/>
          </w:rPr>
          <w:fldChar w:fldCharType="separate"/>
        </w:r>
        <w:r>
          <w:rPr>
            <w:noProof/>
            <w:webHidden/>
          </w:rPr>
          <w:t>2</w:t>
        </w:r>
        <w:r>
          <w:rPr>
            <w:noProof/>
            <w:webHidden/>
          </w:rPr>
          <w:fldChar w:fldCharType="end"/>
        </w:r>
      </w:hyperlink>
    </w:p>
    <w:p w14:paraId="222A06F9" w14:textId="52B9F51D" w:rsidR="003726BD" w:rsidRDefault="003726BD">
      <w:pPr>
        <w:pStyle w:val="TDC2"/>
        <w:tabs>
          <w:tab w:val="right" w:leader="dot" w:pos="9060"/>
        </w:tabs>
        <w:rPr>
          <w:rFonts w:asciiTheme="minorHAnsi" w:eastAsiaTheme="minorEastAsia" w:hAnsiTheme="minorHAnsi" w:cstheme="minorBidi"/>
          <w:noProof/>
          <w:lang w:eastAsia="es-ES"/>
        </w:rPr>
      </w:pPr>
      <w:hyperlink w:anchor="_Toc71221265" w:history="1">
        <w:r w:rsidRPr="00CD1213">
          <w:rPr>
            <w:rStyle w:val="Hipervnculo"/>
            <w:noProof/>
          </w:rPr>
          <w:t>1.3 Estructura de la memoria</w:t>
        </w:r>
        <w:r>
          <w:rPr>
            <w:noProof/>
            <w:webHidden/>
          </w:rPr>
          <w:tab/>
        </w:r>
        <w:r>
          <w:rPr>
            <w:noProof/>
            <w:webHidden/>
          </w:rPr>
          <w:fldChar w:fldCharType="begin"/>
        </w:r>
        <w:r>
          <w:rPr>
            <w:noProof/>
            <w:webHidden/>
          </w:rPr>
          <w:instrText xml:space="preserve"> PAGEREF _Toc71221265 \h </w:instrText>
        </w:r>
        <w:r>
          <w:rPr>
            <w:noProof/>
            <w:webHidden/>
          </w:rPr>
        </w:r>
        <w:r>
          <w:rPr>
            <w:noProof/>
            <w:webHidden/>
          </w:rPr>
          <w:fldChar w:fldCharType="separate"/>
        </w:r>
        <w:r>
          <w:rPr>
            <w:noProof/>
            <w:webHidden/>
          </w:rPr>
          <w:t>2</w:t>
        </w:r>
        <w:r>
          <w:rPr>
            <w:noProof/>
            <w:webHidden/>
          </w:rPr>
          <w:fldChar w:fldCharType="end"/>
        </w:r>
      </w:hyperlink>
    </w:p>
    <w:p w14:paraId="415A3814" w14:textId="09FDAAFC" w:rsidR="003726BD" w:rsidRDefault="003726BD">
      <w:pPr>
        <w:pStyle w:val="TDC1"/>
        <w:tabs>
          <w:tab w:val="right" w:leader="dot" w:pos="9060"/>
        </w:tabs>
        <w:rPr>
          <w:rFonts w:asciiTheme="minorHAnsi" w:eastAsiaTheme="minorEastAsia" w:hAnsiTheme="minorHAnsi" w:cstheme="minorBidi"/>
          <w:noProof/>
          <w:lang w:eastAsia="es-ES"/>
        </w:rPr>
      </w:pPr>
      <w:hyperlink w:anchor="_Toc71221266" w:history="1">
        <w:r w:rsidRPr="00CD1213">
          <w:rPr>
            <w:rStyle w:val="Hipervnculo"/>
            <w:noProof/>
            <w:lang w:bidi="en-US"/>
          </w:rPr>
          <w:t>2. Contexto y estado del arte</w:t>
        </w:r>
        <w:r>
          <w:rPr>
            <w:noProof/>
            <w:webHidden/>
          </w:rPr>
          <w:tab/>
        </w:r>
        <w:r>
          <w:rPr>
            <w:noProof/>
            <w:webHidden/>
          </w:rPr>
          <w:fldChar w:fldCharType="begin"/>
        </w:r>
        <w:r>
          <w:rPr>
            <w:noProof/>
            <w:webHidden/>
          </w:rPr>
          <w:instrText xml:space="preserve"> PAGEREF _Toc71221266 \h </w:instrText>
        </w:r>
        <w:r>
          <w:rPr>
            <w:noProof/>
            <w:webHidden/>
          </w:rPr>
        </w:r>
        <w:r>
          <w:rPr>
            <w:noProof/>
            <w:webHidden/>
          </w:rPr>
          <w:fldChar w:fldCharType="separate"/>
        </w:r>
        <w:r>
          <w:rPr>
            <w:noProof/>
            <w:webHidden/>
          </w:rPr>
          <w:t>3</w:t>
        </w:r>
        <w:r>
          <w:rPr>
            <w:noProof/>
            <w:webHidden/>
          </w:rPr>
          <w:fldChar w:fldCharType="end"/>
        </w:r>
      </w:hyperlink>
    </w:p>
    <w:p w14:paraId="3D2624E4" w14:textId="57A2D176" w:rsidR="003726BD" w:rsidRDefault="003726BD">
      <w:pPr>
        <w:pStyle w:val="TDC2"/>
        <w:tabs>
          <w:tab w:val="right" w:leader="dot" w:pos="9060"/>
        </w:tabs>
        <w:rPr>
          <w:rFonts w:asciiTheme="minorHAnsi" w:eastAsiaTheme="minorEastAsia" w:hAnsiTheme="minorHAnsi" w:cstheme="minorBidi"/>
          <w:noProof/>
          <w:lang w:eastAsia="es-ES"/>
        </w:rPr>
      </w:pPr>
      <w:hyperlink w:anchor="_Toc71221267" w:history="1">
        <w:r w:rsidRPr="00CD1213">
          <w:rPr>
            <w:rStyle w:val="Hipervnculo"/>
            <w:noProof/>
          </w:rPr>
          <w:t>2.1. SLAM mediante visión por computador</w:t>
        </w:r>
        <w:r>
          <w:rPr>
            <w:noProof/>
            <w:webHidden/>
          </w:rPr>
          <w:tab/>
        </w:r>
        <w:r>
          <w:rPr>
            <w:noProof/>
            <w:webHidden/>
          </w:rPr>
          <w:fldChar w:fldCharType="begin"/>
        </w:r>
        <w:r>
          <w:rPr>
            <w:noProof/>
            <w:webHidden/>
          </w:rPr>
          <w:instrText xml:space="preserve"> PAGEREF _Toc71221267 \h </w:instrText>
        </w:r>
        <w:r>
          <w:rPr>
            <w:noProof/>
            <w:webHidden/>
          </w:rPr>
        </w:r>
        <w:r>
          <w:rPr>
            <w:noProof/>
            <w:webHidden/>
          </w:rPr>
          <w:fldChar w:fldCharType="separate"/>
        </w:r>
        <w:r>
          <w:rPr>
            <w:noProof/>
            <w:webHidden/>
          </w:rPr>
          <w:t>3</w:t>
        </w:r>
        <w:r>
          <w:rPr>
            <w:noProof/>
            <w:webHidden/>
          </w:rPr>
          <w:fldChar w:fldCharType="end"/>
        </w:r>
      </w:hyperlink>
    </w:p>
    <w:p w14:paraId="7B621F8F" w14:textId="34CF7491" w:rsidR="003726BD" w:rsidRDefault="003726BD">
      <w:pPr>
        <w:pStyle w:val="TDC3"/>
        <w:tabs>
          <w:tab w:val="right" w:leader="dot" w:pos="9060"/>
        </w:tabs>
        <w:rPr>
          <w:rFonts w:asciiTheme="minorHAnsi" w:eastAsiaTheme="minorEastAsia" w:hAnsiTheme="minorHAnsi" w:cstheme="minorBidi"/>
          <w:noProof/>
          <w:lang w:eastAsia="es-ES"/>
        </w:rPr>
      </w:pPr>
      <w:hyperlink w:anchor="_Toc71221268" w:history="1">
        <w:r w:rsidRPr="00CD1213">
          <w:rPr>
            <w:rStyle w:val="Hipervnculo"/>
            <w:noProof/>
          </w:rPr>
          <w:t>2.1.1. Cámara monocular</w:t>
        </w:r>
        <w:r>
          <w:rPr>
            <w:noProof/>
            <w:webHidden/>
          </w:rPr>
          <w:tab/>
        </w:r>
        <w:r>
          <w:rPr>
            <w:noProof/>
            <w:webHidden/>
          </w:rPr>
          <w:fldChar w:fldCharType="begin"/>
        </w:r>
        <w:r>
          <w:rPr>
            <w:noProof/>
            <w:webHidden/>
          </w:rPr>
          <w:instrText xml:space="preserve"> PAGEREF _Toc71221268 \h </w:instrText>
        </w:r>
        <w:r>
          <w:rPr>
            <w:noProof/>
            <w:webHidden/>
          </w:rPr>
        </w:r>
        <w:r>
          <w:rPr>
            <w:noProof/>
            <w:webHidden/>
          </w:rPr>
          <w:fldChar w:fldCharType="separate"/>
        </w:r>
        <w:r>
          <w:rPr>
            <w:noProof/>
            <w:webHidden/>
          </w:rPr>
          <w:t>3</w:t>
        </w:r>
        <w:r>
          <w:rPr>
            <w:noProof/>
            <w:webHidden/>
          </w:rPr>
          <w:fldChar w:fldCharType="end"/>
        </w:r>
      </w:hyperlink>
    </w:p>
    <w:p w14:paraId="7E619DE4" w14:textId="04FE5B00" w:rsidR="003726BD" w:rsidRDefault="003726BD">
      <w:pPr>
        <w:pStyle w:val="TDC3"/>
        <w:tabs>
          <w:tab w:val="right" w:leader="dot" w:pos="9060"/>
        </w:tabs>
        <w:rPr>
          <w:rFonts w:asciiTheme="minorHAnsi" w:eastAsiaTheme="minorEastAsia" w:hAnsiTheme="minorHAnsi" w:cstheme="minorBidi"/>
          <w:noProof/>
          <w:lang w:eastAsia="es-ES"/>
        </w:rPr>
      </w:pPr>
      <w:hyperlink w:anchor="_Toc71221269" w:history="1">
        <w:r w:rsidRPr="00CD1213">
          <w:rPr>
            <w:rStyle w:val="Hipervnculo"/>
            <w:noProof/>
          </w:rPr>
          <w:t>2.1.2. Cámara estéreo doble</w:t>
        </w:r>
        <w:r>
          <w:rPr>
            <w:noProof/>
            <w:webHidden/>
          </w:rPr>
          <w:tab/>
        </w:r>
        <w:r>
          <w:rPr>
            <w:noProof/>
            <w:webHidden/>
          </w:rPr>
          <w:fldChar w:fldCharType="begin"/>
        </w:r>
        <w:r>
          <w:rPr>
            <w:noProof/>
            <w:webHidden/>
          </w:rPr>
          <w:instrText xml:space="preserve"> PAGEREF _Toc71221269 \h </w:instrText>
        </w:r>
        <w:r>
          <w:rPr>
            <w:noProof/>
            <w:webHidden/>
          </w:rPr>
        </w:r>
        <w:r>
          <w:rPr>
            <w:noProof/>
            <w:webHidden/>
          </w:rPr>
          <w:fldChar w:fldCharType="separate"/>
        </w:r>
        <w:r>
          <w:rPr>
            <w:noProof/>
            <w:webHidden/>
          </w:rPr>
          <w:t>5</w:t>
        </w:r>
        <w:r>
          <w:rPr>
            <w:noProof/>
            <w:webHidden/>
          </w:rPr>
          <w:fldChar w:fldCharType="end"/>
        </w:r>
      </w:hyperlink>
    </w:p>
    <w:p w14:paraId="01F3383B" w14:textId="7B606B5B" w:rsidR="003726BD" w:rsidRDefault="003726BD">
      <w:pPr>
        <w:pStyle w:val="TDC3"/>
        <w:tabs>
          <w:tab w:val="right" w:leader="dot" w:pos="9060"/>
        </w:tabs>
        <w:rPr>
          <w:rFonts w:asciiTheme="minorHAnsi" w:eastAsiaTheme="minorEastAsia" w:hAnsiTheme="minorHAnsi" w:cstheme="minorBidi"/>
          <w:noProof/>
          <w:lang w:eastAsia="es-ES"/>
        </w:rPr>
      </w:pPr>
      <w:hyperlink w:anchor="_Toc71221270" w:history="1">
        <w:r w:rsidRPr="00CD1213">
          <w:rPr>
            <w:rStyle w:val="Hipervnculo"/>
            <w:noProof/>
          </w:rPr>
          <w:t>2.1.3. Cámaras estereoscópicas</w:t>
        </w:r>
        <w:r>
          <w:rPr>
            <w:noProof/>
            <w:webHidden/>
          </w:rPr>
          <w:tab/>
        </w:r>
        <w:r>
          <w:rPr>
            <w:noProof/>
            <w:webHidden/>
          </w:rPr>
          <w:fldChar w:fldCharType="begin"/>
        </w:r>
        <w:r>
          <w:rPr>
            <w:noProof/>
            <w:webHidden/>
          </w:rPr>
          <w:instrText xml:space="preserve"> PAGEREF _Toc71221270 \h </w:instrText>
        </w:r>
        <w:r>
          <w:rPr>
            <w:noProof/>
            <w:webHidden/>
          </w:rPr>
        </w:r>
        <w:r>
          <w:rPr>
            <w:noProof/>
            <w:webHidden/>
          </w:rPr>
          <w:fldChar w:fldCharType="separate"/>
        </w:r>
        <w:r>
          <w:rPr>
            <w:noProof/>
            <w:webHidden/>
          </w:rPr>
          <w:t>6</w:t>
        </w:r>
        <w:r>
          <w:rPr>
            <w:noProof/>
            <w:webHidden/>
          </w:rPr>
          <w:fldChar w:fldCharType="end"/>
        </w:r>
      </w:hyperlink>
    </w:p>
    <w:p w14:paraId="6AC0E169" w14:textId="7C12D3AD" w:rsidR="003726BD" w:rsidRDefault="003726BD">
      <w:pPr>
        <w:pStyle w:val="TDC3"/>
        <w:tabs>
          <w:tab w:val="right" w:leader="dot" w:pos="9060"/>
        </w:tabs>
        <w:rPr>
          <w:rFonts w:asciiTheme="minorHAnsi" w:eastAsiaTheme="minorEastAsia" w:hAnsiTheme="minorHAnsi" w:cstheme="minorBidi"/>
          <w:noProof/>
          <w:lang w:eastAsia="es-ES"/>
        </w:rPr>
      </w:pPr>
      <w:hyperlink w:anchor="_Toc71221271" w:history="1">
        <w:r w:rsidRPr="00CD1213">
          <w:rPr>
            <w:rStyle w:val="Hipervnculo"/>
            <w:noProof/>
          </w:rPr>
          <w:t>2.1.4. LiDAR</w:t>
        </w:r>
        <w:r>
          <w:rPr>
            <w:noProof/>
            <w:webHidden/>
          </w:rPr>
          <w:tab/>
        </w:r>
        <w:r>
          <w:rPr>
            <w:noProof/>
            <w:webHidden/>
          </w:rPr>
          <w:fldChar w:fldCharType="begin"/>
        </w:r>
        <w:r>
          <w:rPr>
            <w:noProof/>
            <w:webHidden/>
          </w:rPr>
          <w:instrText xml:space="preserve"> PAGEREF _Toc71221271 \h </w:instrText>
        </w:r>
        <w:r>
          <w:rPr>
            <w:noProof/>
            <w:webHidden/>
          </w:rPr>
        </w:r>
        <w:r>
          <w:rPr>
            <w:noProof/>
            <w:webHidden/>
          </w:rPr>
          <w:fldChar w:fldCharType="separate"/>
        </w:r>
        <w:r>
          <w:rPr>
            <w:noProof/>
            <w:webHidden/>
          </w:rPr>
          <w:t>8</w:t>
        </w:r>
        <w:r>
          <w:rPr>
            <w:noProof/>
            <w:webHidden/>
          </w:rPr>
          <w:fldChar w:fldCharType="end"/>
        </w:r>
      </w:hyperlink>
    </w:p>
    <w:p w14:paraId="049458E9" w14:textId="0705AC4A" w:rsidR="003726BD" w:rsidRDefault="003726BD">
      <w:pPr>
        <w:pStyle w:val="TDC2"/>
        <w:tabs>
          <w:tab w:val="right" w:leader="dot" w:pos="9060"/>
        </w:tabs>
        <w:rPr>
          <w:rFonts w:asciiTheme="minorHAnsi" w:eastAsiaTheme="minorEastAsia" w:hAnsiTheme="minorHAnsi" w:cstheme="minorBidi"/>
          <w:noProof/>
          <w:lang w:eastAsia="es-ES"/>
        </w:rPr>
      </w:pPr>
      <w:hyperlink w:anchor="_Toc71221272" w:history="1">
        <w:r w:rsidRPr="00CD1213">
          <w:rPr>
            <w:rStyle w:val="Hipervnculo"/>
            <w:noProof/>
          </w:rPr>
          <w:t>2.3. Detección y segmentación</w:t>
        </w:r>
        <w:r>
          <w:rPr>
            <w:noProof/>
            <w:webHidden/>
          </w:rPr>
          <w:tab/>
        </w:r>
        <w:r>
          <w:rPr>
            <w:noProof/>
            <w:webHidden/>
          </w:rPr>
          <w:fldChar w:fldCharType="begin"/>
        </w:r>
        <w:r>
          <w:rPr>
            <w:noProof/>
            <w:webHidden/>
          </w:rPr>
          <w:instrText xml:space="preserve"> PAGEREF _Toc71221272 \h </w:instrText>
        </w:r>
        <w:r>
          <w:rPr>
            <w:noProof/>
            <w:webHidden/>
          </w:rPr>
        </w:r>
        <w:r>
          <w:rPr>
            <w:noProof/>
            <w:webHidden/>
          </w:rPr>
          <w:fldChar w:fldCharType="separate"/>
        </w:r>
        <w:r>
          <w:rPr>
            <w:noProof/>
            <w:webHidden/>
          </w:rPr>
          <w:t>8</w:t>
        </w:r>
        <w:r>
          <w:rPr>
            <w:noProof/>
            <w:webHidden/>
          </w:rPr>
          <w:fldChar w:fldCharType="end"/>
        </w:r>
      </w:hyperlink>
    </w:p>
    <w:p w14:paraId="4A238C01" w14:textId="4B73886A" w:rsidR="003726BD" w:rsidRDefault="003726BD">
      <w:pPr>
        <w:pStyle w:val="TDC3"/>
        <w:tabs>
          <w:tab w:val="right" w:leader="dot" w:pos="9060"/>
        </w:tabs>
        <w:rPr>
          <w:rFonts w:asciiTheme="minorHAnsi" w:eastAsiaTheme="minorEastAsia" w:hAnsiTheme="minorHAnsi" w:cstheme="minorBidi"/>
          <w:noProof/>
          <w:lang w:eastAsia="es-ES"/>
        </w:rPr>
      </w:pPr>
      <w:hyperlink w:anchor="_Toc71221273" w:history="1">
        <w:r w:rsidRPr="00CD1213">
          <w:rPr>
            <w:rStyle w:val="Hipervnculo"/>
            <w:noProof/>
          </w:rPr>
          <w:t>2.3.1. Detección de objetos</w:t>
        </w:r>
        <w:r>
          <w:rPr>
            <w:noProof/>
            <w:webHidden/>
          </w:rPr>
          <w:tab/>
        </w:r>
        <w:r>
          <w:rPr>
            <w:noProof/>
            <w:webHidden/>
          </w:rPr>
          <w:fldChar w:fldCharType="begin"/>
        </w:r>
        <w:r>
          <w:rPr>
            <w:noProof/>
            <w:webHidden/>
          </w:rPr>
          <w:instrText xml:space="preserve"> PAGEREF _Toc71221273 \h </w:instrText>
        </w:r>
        <w:r>
          <w:rPr>
            <w:noProof/>
            <w:webHidden/>
          </w:rPr>
        </w:r>
        <w:r>
          <w:rPr>
            <w:noProof/>
            <w:webHidden/>
          </w:rPr>
          <w:fldChar w:fldCharType="separate"/>
        </w:r>
        <w:r>
          <w:rPr>
            <w:noProof/>
            <w:webHidden/>
          </w:rPr>
          <w:t>8</w:t>
        </w:r>
        <w:r>
          <w:rPr>
            <w:noProof/>
            <w:webHidden/>
          </w:rPr>
          <w:fldChar w:fldCharType="end"/>
        </w:r>
      </w:hyperlink>
    </w:p>
    <w:p w14:paraId="50BEE664" w14:textId="01A9EFFE" w:rsidR="003726BD" w:rsidRDefault="003726BD">
      <w:pPr>
        <w:pStyle w:val="TDC3"/>
        <w:tabs>
          <w:tab w:val="right" w:leader="dot" w:pos="9060"/>
        </w:tabs>
        <w:rPr>
          <w:rFonts w:asciiTheme="minorHAnsi" w:eastAsiaTheme="minorEastAsia" w:hAnsiTheme="minorHAnsi" w:cstheme="minorBidi"/>
          <w:noProof/>
          <w:lang w:eastAsia="es-ES"/>
        </w:rPr>
      </w:pPr>
      <w:hyperlink w:anchor="_Toc71221274" w:history="1">
        <w:r w:rsidRPr="00CD1213">
          <w:rPr>
            <w:rStyle w:val="Hipervnculo"/>
            <w:noProof/>
          </w:rPr>
          <w:t>2.3.2. Segmentación</w:t>
        </w:r>
        <w:r>
          <w:rPr>
            <w:noProof/>
            <w:webHidden/>
          </w:rPr>
          <w:tab/>
        </w:r>
        <w:r>
          <w:rPr>
            <w:noProof/>
            <w:webHidden/>
          </w:rPr>
          <w:fldChar w:fldCharType="begin"/>
        </w:r>
        <w:r>
          <w:rPr>
            <w:noProof/>
            <w:webHidden/>
          </w:rPr>
          <w:instrText xml:space="preserve"> PAGEREF _Toc71221274 \h </w:instrText>
        </w:r>
        <w:r>
          <w:rPr>
            <w:noProof/>
            <w:webHidden/>
          </w:rPr>
        </w:r>
        <w:r>
          <w:rPr>
            <w:noProof/>
            <w:webHidden/>
          </w:rPr>
          <w:fldChar w:fldCharType="separate"/>
        </w:r>
        <w:r>
          <w:rPr>
            <w:noProof/>
            <w:webHidden/>
          </w:rPr>
          <w:t>11</w:t>
        </w:r>
        <w:r>
          <w:rPr>
            <w:noProof/>
            <w:webHidden/>
          </w:rPr>
          <w:fldChar w:fldCharType="end"/>
        </w:r>
      </w:hyperlink>
    </w:p>
    <w:p w14:paraId="469976F9" w14:textId="197CB18D" w:rsidR="003726BD" w:rsidRDefault="003726BD">
      <w:pPr>
        <w:pStyle w:val="TDC3"/>
        <w:tabs>
          <w:tab w:val="right" w:leader="dot" w:pos="9060"/>
        </w:tabs>
        <w:rPr>
          <w:rFonts w:asciiTheme="minorHAnsi" w:eastAsiaTheme="minorEastAsia" w:hAnsiTheme="minorHAnsi" w:cstheme="minorBidi"/>
          <w:noProof/>
          <w:lang w:eastAsia="es-ES"/>
        </w:rPr>
      </w:pPr>
      <w:hyperlink w:anchor="_Toc71221275" w:history="1">
        <w:r w:rsidRPr="00CD1213">
          <w:rPr>
            <w:rStyle w:val="Hipervnculo"/>
            <w:noProof/>
          </w:rPr>
          <w:t>2.3.2. Posición y trayectoria del ser humano</w:t>
        </w:r>
        <w:r>
          <w:rPr>
            <w:noProof/>
            <w:webHidden/>
          </w:rPr>
          <w:tab/>
        </w:r>
        <w:r>
          <w:rPr>
            <w:noProof/>
            <w:webHidden/>
          </w:rPr>
          <w:fldChar w:fldCharType="begin"/>
        </w:r>
        <w:r>
          <w:rPr>
            <w:noProof/>
            <w:webHidden/>
          </w:rPr>
          <w:instrText xml:space="preserve"> PAGEREF _Toc71221275 \h </w:instrText>
        </w:r>
        <w:r>
          <w:rPr>
            <w:noProof/>
            <w:webHidden/>
          </w:rPr>
        </w:r>
        <w:r>
          <w:rPr>
            <w:noProof/>
            <w:webHidden/>
          </w:rPr>
          <w:fldChar w:fldCharType="separate"/>
        </w:r>
        <w:r>
          <w:rPr>
            <w:noProof/>
            <w:webHidden/>
          </w:rPr>
          <w:t>13</w:t>
        </w:r>
        <w:r>
          <w:rPr>
            <w:noProof/>
            <w:webHidden/>
          </w:rPr>
          <w:fldChar w:fldCharType="end"/>
        </w:r>
      </w:hyperlink>
    </w:p>
    <w:p w14:paraId="087616D6" w14:textId="20A3BA2C" w:rsidR="003726BD" w:rsidRDefault="003726BD">
      <w:pPr>
        <w:pStyle w:val="TDC1"/>
        <w:tabs>
          <w:tab w:val="right" w:leader="dot" w:pos="9060"/>
        </w:tabs>
        <w:rPr>
          <w:rFonts w:asciiTheme="minorHAnsi" w:eastAsiaTheme="minorEastAsia" w:hAnsiTheme="minorHAnsi" w:cstheme="minorBidi"/>
          <w:noProof/>
          <w:lang w:eastAsia="es-ES"/>
        </w:rPr>
      </w:pPr>
      <w:hyperlink w:anchor="_Toc71221276" w:history="1">
        <w:r w:rsidRPr="00CD1213">
          <w:rPr>
            <w:rStyle w:val="Hipervnculo"/>
            <w:noProof/>
            <w:lang w:bidi="en-US"/>
          </w:rPr>
          <w:t>3. Objetivos y metodología de trabajo</w:t>
        </w:r>
        <w:r>
          <w:rPr>
            <w:noProof/>
            <w:webHidden/>
          </w:rPr>
          <w:tab/>
        </w:r>
        <w:r>
          <w:rPr>
            <w:noProof/>
            <w:webHidden/>
          </w:rPr>
          <w:fldChar w:fldCharType="begin"/>
        </w:r>
        <w:r>
          <w:rPr>
            <w:noProof/>
            <w:webHidden/>
          </w:rPr>
          <w:instrText xml:space="preserve"> PAGEREF _Toc71221276 \h </w:instrText>
        </w:r>
        <w:r>
          <w:rPr>
            <w:noProof/>
            <w:webHidden/>
          </w:rPr>
        </w:r>
        <w:r>
          <w:rPr>
            <w:noProof/>
            <w:webHidden/>
          </w:rPr>
          <w:fldChar w:fldCharType="separate"/>
        </w:r>
        <w:r>
          <w:rPr>
            <w:noProof/>
            <w:webHidden/>
          </w:rPr>
          <w:t>15</w:t>
        </w:r>
        <w:r>
          <w:rPr>
            <w:noProof/>
            <w:webHidden/>
          </w:rPr>
          <w:fldChar w:fldCharType="end"/>
        </w:r>
      </w:hyperlink>
    </w:p>
    <w:p w14:paraId="3556C431" w14:textId="18F15675" w:rsidR="003726BD" w:rsidRDefault="003726BD">
      <w:pPr>
        <w:pStyle w:val="TDC2"/>
        <w:tabs>
          <w:tab w:val="right" w:leader="dot" w:pos="9060"/>
        </w:tabs>
        <w:rPr>
          <w:rFonts w:asciiTheme="minorHAnsi" w:eastAsiaTheme="minorEastAsia" w:hAnsiTheme="minorHAnsi" w:cstheme="minorBidi"/>
          <w:noProof/>
          <w:lang w:eastAsia="es-ES"/>
        </w:rPr>
      </w:pPr>
      <w:hyperlink w:anchor="_Toc71221277" w:history="1">
        <w:r w:rsidRPr="00CD1213">
          <w:rPr>
            <w:rStyle w:val="Hipervnculo"/>
            <w:noProof/>
          </w:rPr>
          <w:t>3.1. Objetivo general</w:t>
        </w:r>
        <w:r>
          <w:rPr>
            <w:noProof/>
            <w:webHidden/>
          </w:rPr>
          <w:tab/>
        </w:r>
        <w:r>
          <w:rPr>
            <w:noProof/>
            <w:webHidden/>
          </w:rPr>
          <w:fldChar w:fldCharType="begin"/>
        </w:r>
        <w:r>
          <w:rPr>
            <w:noProof/>
            <w:webHidden/>
          </w:rPr>
          <w:instrText xml:space="preserve"> PAGEREF _Toc71221277 \h </w:instrText>
        </w:r>
        <w:r>
          <w:rPr>
            <w:noProof/>
            <w:webHidden/>
          </w:rPr>
        </w:r>
        <w:r>
          <w:rPr>
            <w:noProof/>
            <w:webHidden/>
          </w:rPr>
          <w:fldChar w:fldCharType="separate"/>
        </w:r>
        <w:r>
          <w:rPr>
            <w:noProof/>
            <w:webHidden/>
          </w:rPr>
          <w:t>15</w:t>
        </w:r>
        <w:r>
          <w:rPr>
            <w:noProof/>
            <w:webHidden/>
          </w:rPr>
          <w:fldChar w:fldCharType="end"/>
        </w:r>
      </w:hyperlink>
    </w:p>
    <w:p w14:paraId="5CB16B55" w14:textId="1CB9A9C5" w:rsidR="003726BD" w:rsidRDefault="003726BD">
      <w:pPr>
        <w:pStyle w:val="TDC2"/>
        <w:tabs>
          <w:tab w:val="right" w:leader="dot" w:pos="9060"/>
        </w:tabs>
        <w:rPr>
          <w:rFonts w:asciiTheme="minorHAnsi" w:eastAsiaTheme="minorEastAsia" w:hAnsiTheme="minorHAnsi" w:cstheme="minorBidi"/>
          <w:noProof/>
          <w:lang w:eastAsia="es-ES"/>
        </w:rPr>
      </w:pPr>
      <w:hyperlink w:anchor="_Toc71221278" w:history="1">
        <w:r w:rsidRPr="00CD1213">
          <w:rPr>
            <w:rStyle w:val="Hipervnculo"/>
            <w:noProof/>
          </w:rPr>
          <w:t>3.2. Objetivos específicos</w:t>
        </w:r>
        <w:r>
          <w:rPr>
            <w:noProof/>
            <w:webHidden/>
          </w:rPr>
          <w:tab/>
        </w:r>
        <w:r>
          <w:rPr>
            <w:noProof/>
            <w:webHidden/>
          </w:rPr>
          <w:fldChar w:fldCharType="begin"/>
        </w:r>
        <w:r>
          <w:rPr>
            <w:noProof/>
            <w:webHidden/>
          </w:rPr>
          <w:instrText xml:space="preserve"> PAGEREF _Toc71221278 \h </w:instrText>
        </w:r>
        <w:r>
          <w:rPr>
            <w:noProof/>
            <w:webHidden/>
          </w:rPr>
        </w:r>
        <w:r>
          <w:rPr>
            <w:noProof/>
            <w:webHidden/>
          </w:rPr>
          <w:fldChar w:fldCharType="separate"/>
        </w:r>
        <w:r>
          <w:rPr>
            <w:noProof/>
            <w:webHidden/>
          </w:rPr>
          <w:t>15</w:t>
        </w:r>
        <w:r>
          <w:rPr>
            <w:noProof/>
            <w:webHidden/>
          </w:rPr>
          <w:fldChar w:fldCharType="end"/>
        </w:r>
      </w:hyperlink>
    </w:p>
    <w:p w14:paraId="1D6F8C6C" w14:textId="748E226F" w:rsidR="003726BD" w:rsidRDefault="003726BD">
      <w:pPr>
        <w:pStyle w:val="TDC2"/>
        <w:tabs>
          <w:tab w:val="right" w:leader="dot" w:pos="9060"/>
        </w:tabs>
        <w:rPr>
          <w:rFonts w:asciiTheme="minorHAnsi" w:eastAsiaTheme="minorEastAsia" w:hAnsiTheme="minorHAnsi" w:cstheme="minorBidi"/>
          <w:noProof/>
          <w:lang w:eastAsia="es-ES"/>
        </w:rPr>
      </w:pPr>
      <w:hyperlink w:anchor="_Toc71221279" w:history="1">
        <w:r w:rsidRPr="00CD1213">
          <w:rPr>
            <w:rStyle w:val="Hipervnculo"/>
            <w:noProof/>
          </w:rPr>
          <w:t>3.3. Metodología del trabajo</w:t>
        </w:r>
        <w:r>
          <w:rPr>
            <w:noProof/>
            <w:webHidden/>
          </w:rPr>
          <w:tab/>
        </w:r>
        <w:r>
          <w:rPr>
            <w:noProof/>
            <w:webHidden/>
          </w:rPr>
          <w:fldChar w:fldCharType="begin"/>
        </w:r>
        <w:r>
          <w:rPr>
            <w:noProof/>
            <w:webHidden/>
          </w:rPr>
          <w:instrText xml:space="preserve"> PAGEREF _Toc71221279 \h </w:instrText>
        </w:r>
        <w:r>
          <w:rPr>
            <w:noProof/>
            <w:webHidden/>
          </w:rPr>
        </w:r>
        <w:r>
          <w:rPr>
            <w:noProof/>
            <w:webHidden/>
          </w:rPr>
          <w:fldChar w:fldCharType="separate"/>
        </w:r>
        <w:r>
          <w:rPr>
            <w:noProof/>
            <w:webHidden/>
          </w:rPr>
          <w:t>16</w:t>
        </w:r>
        <w:r>
          <w:rPr>
            <w:noProof/>
            <w:webHidden/>
          </w:rPr>
          <w:fldChar w:fldCharType="end"/>
        </w:r>
      </w:hyperlink>
    </w:p>
    <w:p w14:paraId="5B6ADE54" w14:textId="13C7BF66" w:rsidR="003726BD" w:rsidRDefault="003726BD">
      <w:pPr>
        <w:pStyle w:val="TDC1"/>
        <w:tabs>
          <w:tab w:val="right" w:leader="dot" w:pos="9060"/>
        </w:tabs>
        <w:rPr>
          <w:rFonts w:asciiTheme="minorHAnsi" w:eastAsiaTheme="minorEastAsia" w:hAnsiTheme="minorHAnsi" w:cstheme="minorBidi"/>
          <w:noProof/>
          <w:lang w:eastAsia="es-ES"/>
        </w:rPr>
      </w:pPr>
      <w:hyperlink w:anchor="_Toc71221280" w:history="1">
        <w:r w:rsidRPr="00CD1213">
          <w:rPr>
            <w:rStyle w:val="Hipervnculo"/>
            <w:noProof/>
            <w:lang w:bidi="en-US"/>
          </w:rPr>
          <w:t>4. Identificación de requisitos</w:t>
        </w:r>
        <w:r>
          <w:rPr>
            <w:noProof/>
            <w:webHidden/>
          </w:rPr>
          <w:tab/>
        </w:r>
        <w:r>
          <w:rPr>
            <w:noProof/>
            <w:webHidden/>
          </w:rPr>
          <w:fldChar w:fldCharType="begin"/>
        </w:r>
        <w:r>
          <w:rPr>
            <w:noProof/>
            <w:webHidden/>
          </w:rPr>
          <w:instrText xml:space="preserve"> PAGEREF _Toc71221280 \h </w:instrText>
        </w:r>
        <w:r>
          <w:rPr>
            <w:noProof/>
            <w:webHidden/>
          </w:rPr>
        </w:r>
        <w:r>
          <w:rPr>
            <w:noProof/>
            <w:webHidden/>
          </w:rPr>
          <w:fldChar w:fldCharType="separate"/>
        </w:r>
        <w:r>
          <w:rPr>
            <w:noProof/>
            <w:webHidden/>
          </w:rPr>
          <w:t>18</w:t>
        </w:r>
        <w:r>
          <w:rPr>
            <w:noProof/>
            <w:webHidden/>
          </w:rPr>
          <w:fldChar w:fldCharType="end"/>
        </w:r>
      </w:hyperlink>
    </w:p>
    <w:p w14:paraId="2DE02737" w14:textId="06AD3A3A" w:rsidR="003726BD" w:rsidRDefault="003726BD">
      <w:pPr>
        <w:pStyle w:val="TDC1"/>
        <w:tabs>
          <w:tab w:val="right" w:leader="dot" w:pos="9060"/>
        </w:tabs>
        <w:rPr>
          <w:rFonts w:asciiTheme="minorHAnsi" w:eastAsiaTheme="minorEastAsia" w:hAnsiTheme="minorHAnsi" w:cstheme="minorBidi"/>
          <w:noProof/>
          <w:lang w:eastAsia="es-ES"/>
        </w:rPr>
      </w:pPr>
      <w:hyperlink w:anchor="_Toc71221281" w:history="1">
        <w:r w:rsidRPr="00CD1213">
          <w:rPr>
            <w:rStyle w:val="Hipervnculo"/>
            <w:noProof/>
            <w:lang w:bidi="en-US"/>
          </w:rPr>
          <w:t>5. Descripción de la herramienta software desarrollada</w:t>
        </w:r>
        <w:r>
          <w:rPr>
            <w:noProof/>
            <w:webHidden/>
          </w:rPr>
          <w:tab/>
        </w:r>
        <w:r>
          <w:rPr>
            <w:noProof/>
            <w:webHidden/>
          </w:rPr>
          <w:fldChar w:fldCharType="begin"/>
        </w:r>
        <w:r>
          <w:rPr>
            <w:noProof/>
            <w:webHidden/>
          </w:rPr>
          <w:instrText xml:space="preserve"> PAGEREF _Toc71221281 \h </w:instrText>
        </w:r>
        <w:r>
          <w:rPr>
            <w:noProof/>
            <w:webHidden/>
          </w:rPr>
        </w:r>
        <w:r>
          <w:rPr>
            <w:noProof/>
            <w:webHidden/>
          </w:rPr>
          <w:fldChar w:fldCharType="separate"/>
        </w:r>
        <w:r>
          <w:rPr>
            <w:noProof/>
            <w:webHidden/>
          </w:rPr>
          <w:t>19</w:t>
        </w:r>
        <w:r>
          <w:rPr>
            <w:noProof/>
            <w:webHidden/>
          </w:rPr>
          <w:fldChar w:fldCharType="end"/>
        </w:r>
      </w:hyperlink>
    </w:p>
    <w:p w14:paraId="0B4D35A3" w14:textId="7F216ABF" w:rsidR="003726BD" w:rsidRDefault="003726BD">
      <w:pPr>
        <w:pStyle w:val="TDC1"/>
        <w:tabs>
          <w:tab w:val="right" w:leader="dot" w:pos="9060"/>
        </w:tabs>
        <w:rPr>
          <w:rFonts w:asciiTheme="minorHAnsi" w:eastAsiaTheme="minorEastAsia" w:hAnsiTheme="minorHAnsi" w:cstheme="minorBidi"/>
          <w:noProof/>
          <w:lang w:eastAsia="es-ES"/>
        </w:rPr>
      </w:pPr>
      <w:hyperlink w:anchor="_Toc71221282" w:history="1">
        <w:r w:rsidRPr="00CD1213">
          <w:rPr>
            <w:rStyle w:val="Hipervnculo"/>
            <w:noProof/>
            <w:lang w:bidi="en-US"/>
          </w:rPr>
          <w:t>6. Evaluación</w:t>
        </w:r>
        <w:r>
          <w:rPr>
            <w:noProof/>
            <w:webHidden/>
          </w:rPr>
          <w:tab/>
        </w:r>
        <w:r>
          <w:rPr>
            <w:noProof/>
            <w:webHidden/>
          </w:rPr>
          <w:fldChar w:fldCharType="begin"/>
        </w:r>
        <w:r>
          <w:rPr>
            <w:noProof/>
            <w:webHidden/>
          </w:rPr>
          <w:instrText xml:space="preserve"> PAGEREF _Toc71221282 \h </w:instrText>
        </w:r>
        <w:r>
          <w:rPr>
            <w:noProof/>
            <w:webHidden/>
          </w:rPr>
        </w:r>
        <w:r>
          <w:rPr>
            <w:noProof/>
            <w:webHidden/>
          </w:rPr>
          <w:fldChar w:fldCharType="separate"/>
        </w:r>
        <w:r>
          <w:rPr>
            <w:noProof/>
            <w:webHidden/>
          </w:rPr>
          <w:t>20</w:t>
        </w:r>
        <w:r>
          <w:rPr>
            <w:noProof/>
            <w:webHidden/>
          </w:rPr>
          <w:fldChar w:fldCharType="end"/>
        </w:r>
      </w:hyperlink>
    </w:p>
    <w:p w14:paraId="2C0F5AB9" w14:textId="4D97555D" w:rsidR="003726BD" w:rsidRDefault="003726BD">
      <w:pPr>
        <w:pStyle w:val="TDC1"/>
        <w:tabs>
          <w:tab w:val="right" w:leader="dot" w:pos="9060"/>
        </w:tabs>
        <w:rPr>
          <w:rFonts w:asciiTheme="minorHAnsi" w:eastAsiaTheme="minorEastAsia" w:hAnsiTheme="minorHAnsi" w:cstheme="minorBidi"/>
          <w:noProof/>
          <w:lang w:eastAsia="es-ES"/>
        </w:rPr>
      </w:pPr>
      <w:hyperlink w:anchor="_Toc71221283" w:history="1">
        <w:r w:rsidRPr="00CD1213">
          <w:rPr>
            <w:rStyle w:val="Hipervnculo"/>
            <w:noProof/>
            <w:lang w:bidi="en-US"/>
          </w:rPr>
          <w:t>7. Conclusiones y trabajo futuro</w:t>
        </w:r>
        <w:r>
          <w:rPr>
            <w:noProof/>
            <w:webHidden/>
          </w:rPr>
          <w:tab/>
        </w:r>
        <w:r>
          <w:rPr>
            <w:noProof/>
            <w:webHidden/>
          </w:rPr>
          <w:fldChar w:fldCharType="begin"/>
        </w:r>
        <w:r>
          <w:rPr>
            <w:noProof/>
            <w:webHidden/>
          </w:rPr>
          <w:instrText xml:space="preserve"> PAGEREF _Toc71221283 \h </w:instrText>
        </w:r>
        <w:r>
          <w:rPr>
            <w:noProof/>
            <w:webHidden/>
          </w:rPr>
        </w:r>
        <w:r>
          <w:rPr>
            <w:noProof/>
            <w:webHidden/>
          </w:rPr>
          <w:fldChar w:fldCharType="separate"/>
        </w:r>
        <w:r>
          <w:rPr>
            <w:noProof/>
            <w:webHidden/>
          </w:rPr>
          <w:t>21</w:t>
        </w:r>
        <w:r>
          <w:rPr>
            <w:noProof/>
            <w:webHidden/>
          </w:rPr>
          <w:fldChar w:fldCharType="end"/>
        </w:r>
      </w:hyperlink>
    </w:p>
    <w:p w14:paraId="64184100" w14:textId="7D8F33F0" w:rsidR="003726BD" w:rsidRDefault="003726BD">
      <w:pPr>
        <w:pStyle w:val="TDC2"/>
        <w:tabs>
          <w:tab w:val="right" w:leader="dot" w:pos="9060"/>
        </w:tabs>
        <w:rPr>
          <w:rFonts w:asciiTheme="minorHAnsi" w:eastAsiaTheme="minorEastAsia" w:hAnsiTheme="minorHAnsi" w:cstheme="minorBidi"/>
          <w:noProof/>
          <w:lang w:eastAsia="es-ES"/>
        </w:rPr>
      </w:pPr>
      <w:hyperlink w:anchor="_Toc71221284" w:history="1">
        <w:r w:rsidRPr="00CD1213">
          <w:rPr>
            <w:rStyle w:val="Hipervnculo"/>
            <w:rFonts w:eastAsia="Times New Roman"/>
            <w:noProof/>
            <w:lang w:eastAsia="es-ES"/>
          </w:rPr>
          <w:t>7.1. Conclusiones</w:t>
        </w:r>
        <w:r>
          <w:rPr>
            <w:noProof/>
            <w:webHidden/>
          </w:rPr>
          <w:tab/>
        </w:r>
        <w:r>
          <w:rPr>
            <w:noProof/>
            <w:webHidden/>
          </w:rPr>
          <w:fldChar w:fldCharType="begin"/>
        </w:r>
        <w:r>
          <w:rPr>
            <w:noProof/>
            <w:webHidden/>
          </w:rPr>
          <w:instrText xml:space="preserve"> PAGEREF _Toc71221284 \h </w:instrText>
        </w:r>
        <w:r>
          <w:rPr>
            <w:noProof/>
            <w:webHidden/>
          </w:rPr>
        </w:r>
        <w:r>
          <w:rPr>
            <w:noProof/>
            <w:webHidden/>
          </w:rPr>
          <w:fldChar w:fldCharType="separate"/>
        </w:r>
        <w:r>
          <w:rPr>
            <w:noProof/>
            <w:webHidden/>
          </w:rPr>
          <w:t>21</w:t>
        </w:r>
        <w:r>
          <w:rPr>
            <w:noProof/>
            <w:webHidden/>
          </w:rPr>
          <w:fldChar w:fldCharType="end"/>
        </w:r>
      </w:hyperlink>
    </w:p>
    <w:p w14:paraId="11827605" w14:textId="70AB8821" w:rsidR="003726BD" w:rsidRDefault="003726BD">
      <w:pPr>
        <w:pStyle w:val="TDC2"/>
        <w:tabs>
          <w:tab w:val="right" w:leader="dot" w:pos="9060"/>
        </w:tabs>
        <w:rPr>
          <w:rFonts w:asciiTheme="minorHAnsi" w:eastAsiaTheme="minorEastAsia" w:hAnsiTheme="minorHAnsi" w:cstheme="minorBidi"/>
          <w:noProof/>
          <w:lang w:eastAsia="es-ES"/>
        </w:rPr>
      </w:pPr>
      <w:hyperlink w:anchor="_Toc71221285" w:history="1">
        <w:r w:rsidRPr="00CD1213">
          <w:rPr>
            <w:rStyle w:val="Hipervnculo"/>
            <w:rFonts w:eastAsia="Times New Roman"/>
            <w:noProof/>
            <w:lang w:eastAsia="es-ES"/>
          </w:rPr>
          <w:t>7.2. Líneas de trabajo futuro</w:t>
        </w:r>
        <w:r>
          <w:rPr>
            <w:noProof/>
            <w:webHidden/>
          </w:rPr>
          <w:tab/>
        </w:r>
        <w:r>
          <w:rPr>
            <w:noProof/>
            <w:webHidden/>
          </w:rPr>
          <w:fldChar w:fldCharType="begin"/>
        </w:r>
        <w:r>
          <w:rPr>
            <w:noProof/>
            <w:webHidden/>
          </w:rPr>
          <w:instrText xml:space="preserve"> PAGEREF _Toc71221285 \h </w:instrText>
        </w:r>
        <w:r>
          <w:rPr>
            <w:noProof/>
            <w:webHidden/>
          </w:rPr>
        </w:r>
        <w:r>
          <w:rPr>
            <w:noProof/>
            <w:webHidden/>
          </w:rPr>
          <w:fldChar w:fldCharType="separate"/>
        </w:r>
        <w:r>
          <w:rPr>
            <w:noProof/>
            <w:webHidden/>
          </w:rPr>
          <w:t>21</w:t>
        </w:r>
        <w:r>
          <w:rPr>
            <w:noProof/>
            <w:webHidden/>
          </w:rPr>
          <w:fldChar w:fldCharType="end"/>
        </w:r>
      </w:hyperlink>
    </w:p>
    <w:p w14:paraId="54F64933" w14:textId="63FED568" w:rsidR="003726BD" w:rsidRDefault="003726BD">
      <w:pPr>
        <w:pStyle w:val="TDC1"/>
        <w:tabs>
          <w:tab w:val="right" w:leader="dot" w:pos="9060"/>
        </w:tabs>
        <w:rPr>
          <w:rFonts w:asciiTheme="minorHAnsi" w:eastAsiaTheme="minorEastAsia" w:hAnsiTheme="minorHAnsi" w:cstheme="minorBidi"/>
          <w:noProof/>
          <w:lang w:eastAsia="es-ES"/>
        </w:rPr>
      </w:pPr>
      <w:hyperlink w:anchor="_Toc71221286" w:history="1">
        <w:r w:rsidRPr="00CD1213">
          <w:rPr>
            <w:rStyle w:val="Hipervnculo"/>
            <w:noProof/>
            <w:lang w:bidi="en-US"/>
          </w:rPr>
          <w:t>8. Bibliografía</w:t>
        </w:r>
        <w:r>
          <w:rPr>
            <w:noProof/>
            <w:webHidden/>
          </w:rPr>
          <w:tab/>
        </w:r>
        <w:r>
          <w:rPr>
            <w:noProof/>
            <w:webHidden/>
          </w:rPr>
          <w:fldChar w:fldCharType="begin"/>
        </w:r>
        <w:r>
          <w:rPr>
            <w:noProof/>
            <w:webHidden/>
          </w:rPr>
          <w:instrText xml:space="preserve"> PAGEREF _Toc71221286 \h </w:instrText>
        </w:r>
        <w:r>
          <w:rPr>
            <w:noProof/>
            <w:webHidden/>
          </w:rPr>
        </w:r>
        <w:r>
          <w:rPr>
            <w:noProof/>
            <w:webHidden/>
          </w:rPr>
          <w:fldChar w:fldCharType="separate"/>
        </w:r>
        <w:r>
          <w:rPr>
            <w:noProof/>
            <w:webHidden/>
          </w:rPr>
          <w:t>22</w:t>
        </w:r>
        <w:r>
          <w:rPr>
            <w:noProof/>
            <w:webHidden/>
          </w:rPr>
          <w:fldChar w:fldCharType="end"/>
        </w:r>
      </w:hyperlink>
    </w:p>
    <w:p w14:paraId="076309E4" w14:textId="2DC5B5ED" w:rsidR="003726BD" w:rsidRDefault="003726BD">
      <w:pPr>
        <w:pStyle w:val="TDC1"/>
        <w:tabs>
          <w:tab w:val="right" w:leader="dot" w:pos="9060"/>
        </w:tabs>
        <w:rPr>
          <w:rFonts w:asciiTheme="minorHAnsi" w:eastAsiaTheme="minorEastAsia" w:hAnsiTheme="minorHAnsi" w:cstheme="minorBidi"/>
          <w:noProof/>
          <w:lang w:eastAsia="es-ES"/>
        </w:rPr>
      </w:pPr>
      <w:hyperlink w:anchor="_Toc71221287" w:history="1">
        <w:r w:rsidRPr="00CD1213">
          <w:rPr>
            <w:rStyle w:val="Hipervnculo"/>
            <w:noProof/>
            <w:lang w:eastAsia="es-ES" w:bidi="en-US"/>
          </w:rPr>
          <w:t>Anexos</w:t>
        </w:r>
        <w:r>
          <w:rPr>
            <w:noProof/>
            <w:webHidden/>
          </w:rPr>
          <w:tab/>
        </w:r>
        <w:r>
          <w:rPr>
            <w:noProof/>
            <w:webHidden/>
          </w:rPr>
          <w:fldChar w:fldCharType="begin"/>
        </w:r>
        <w:r>
          <w:rPr>
            <w:noProof/>
            <w:webHidden/>
          </w:rPr>
          <w:instrText xml:space="preserve"> PAGEREF _Toc71221287 \h </w:instrText>
        </w:r>
        <w:r>
          <w:rPr>
            <w:noProof/>
            <w:webHidden/>
          </w:rPr>
        </w:r>
        <w:r>
          <w:rPr>
            <w:noProof/>
            <w:webHidden/>
          </w:rPr>
          <w:fldChar w:fldCharType="separate"/>
        </w:r>
        <w:r>
          <w:rPr>
            <w:noProof/>
            <w:webHidden/>
          </w:rPr>
          <w:t>26</w:t>
        </w:r>
        <w:r>
          <w:rPr>
            <w:noProof/>
            <w:webHidden/>
          </w:rPr>
          <w:fldChar w:fldCharType="end"/>
        </w:r>
      </w:hyperlink>
    </w:p>
    <w:p w14:paraId="7D7F1391" w14:textId="1C0E02FD" w:rsidR="003726BD" w:rsidRDefault="003726BD">
      <w:pPr>
        <w:pStyle w:val="TDC2"/>
        <w:tabs>
          <w:tab w:val="right" w:leader="dot" w:pos="9060"/>
        </w:tabs>
        <w:rPr>
          <w:rFonts w:asciiTheme="minorHAnsi" w:eastAsiaTheme="minorEastAsia" w:hAnsiTheme="minorHAnsi" w:cstheme="minorBidi"/>
          <w:noProof/>
          <w:lang w:eastAsia="es-ES"/>
        </w:rPr>
      </w:pPr>
      <w:hyperlink w:anchor="_Toc71221288" w:history="1">
        <w:r w:rsidRPr="00CD1213">
          <w:rPr>
            <w:rStyle w:val="Hipervnculo"/>
            <w:rFonts w:eastAsia="Times New Roman"/>
            <w:noProof/>
            <w:lang w:eastAsia="es-ES"/>
          </w:rPr>
          <w:t>Anexo I. Título del anexo I</w:t>
        </w:r>
        <w:r>
          <w:rPr>
            <w:noProof/>
            <w:webHidden/>
          </w:rPr>
          <w:tab/>
        </w:r>
        <w:r>
          <w:rPr>
            <w:noProof/>
            <w:webHidden/>
          </w:rPr>
          <w:fldChar w:fldCharType="begin"/>
        </w:r>
        <w:r>
          <w:rPr>
            <w:noProof/>
            <w:webHidden/>
          </w:rPr>
          <w:instrText xml:space="preserve"> PAGEREF _Toc71221288 \h </w:instrText>
        </w:r>
        <w:r>
          <w:rPr>
            <w:noProof/>
            <w:webHidden/>
          </w:rPr>
        </w:r>
        <w:r>
          <w:rPr>
            <w:noProof/>
            <w:webHidden/>
          </w:rPr>
          <w:fldChar w:fldCharType="separate"/>
        </w:r>
        <w:r>
          <w:rPr>
            <w:noProof/>
            <w:webHidden/>
          </w:rPr>
          <w:t>26</w:t>
        </w:r>
        <w:r>
          <w:rPr>
            <w:noProof/>
            <w:webHidden/>
          </w:rPr>
          <w:fldChar w:fldCharType="end"/>
        </w:r>
      </w:hyperlink>
    </w:p>
    <w:p w14:paraId="0F1E942B" w14:textId="5E46ED6F" w:rsidR="003726BD" w:rsidRDefault="003726BD">
      <w:pPr>
        <w:pStyle w:val="TDC2"/>
        <w:tabs>
          <w:tab w:val="right" w:leader="dot" w:pos="9060"/>
        </w:tabs>
        <w:rPr>
          <w:rFonts w:asciiTheme="minorHAnsi" w:eastAsiaTheme="minorEastAsia" w:hAnsiTheme="minorHAnsi" w:cstheme="minorBidi"/>
          <w:noProof/>
          <w:lang w:eastAsia="es-ES"/>
        </w:rPr>
      </w:pPr>
      <w:hyperlink w:anchor="_Toc71221289" w:history="1">
        <w:r w:rsidRPr="00CD1213">
          <w:rPr>
            <w:rStyle w:val="Hipervnculo"/>
            <w:rFonts w:eastAsia="Times New Roman"/>
            <w:noProof/>
            <w:lang w:eastAsia="es-ES"/>
          </w:rPr>
          <w:t>Anexo II. Título del anexo II</w:t>
        </w:r>
        <w:r>
          <w:rPr>
            <w:noProof/>
            <w:webHidden/>
          </w:rPr>
          <w:tab/>
        </w:r>
        <w:r>
          <w:rPr>
            <w:noProof/>
            <w:webHidden/>
          </w:rPr>
          <w:fldChar w:fldCharType="begin"/>
        </w:r>
        <w:r>
          <w:rPr>
            <w:noProof/>
            <w:webHidden/>
          </w:rPr>
          <w:instrText xml:space="preserve"> PAGEREF _Toc71221289 \h </w:instrText>
        </w:r>
        <w:r>
          <w:rPr>
            <w:noProof/>
            <w:webHidden/>
          </w:rPr>
        </w:r>
        <w:r>
          <w:rPr>
            <w:noProof/>
            <w:webHidden/>
          </w:rPr>
          <w:fldChar w:fldCharType="separate"/>
        </w:r>
        <w:r>
          <w:rPr>
            <w:noProof/>
            <w:webHidden/>
          </w:rPr>
          <w:t>26</w:t>
        </w:r>
        <w:r>
          <w:rPr>
            <w:noProof/>
            <w:webHidden/>
          </w:rPr>
          <w:fldChar w:fldCharType="end"/>
        </w:r>
      </w:hyperlink>
    </w:p>
    <w:p w14:paraId="2326FE14" w14:textId="407ABCA8" w:rsidR="003726BD" w:rsidRDefault="003726BD">
      <w:pPr>
        <w:pStyle w:val="TDC2"/>
        <w:tabs>
          <w:tab w:val="right" w:leader="dot" w:pos="9060"/>
        </w:tabs>
        <w:rPr>
          <w:rFonts w:asciiTheme="minorHAnsi" w:eastAsiaTheme="minorEastAsia" w:hAnsiTheme="minorHAnsi" w:cstheme="minorBidi"/>
          <w:noProof/>
          <w:lang w:eastAsia="es-ES"/>
        </w:rPr>
      </w:pPr>
      <w:hyperlink w:anchor="_Toc71221290" w:history="1">
        <w:r w:rsidRPr="00CD1213">
          <w:rPr>
            <w:rStyle w:val="Hipervnculo"/>
            <w:rFonts w:eastAsia="Times New Roman"/>
            <w:noProof/>
            <w:lang w:eastAsia="es-ES"/>
          </w:rPr>
          <w:t>Anexo. Artículo de investigación</w:t>
        </w:r>
        <w:r>
          <w:rPr>
            <w:noProof/>
            <w:webHidden/>
          </w:rPr>
          <w:tab/>
        </w:r>
        <w:r>
          <w:rPr>
            <w:noProof/>
            <w:webHidden/>
          </w:rPr>
          <w:fldChar w:fldCharType="begin"/>
        </w:r>
        <w:r>
          <w:rPr>
            <w:noProof/>
            <w:webHidden/>
          </w:rPr>
          <w:instrText xml:space="preserve"> PAGEREF _Toc71221290 \h </w:instrText>
        </w:r>
        <w:r>
          <w:rPr>
            <w:noProof/>
            <w:webHidden/>
          </w:rPr>
        </w:r>
        <w:r>
          <w:rPr>
            <w:noProof/>
            <w:webHidden/>
          </w:rPr>
          <w:fldChar w:fldCharType="separate"/>
        </w:r>
        <w:r>
          <w:rPr>
            <w:noProof/>
            <w:webHidden/>
          </w:rPr>
          <w:t>26</w:t>
        </w:r>
        <w:r>
          <w:rPr>
            <w:noProof/>
            <w:webHidden/>
          </w:rPr>
          <w:fldChar w:fldCharType="end"/>
        </w:r>
      </w:hyperlink>
    </w:p>
    <w:p w14:paraId="5C82B4F0" w14:textId="29EE118B" w:rsidR="00E464E0" w:rsidRDefault="00BA5509" w:rsidP="00E464E0">
      <w:pPr>
        <w:spacing w:after="0" w:line="240" w:lineRule="auto"/>
        <w:jc w:val="left"/>
        <w:rPr>
          <w:rFonts w:cs="Arial"/>
          <w:b/>
          <w:sz w:val="36"/>
          <w:szCs w:val="36"/>
        </w:rPr>
      </w:pPr>
      <w:r>
        <w:rPr>
          <w:rFonts w:eastAsia="Calibri" w:cs="Arial"/>
          <w:lang w:val="es-ES"/>
        </w:rPr>
        <w:fldChar w:fldCharType="end"/>
      </w:r>
    </w:p>
    <w:p w14:paraId="1D6439F9" w14:textId="77777777" w:rsidR="00E464E0" w:rsidRPr="008037ED" w:rsidRDefault="00E464E0" w:rsidP="00E464E0">
      <w:pPr>
        <w:spacing w:after="0"/>
        <w:jc w:val="center"/>
        <w:rPr>
          <w:rFonts w:cs="Arial"/>
          <w:b/>
          <w:sz w:val="36"/>
          <w:szCs w:val="36"/>
        </w:rPr>
      </w:pPr>
    </w:p>
    <w:p w14:paraId="2910D6AE" w14:textId="77777777" w:rsidR="00E464E0" w:rsidRDefault="00E464E0" w:rsidP="00E464E0">
      <w:pPr>
        <w:spacing w:after="0" w:line="240" w:lineRule="auto"/>
        <w:jc w:val="left"/>
        <w:rPr>
          <w:rFonts w:cs="Arial"/>
          <w:b/>
          <w:sz w:val="36"/>
          <w:szCs w:val="36"/>
        </w:rPr>
      </w:pPr>
      <w:r>
        <w:rPr>
          <w:rFonts w:cs="Arial"/>
          <w:b/>
          <w:sz w:val="36"/>
          <w:szCs w:val="36"/>
        </w:rPr>
        <w:br w:type="page"/>
      </w:r>
    </w:p>
    <w:p w14:paraId="0608A728" w14:textId="4ACDCA88" w:rsidR="00E464E0" w:rsidRPr="007B2C11" w:rsidRDefault="00532355" w:rsidP="00532355">
      <w:pPr>
        <w:tabs>
          <w:tab w:val="left" w:pos="1080"/>
          <w:tab w:val="center" w:pos="4535"/>
        </w:tabs>
        <w:jc w:val="left"/>
        <w:rPr>
          <w:b/>
          <w:sz w:val="36"/>
          <w:szCs w:val="36"/>
        </w:rPr>
      </w:pPr>
      <w:r>
        <w:rPr>
          <w:b/>
          <w:sz w:val="36"/>
          <w:szCs w:val="36"/>
        </w:rPr>
        <w:lastRenderedPageBreak/>
        <w:tab/>
      </w:r>
      <w:r>
        <w:rPr>
          <w:b/>
          <w:sz w:val="36"/>
          <w:szCs w:val="36"/>
        </w:rPr>
        <w:tab/>
      </w:r>
      <w:r w:rsidR="00E464E0" w:rsidRPr="007B2C11">
        <w:rPr>
          <w:b/>
          <w:sz w:val="36"/>
          <w:szCs w:val="36"/>
        </w:rPr>
        <w:t>Índice de tablas</w:t>
      </w:r>
    </w:p>
    <w:p w14:paraId="33735342" w14:textId="683306AA" w:rsidR="003726BD"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71221261" w:history="1">
        <w:r w:rsidR="003726BD" w:rsidRPr="00460D7A">
          <w:rPr>
            <w:rStyle w:val="Hipervnculo"/>
            <w:noProof/>
          </w:rPr>
          <w:t>Tabla 1: Planificación de esprints para el proyecto</w:t>
        </w:r>
        <w:r w:rsidR="003726BD">
          <w:rPr>
            <w:noProof/>
            <w:webHidden/>
          </w:rPr>
          <w:tab/>
        </w:r>
        <w:r w:rsidR="003726BD">
          <w:rPr>
            <w:noProof/>
            <w:webHidden/>
          </w:rPr>
          <w:fldChar w:fldCharType="begin"/>
        </w:r>
        <w:r w:rsidR="003726BD">
          <w:rPr>
            <w:noProof/>
            <w:webHidden/>
          </w:rPr>
          <w:instrText xml:space="preserve"> PAGEREF _Toc71221261 \h </w:instrText>
        </w:r>
        <w:r w:rsidR="003726BD">
          <w:rPr>
            <w:noProof/>
            <w:webHidden/>
          </w:rPr>
        </w:r>
        <w:r w:rsidR="003726BD">
          <w:rPr>
            <w:noProof/>
            <w:webHidden/>
          </w:rPr>
          <w:fldChar w:fldCharType="separate"/>
        </w:r>
        <w:r w:rsidR="003726BD">
          <w:rPr>
            <w:noProof/>
            <w:webHidden/>
          </w:rPr>
          <w:t>17</w:t>
        </w:r>
        <w:r w:rsidR="003726BD">
          <w:rPr>
            <w:noProof/>
            <w:webHidden/>
          </w:rPr>
          <w:fldChar w:fldCharType="end"/>
        </w:r>
      </w:hyperlink>
    </w:p>
    <w:p w14:paraId="7250F0C3" w14:textId="6A4DDFDE" w:rsidR="00E464E0" w:rsidRDefault="00E464E0" w:rsidP="00E464E0">
      <w:pPr>
        <w:spacing w:after="0" w:line="240" w:lineRule="auto"/>
        <w:jc w:val="left"/>
        <w:rPr>
          <w:rFonts w:cs="Arial"/>
          <w:b/>
          <w:sz w:val="36"/>
          <w:szCs w:val="36"/>
        </w:rPr>
      </w:pPr>
      <w:r>
        <w:rPr>
          <w:rFonts w:cs="Arial"/>
          <w:b/>
          <w:sz w:val="36"/>
          <w:szCs w:val="36"/>
        </w:rPr>
        <w:fldChar w:fldCharType="end"/>
      </w:r>
    </w:p>
    <w:p w14:paraId="26317050" w14:textId="77777777" w:rsidR="00E464E0" w:rsidRDefault="00E464E0" w:rsidP="00E464E0">
      <w:pPr>
        <w:spacing w:after="0" w:line="240" w:lineRule="auto"/>
        <w:jc w:val="left"/>
        <w:rPr>
          <w:rFonts w:cs="Arial"/>
          <w:b/>
          <w:sz w:val="36"/>
          <w:szCs w:val="36"/>
        </w:rPr>
      </w:pPr>
      <w:r>
        <w:rPr>
          <w:rFonts w:cs="Arial"/>
          <w:b/>
          <w:sz w:val="36"/>
          <w:szCs w:val="36"/>
        </w:rPr>
        <w:br w:type="page"/>
      </w:r>
    </w:p>
    <w:p w14:paraId="51AE701F" w14:textId="77777777" w:rsidR="00E464E0" w:rsidRPr="007B2C11" w:rsidRDefault="00E464E0" w:rsidP="00E464E0">
      <w:pPr>
        <w:jc w:val="center"/>
        <w:rPr>
          <w:b/>
          <w:sz w:val="36"/>
          <w:szCs w:val="36"/>
        </w:rPr>
      </w:pPr>
      <w:r w:rsidRPr="007B2C11">
        <w:rPr>
          <w:b/>
          <w:sz w:val="36"/>
          <w:szCs w:val="36"/>
        </w:rPr>
        <w:lastRenderedPageBreak/>
        <w:t>Índice de figuras</w:t>
      </w:r>
    </w:p>
    <w:p w14:paraId="393937DF" w14:textId="66A06AFD" w:rsidR="003726BD" w:rsidRDefault="00E464E0">
      <w:pPr>
        <w:pStyle w:val="Tabladeilustraciones"/>
        <w:tabs>
          <w:tab w:val="right" w:leader="dot" w:pos="9060"/>
        </w:tabs>
        <w:rPr>
          <w:rFonts w:asciiTheme="minorHAnsi" w:eastAsiaTheme="minorEastAsia" w:hAnsiTheme="minorHAnsi" w:cstheme="minorBidi"/>
          <w:noProof/>
          <w:lang w:eastAsia="es-ES"/>
        </w:rPr>
      </w:pPr>
      <w:r w:rsidRPr="008037ED">
        <w:rPr>
          <w:rStyle w:val="Hipervnculo"/>
          <w:rFonts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cs="Arial"/>
          <w:bCs/>
          <w:noProof/>
          <w:color w:val="auto"/>
        </w:rPr>
        <w:fldChar w:fldCharType="separate"/>
      </w:r>
      <w:hyperlink w:anchor="_Toc71221243" w:history="1">
        <w:r w:rsidR="003726BD" w:rsidRPr="006674D9">
          <w:rPr>
            <w:rStyle w:val="Hipervnculo"/>
            <w:noProof/>
          </w:rPr>
          <w:t>Figura 1: Imagen utilizando el algoritmo ORB para detectar objetos mediante características (http://jematoscv.blogspot.com/2014/05/matching-features-with-orb-using-opencv.html).</w:t>
        </w:r>
        <w:r w:rsidR="003726BD">
          <w:rPr>
            <w:noProof/>
            <w:webHidden/>
          </w:rPr>
          <w:tab/>
        </w:r>
        <w:r w:rsidR="003726BD">
          <w:rPr>
            <w:noProof/>
            <w:webHidden/>
          </w:rPr>
          <w:fldChar w:fldCharType="begin"/>
        </w:r>
        <w:r w:rsidR="003726BD">
          <w:rPr>
            <w:noProof/>
            <w:webHidden/>
          </w:rPr>
          <w:instrText xml:space="preserve"> PAGEREF _Toc71221243 \h </w:instrText>
        </w:r>
        <w:r w:rsidR="003726BD">
          <w:rPr>
            <w:noProof/>
            <w:webHidden/>
          </w:rPr>
        </w:r>
        <w:r w:rsidR="003726BD">
          <w:rPr>
            <w:noProof/>
            <w:webHidden/>
          </w:rPr>
          <w:fldChar w:fldCharType="separate"/>
        </w:r>
        <w:r w:rsidR="003726BD">
          <w:rPr>
            <w:noProof/>
            <w:webHidden/>
          </w:rPr>
          <w:t>4</w:t>
        </w:r>
        <w:r w:rsidR="003726BD">
          <w:rPr>
            <w:noProof/>
            <w:webHidden/>
          </w:rPr>
          <w:fldChar w:fldCharType="end"/>
        </w:r>
      </w:hyperlink>
    </w:p>
    <w:p w14:paraId="63213C41" w14:textId="58B82199"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44" w:history="1">
        <w:r w:rsidRPr="006674D9">
          <w:rPr>
            <w:rStyle w:val="Hipervnculo"/>
            <w:noProof/>
          </w:rPr>
          <w:t>Figura 2: Simulación ORB SLAM de desde diferentes prespectivas (https://image.slidesharecdn.com/orb-slamntu-170423052928/95/orb-slam-proposal-for-ntu-gpu-programming-course-2016-8-638.jpg?cb=1492932027).</w:t>
        </w:r>
        <w:r>
          <w:rPr>
            <w:noProof/>
            <w:webHidden/>
          </w:rPr>
          <w:tab/>
        </w:r>
        <w:r>
          <w:rPr>
            <w:noProof/>
            <w:webHidden/>
          </w:rPr>
          <w:fldChar w:fldCharType="begin"/>
        </w:r>
        <w:r>
          <w:rPr>
            <w:noProof/>
            <w:webHidden/>
          </w:rPr>
          <w:instrText xml:space="preserve"> PAGEREF _Toc71221244 \h </w:instrText>
        </w:r>
        <w:r>
          <w:rPr>
            <w:noProof/>
            <w:webHidden/>
          </w:rPr>
        </w:r>
        <w:r>
          <w:rPr>
            <w:noProof/>
            <w:webHidden/>
          </w:rPr>
          <w:fldChar w:fldCharType="separate"/>
        </w:r>
        <w:r>
          <w:rPr>
            <w:noProof/>
            <w:webHidden/>
          </w:rPr>
          <w:t>4</w:t>
        </w:r>
        <w:r>
          <w:rPr>
            <w:noProof/>
            <w:webHidden/>
          </w:rPr>
          <w:fldChar w:fldCharType="end"/>
        </w:r>
      </w:hyperlink>
    </w:p>
    <w:p w14:paraId="0D116614" w14:textId="4A9D4230"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45" w:history="1">
        <w:r w:rsidRPr="006674D9">
          <w:rPr>
            <w:rStyle w:val="Hipervnculo"/>
            <w:noProof/>
          </w:rPr>
          <w:t>Figura 3: Sistema 3D creado por ORB-SLAM (https://image.slidesharecdn.com/orb-slamntu-170423052928/95/orb-slam-proposal-for-ntu-gpu-programming-course-2016-8-638.jpg?cb=1492932027).</w:t>
        </w:r>
        <w:r>
          <w:rPr>
            <w:noProof/>
            <w:webHidden/>
          </w:rPr>
          <w:tab/>
        </w:r>
        <w:r>
          <w:rPr>
            <w:noProof/>
            <w:webHidden/>
          </w:rPr>
          <w:fldChar w:fldCharType="begin"/>
        </w:r>
        <w:r>
          <w:rPr>
            <w:noProof/>
            <w:webHidden/>
          </w:rPr>
          <w:instrText xml:space="preserve"> PAGEREF _Toc71221245 \h </w:instrText>
        </w:r>
        <w:r>
          <w:rPr>
            <w:noProof/>
            <w:webHidden/>
          </w:rPr>
        </w:r>
        <w:r>
          <w:rPr>
            <w:noProof/>
            <w:webHidden/>
          </w:rPr>
          <w:fldChar w:fldCharType="separate"/>
        </w:r>
        <w:r>
          <w:rPr>
            <w:noProof/>
            <w:webHidden/>
          </w:rPr>
          <w:t>5</w:t>
        </w:r>
        <w:r>
          <w:rPr>
            <w:noProof/>
            <w:webHidden/>
          </w:rPr>
          <w:fldChar w:fldCharType="end"/>
        </w:r>
      </w:hyperlink>
    </w:p>
    <w:p w14:paraId="6F85C649" w14:textId="68F9F216"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46" w:history="1">
        <w:r w:rsidRPr="006674D9">
          <w:rPr>
            <w:rStyle w:val="Hipervnculo"/>
            <w:noProof/>
          </w:rPr>
          <w:t>Figura 4: Principios de ajuste para cámaras estéreo (https://www.researchgate.net/figure/Principle-drawing-of-a-stereo-camera-setup-Objects-1-2-in-various-depth-ranges-are_fig5_303307354).</w:t>
        </w:r>
        <w:r>
          <w:rPr>
            <w:noProof/>
            <w:webHidden/>
          </w:rPr>
          <w:tab/>
        </w:r>
        <w:r>
          <w:rPr>
            <w:noProof/>
            <w:webHidden/>
          </w:rPr>
          <w:fldChar w:fldCharType="begin"/>
        </w:r>
        <w:r>
          <w:rPr>
            <w:noProof/>
            <w:webHidden/>
          </w:rPr>
          <w:instrText xml:space="preserve"> PAGEREF _Toc71221246 \h </w:instrText>
        </w:r>
        <w:r>
          <w:rPr>
            <w:noProof/>
            <w:webHidden/>
          </w:rPr>
        </w:r>
        <w:r>
          <w:rPr>
            <w:noProof/>
            <w:webHidden/>
          </w:rPr>
          <w:fldChar w:fldCharType="separate"/>
        </w:r>
        <w:r>
          <w:rPr>
            <w:noProof/>
            <w:webHidden/>
          </w:rPr>
          <w:t>5</w:t>
        </w:r>
        <w:r>
          <w:rPr>
            <w:noProof/>
            <w:webHidden/>
          </w:rPr>
          <w:fldChar w:fldCharType="end"/>
        </w:r>
      </w:hyperlink>
    </w:p>
    <w:p w14:paraId="7A14C11F" w14:textId="1079BE10"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47" w:history="1">
        <w:r w:rsidRPr="006674D9">
          <w:rPr>
            <w:rStyle w:val="Hipervnculo"/>
            <w:noProof/>
          </w:rPr>
          <w:t>Figura 5: Generando un mapa de cámaras estéreo (https://www.researchgate.net/figure/Stereo-visual-SLAM-system-overview-First-we-undistort-and-rectify-the-stereo-images_fig1_257523126).</w:t>
        </w:r>
        <w:r>
          <w:rPr>
            <w:noProof/>
            <w:webHidden/>
          </w:rPr>
          <w:tab/>
        </w:r>
        <w:r>
          <w:rPr>
            <w:noProof/>
            <w:webHidden/>
          </w:rPr>
          <w:fldChar w:fldCharType="begin"/>
        </w:r>
        <w:r>
          <w:rPr>
            <w:noProof/>
            <w:webHidden/>
          </w:rPr>
          <w:instrText xml:space="preserve"> PAGEREF _Toc71221247 \h </w:instrText>
        </w:r>
        <w:r>
          <w:rPr>
            <w:noProof/>
            <w:webHidden/>
          </w:rPr>
        </w:r>
        <w:r>
          <w:rPr>
            <w:noProof/>
            <w:webHidden/>
          </w:rPr>
          <w:fldChar w:fldCharType="separate"/>
        </w:r>
        <w:r>
          <w:rPr>
            <w:noProof/>
            <w:webHidden/>
          </w:rPr>
          <w:t>6</w:t>
        </w:r>
        <w:r>
          <w:rPr>
            <w:noProof/>
            <w:webHidden/>
          </w:rPr>
          <w:fldChar w:fldCharType="end"/>
        </w:r>
      </w:hyperlink>
    </w:p>
    <w:p w14:paraId="0941C3F7" w14:textId="267AF121"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48" w:history="1">
        <w:r w:rsidRPr="006674D9">
          <w:rPr>
            <w:rStyle w:val="Hipervnculo"/>
            <w:noProof/>
          </w:rPr>
          <w:t>Figura 6: Tipo cámara estéreo ZED (https://www.stereolabs.com/zed-2/).</w:t>
        </w:r>
        <w:r>
          <w:rPr>
            <w:noProof/>
            <w:webHidden/>
          </w:rPr>
          <w:tab/>
        </w:r>
        <w:r>
          <w:rPr>
            <w:noProof/>
            <w:webHidden/>
          </w:rPr>
          <w:fldChar w:fldCharType="begin"/>
        </w:r>
        <w:r>
          <w:rPr>
            <w:noProof/>
            <w:webHidden/>
          </w:rPr>
          <w:instrText xml:space="preserve"> PAGEREF _Toc71221248 \h </w:instrText>
        </w:r>
        <w:r>
          <w:rPr>
            <w:noProof/>
            <w:webHidden/>
          </w:rPr>
        </w:r>
        <w:r>
          <w:rPr>
            <w:noProof/>
            <w:webHidden/>
          </w:rPr>
          <w:fldChar w:fldCharType="separate"/>
        </w:r>
        <w:r>
          <w:rPr>
            <w:noProof/>
            <w:webHidden/>
          </w:rPr>
          <w:t>6</w:t>
        </w:r>
        <w:r>
          <w:rPr>
            <w:noProof/>
            <w:webHidden/>
          </w:rPr>
          <w:fldChar w:fldCharType="end"/>
        </w:r>
      </w:hyperlink>
    </w:p>
    <w:p w14:paraId="3B079E64" w14:textId="69A9A0E8"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49" w:history="1">
        <w:r w:rsidRPr="006674D9">
          <w:rPr>
            <w:rStyle w:val="Hipervnculo"/>
            <w:noProof/>
          </w:rPr>
          <w:t>Figura 7: cámara Intel-RealSense-D435i (https://simplecore.intel.com/newsroom/wp-content/uploads/sites/11/2018/11/Intel-RealSense-D435i-1.jpg).</w:t>
        </w:r>
        <w:r>
          <w:rPr>
            <w:noProof/>
            <w:webHidden/>
          </w:rPr>
          <w:tab/>
        </w:r>
        <w:r>
          <w:rPr>
            <w:noProof/>
            <w:webHidden/>
          </w:rPr>
          <w:fldChar w:fldCharType="begin"/>
        </w:r>
        <w:r>
          <w:rPr>
            <w:noProof/>
            <w:webHidden/>
          </w:rPr>
          <w:instrText xml:space="preserve"> PAGEREF _Toc71221249 \h </w:instrText>
        </w:r>
        <w:r>
          <w:rPr>
            <w:noProof/>
            <w:webHidden/>
          </w:rPr>
        </w:r>
        <w:r>
          <w:rPr>
            <w:noProof/>
            <w:webHidden/>
          </w:rPr>
          <w:fldChar w:fldCharType="separate"/>
        </w:r>
        <w:r>
          <w:rPr>
            <w:noProof/>
            <w:webHidden/>
          </w:rPr>
          <w:t>7</w:t>
        </w:r>
        <w:r>
          <w:rPr>
            <w:noProof/>
            <w:webHidden/>
          </w:rPr>
          <w:fldChar w:fldCharType="end"/>
        </w:r>
      </w:hyperlink>
    </w:p>
    <w:p w14:paraId="2E543CFE" w14:textId="27A6DED9"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50" w:history="1">
        <w:r w:rsidRPr="006674D9">
          <w:rPr>
            <w:rStyle w:val="Hipervnculo"/>
            <w:noProof/>
          </w:rPr>
          <w:t>Figura 8: Imagen de profundidad de la cámara estereoscópica (https://github.com/IntelRealSense/librealsense/issues/4271).</w:t>
        </w:r>
        <w:r>
          <w:rPr>
            <w:noProof/>
            <w:webHidden/>
          </w:rPr>
          <w:tab/>
        </w:r>
        <w:r>
          <w:rPr>
            <w:noProof/>
            <w:webHidden/>
          </w:rPr>
          <w:fldChar w:fldCharType="begin"/>
        </w:r>
        <w:r>
          <w:rPr>
            <w:noProof/>
            <w:webHidden/>
          </w:rPr>
          <w:instrText xml:space="preserve"> PAGEREF _Toc71221250 \h </w:instrText>
        </w:r>
        <w:r>
          <w:rPr>
            <w:noProof/>
            <w:webHidden/>
          </w:rPr>
        </w:r>
        <w:r>
          <w:rPr>
            <w:noProof/>
            <w:webHidden/>
          </w:rPr>
          <w:fldChar w:fldCharType="separate"/>
        </w:r>
        <w:r>
          <w:rPr>
            <w:noProof/>
            <w:webHidden/>
          </w:rPr>
          <w:t>7</w:t>
        </w:r>
        <w:r>
          <w:rPr>
            <w:noProof/>
            <w:webHidden/>
          </w:rPr>
          <w:fldChar w:fldCharType="end"/>
        </w:r>
      </w:hyperlink>
    </w:p>
    <w:p w14:paraId="70B4ADDE" w14:textId="57D18A4D"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51" w:history="1">
        <w:r w:rsidRPr="006674D9">
          <w:rPr>
            <w:rStyle w:val="Hipervnculo"/>
            <w:noProof/>
          </w:rPr>
          <w:t>Figura 9: Creación de SLAM mediante cámaras estereoscópicas (Zhang et al., 2021).</w:t>
        </w:r>
        <w:r>
          <w:rPr>
            <w:noProof/>
            <w:webHidden/>
          </w:rPr>
          <w:tab/>
        </w:r>
        <w:r>
          <w:rPr>
            <w:noProof/>
            <w:webHidden/>
          </w:rPr>
          <w:fldChar w:fldCharType="begin"/>
        </w:r>
        <w:r>
          <w:rPr>
            <w:noProof/>
            <w:webHidden/>
          </w:rPr>
          <w:instrText xml:space="preserve"> PAGEREF _Toc71221251 \h </w:instrText>
        </w:r>
        <w:r>
          <w:rPr>
            <w:noProof/>
            <w:webHidden/>
          </w:rPr>
        </w:r>
        <w:r>
          <w:rPr>
            <w:noProof/>
            <w:webHidden/>
          </w:rPr>
          <w:fldChar w:fldCharType="separate"/>
        </w:r>
        <w:r>
          <w:rPr>
            <w:noProof/>
            <w:webHidden/>
          </w:rPr>
          <w:t>7</w:t>
        </w:r>
        <w:r>
          <w:rPr>
            <w:noProof/>
            <w:webHidden/>
          </w:rPr>
          <w:fldChar w:fldCharType="end"/>
        </w:r>
      </w:hyperlink>
    </w:p>
    <w:p w14:paraId="5E7F166E" w14:textId="2C17983B"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52" w:history="1">
        <w:r w:rsidRPr="006674D9">
          <w:rPr>
            <w:rStyle w:val="Hipervnculo"/>
            <w:noProof/>
          </w:rPr>
          <w:t>Figura 10: Ejemplo de detector de cara con Haar Cascade (https://miro.medium.com/max/2330/1*ELoJu38cHKMb8e3_IVz_eA.png).</w:t>
        </w:r>
        <w:r>
          <w:rPr>
            <w:noProof/>
            <w:webHidden/>
          </w:rPr>
          <w:tab/>
        </w:r>
        <w:r>
          <w:rPr>
            <w:noProof/>
            <w:webHidden/>
          </w:rPr>
          <w:fldChar w:fldCharType="begin"/>
        </w:r>
        <w:r>
          <w:rPr>
            <w:noProof/>
            <w:webHidden/>
          </w:rPr>
          <w:instrText xml:space="preserve"> PAGEREF _Toc71221252 \h </w:instrText>
        </w:r>
        <w:r>
          <w:rPr>
            <w:noProof/>
            <w:webHidden/>
          </w:rPr>
        </w:r>
        <w:r>
          <w:rPr>
            <w:noProof/>
            <w:webHidden/>
          </w:rPr>
          <w:fldChar w:fldCharType="separate"/>
        </w:r>
        <w:r>
          <w:rPr>
            <w:noProof/>
            <w:webHidden/>
          </w:rPr>
          <w:t>9</w:t>
        </w:r>
        <w:r>
          <w:rPr>
            <w:noProof/>
            <w:webHidden/>
          </w:rPr>
          <w:fldChar w:fldCharType="end"/>
        </w:r>
      </w:hyperlink>
    </w:p>
    <w:p w14:paraId="4C8C72AC" w14:textId="0D5E2401"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53" w:history="1">
        <w:r w:rsidRPr="006674D9">
          <w:rPr>
            <w:rStyle w:val="Hipervnculo"/>
            <w:noProof/>
          </w:rPr>
          <w:t>Figura 11: Comparando los algoritmos de detección de objetos en base al tiempo de respuesta(Bochkovskiy et al., 2020).</w:t>
        </w:r>
        <w:r>
          <w:rPr>
            <w:noProof/>
            <w:webHidden/>
          </w:rPr>
          <w:tab/>
        </w:r>
        <w:r>
          <w:rPr>
            <w:noProof/>
            <w:webHidden/>
          </w:rPr>
          <w:fldChar w:fldCharType="begin"/>
        </w:r>
        <w:r>
          <w:rPr>
            <w:noProof/>
            <w:webHidden/>
          </w:rPr>
          <w:instrText xml:space="preserve"> PAGEREF _Toc71221253 \h </w:instrText>
        </w:r>
        <w:r>
          <w:rPr>
            <w:noProof/>
            <w:webHidden/>
          </w:rPr>
        </w:r>
        <w:r>
          <w:rPr>
            <w:noProof/>
            <w:webHidden/>
          </w:rPr>
          <w:fldChar w:fldCharType="separate"/>
        </w:r>
        <w:r>
          <w:rPr>
            <w:noProof/>
            <w:webHidden/>
          </w:rPr>
          <w:t>10</w:t>
        </w:r>
        <w:r>
          <w:rPr>
            <w:noProof/>
            <w:webHidden/>
          </w:rPr>
          <w:fldChar w:fldCharType="end"/>
        </w:r>
      </w:hyperlink>
    </w:p>
    <w:p w14:paraId="4317FBDD" w14:textId="402D9C19"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54" w:history="1">
        <w:r w:rsidRPr="006674D9">
          <w:rPr>
            <w:rStyle w:val="Hipervnculo"/>
            <w:noProof/>
          </w:rPr>
          <w:t>Figura 12: Evolución de Imagenet (http://cs231n.stanford.edu/slides/2017/cs231n_2017_lecture11.pdf).</w:t>
        </w:r>
        <w:r>
          <w:rPr>
            <w:noProof/>
            <w:webHidden/>
          </w:rPr>
          <w:tab/>
        </w:r>
        <w:r>
          <w:rPr>
            <w:noProof/>
            <w:webHidden/>
          </w:rPr>
          <w:fldChar w:fldCharType="begin"/>
        </w:r>
        <w:r>
          <w:rPr>
            <w:noProof/>
            <w:webHidden/>
          </w:rPr>
          <w:instrText xml:space="preserve"> PAGEREF _Toc71221254 \h </w:instrText>
        </w:r>
        <w:r>
          <w:rPr>
            <w:noProof/>
            <w:webHidden/>
          </w:rPr>
        </w:r>
        <w:r>
          <w:rPr>
            <w:noProof/>
            <w:webHidden/>
          </w:rPr>
          <w:fldChar w:fldCharType="separate"/>
        </w:r>
        <w:r>
          <w:rPr>
            <w:noProof/>
            <w:webHidden/>
          </w:rPr>
          <w:t>10</w:t>
        </w:r>
        <w:r>
          <w:rPr>
            <w:noProof/>
            <w:webHidden/>
          </w:rPr>
          <w:fldChar w:fldCharType="end"/>
        </w:r>
      </w:hyperlink>
    </w:p>
    <w:p w14:paraId="0A261CCA" w14:textId="34869793"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55" w:history="1">
        <w:r w:rsidRPr="006674D9">
          <w:rPr>
            <w:rStyle w:val="Hipervnculo"/>
            <w:noProof/>
          </w:rPr>
          <w:t>Figura 13: Imagen exterior segmentada (https://www.researchgate.net/figure/Illustration-of-challenges-in-semantic-segmentation-a-Input-Image-b-Ground-Truth_fig1_332186435).</w:t>
        </w:r>
        <w:r>
          <w:rPr>
            <w:noProof/>
            <w:webHidden/>
          </w:rPr>
          <w:tab/>
        </w:r>
        <w:r>
          <w:rPr>
            <w:noProof/>
            <w:webHidden/>
          </w:rPr>
          <w:fldChar w:fldCharType="begin"/>
        </w:r>
        <w:r>
          <w:rPr>
            <w:noProof/>
            <w:webHidden/>
          </w:rPr>
          <w:instrText xml:space="preserve"> PAGEREF _Toc71221255 \h </w:instrText>
        </w:r>
        <w:r>
          <w:rPr>
            <w:noProof/>
            <w:webHidden/>
          </w:rPr>
        </w:r>
        <w:r>
          <w:rPr>
            <w:noProof/>
            <w:webHidden/>
          </w:rPr>
          <w:fldChar w:fldCharType="separate"/>
        </w:r>
        <w:r>
          <w:rPr>
            <w:noProof/>
            <w:webHidden/>
          </w:rPr>
          <w:t>11</w:t>
        </w:r>
        <w:r>
          <w:rPr>
            <w:noProof/>
            <w:webHidden/>
          </w:rPr>
          <w:fldChar w:fldCharType="end"/>
        </w:r>
      </w:hyperlink>
    </w:p>
    <w:p w14:paraId="732B1A24" w14:textId="7AC8B9BA"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56" w:history="1">
        <w:r w:rsidRPr="006674D9">
          <w:rPr>
            <w:rStyle w:val="Hipervnculo"/>
            <w:noProof/>
          </w:rPr>
          <w:t>Figura 14: Mapa semántico para navegación (Deng et al., 2020).</w:t>
        </w:r>
        <w:r>
          <w:rPr>
            <w:noProof/>
            <w:webHidden/>
          </w:rPr>
          <w:tab/>
        </w:r>
        <w:r>
          <w:rPr>
            <w:noProof/>
            <w:webHidden/>
          </w:rPr>
          <w:fldChar w:fldCharType="begin"/>
        </w:r>
        <w:r>
          <w:rPr>
            <w:noProof/>
            <w:webHidden/>
          </w:rPr>
          <w:instrText xml:space="preserve"> PAGEREF _Toc71221256 \h </w:instrText>
        </w:r>
        <w:r>
          <w:rPr>
            <w:noProof/>
            <w:webHidden/>
          </w:rPr>
        </w:r>
        <w:r>
          <w:rPr>
            <w:noProof/>
            <w:webHidden/>
          </w:rPr>
          <w:fldChar w:fldCharType="separate"/>
        </w:r>
        <w:r>
          <w:rPr>
            <w:noProof/>
            <w:webHidden/>
          </w:rPr>
          <w:t>11</w:t>
        </w:r>
        <w:r>
          <w:rPr>
            <w:noProof/>
            <w:webHidden/>
          </w:rPr>
          <w:fldChar w:fldCharType="end"/>
        </w:r>
      </w:hyperlink>
    </w:p>
    <w:p w14:paraId="5796D016" w14:textId="57BE56DE"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57" w:history="1">
        <w:r w:rsidRPr="006674D9">
          <w:rPr>
            <w:rStyle w:val="Hipervnculo"/>
            <w:noProof/>
          </w:rPr>
          <w:t>Figura 15: Detección de objetos y segmentación de una imagen (https://blogs.unity3d.com/2021/04/19/supercharge-your-computer-vision-models-with-synthetic-datasets-built-by-unity/).</w:t>
        </w:r>
        <w:r>
          <w:rPr>
            <w:noProof/>
            <w:webHidden/>
          </w:rPr>
          <w:tab/>
        </w:r>
        <w:r>
          <w:rPr>
            <w:noProof/>
            <w:webHidden/>
          </w:rPr>
          <w:fldChar w:fldCharType="begin"/>
        </w:r>
        <w:r>
          <w:rPr>
            <w:noProof/>
            <w:webHidden/>
          </w:rPr>
          <w:instrText xml:space="preserve"> PAGEREF _Toc71221257 \h </w:instrText>
        </w:r>
        <w:r>
          <w:rPr>
            <w:noProof/>
            <w:webHidden/>
          </w:rPr>
        </w:r>
        <w:r>
          <w:rPr>
            <w:noProof/>
            <w:webHidden/>
          </w:rPr>
          <w:fldChar w:fldCharType="separate"/>
        </w:r>
        <w:r>
          <w:rPr>
            <w:noProof/>
            <w:webHidden/>
          </w:rPr>
          <w:t>12</w:t>
        </w:r>
        <w:r>
          <w:rPr>
            <w:noProof/>
            <w:webHidden/>
          </w:rPr>
          <w:fldChar w:fldCharType="end"/>
        </w:r>
      </w:hyperlink>
    </w:p>
    <w:p w14:paraId="4FB9C351" w14:textId="68361DB4"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58" w:history="1">
        <w:r w:rsidRPr="006674D9">
          <w:rPr>
            <w:rStyle w:val="Hipervnculo"/>
            <w:noProof/>
          </w:rPr>
          <w:t>Figura 16: Estimación de posicionamiento de humanos en entorno segmentado (Seichter et al., 2020).</w:t>
        </w:r>
        <w:r>
          <w:rPr>
            <w:noProof/>
            <w:webHidden/>
          </w:rPr>
          <w:tab/>
        </w:r>
        <w:r>
          <w:rPr>
            <w:noProof/>
            <w:webHidden/>
          </w:rPr>
          <w:fldChar w:fldCharType="begin"/>
        </w:r>
        <w:r>
          <w:rPr>
            <w:noProof/>
            <w:webHidden/>
          </w:rPr>
          <w:instrText xml:space="preserve"> PAGEREF _Toc71221258 \h </w:instrText>
        </w:r>
        <w:r>
          <w:rPr>
            <w:noProof/>
            <w:webHidden/>
          </w:rPr>
        </w:r>
        <w:r>
          <w:rPr>
            <w:noProof/>
            <w:webHidden/>
          </w:rPr>
          <w:fldChar w:fldCharType="separate"/>
        </w:r>
        <w:r>
          <w:rPr>
            <w:noProof/>
            <w:webHidden/>
          </w:rPr>
          <w:t>13</w:t>
        </w:r>
        <w:r>
          <w:rPr>
            <w:noProof/>
            <w:webHidden/>
          </w:rPr>
          <w:fldChar w:fldCharType="end"/>
        </w:r>
      </w:hyperlink>
    </w:p>
    <w:p w14:paraId="2486E6C6" w14:textId="4066EC5D"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59" w:history="1">
        <w:r w:rsidRPr="006674D9">
          <w:rPr>
            <w:rStyle w:val="Hipervnculo"/>
            <w:noProof/>
          </w:rPr>
          <w:t>Figura 17: Segmentación de trayectorias después de procesado (Tamaki et al., 2019).</w:t>
        </w:r>
        <w:r>
          <w:rPr>
            <w:noProof/>
            <w:webHidden/>
          </w:rPr>
          <w:tab/>
        </w:r>
        <w:r>
          <w:rPr>
            <w:noProof/>
            <w:webHidden/>
          </w:rPr>
          <w:fldChar w:fldCharType="begin"/>
        </w:r>
        <w:r>
          <w:rPr>
            <w:noProof/>
            <w:webHidden/>
          </w:rPr>
          <w:instrText xml:space="preserve"> PAGEREF _Toc71221259 \h </w:instrText>
        </w:r>
        <w:r>
          <w:rPr>
            <w:noProof/>
            <w:webHidden/>
          </w:rPr>
        </w:r>
        <w:r>
          <w:rPr>
            <w:noProof/>
            <w:webHidden/>
          </w:rPr>
          <w:fldChar w:fldCharType="separate"/>
        </w:r>
        <w:r>
          <w:rPr>
            <w:noProof/>
            <w:webHidden/>
          </w:rPr>
          <w:t>13</w:t>
        </w:r>
        <w:r>
          <w:rPr>
            <w:noProof/>
            <w:webHidden/>
          </w:rPr>
          <w:fldChar w:fldCharType="end"/>
        </w:r>
      </w:hyperlink>
    </w:p>
    <w:p w14:paraId="6650066E" w14:textId="4C6BD59D" w:rsidR="003726BD" w:rsidRDefault="003726BD">
      <w:pPr>
        <w:pStyle w:val="Tabladeilustraciones"/>
        <w:tabs>
          <w:tab w:val="right" w:leader="dot" w:pos="9060"/>
        </w:tabs>
        <w:rPr>
          <w:rFonts w:asciiTheme="minorHAnsi" w:eastAsiaTheme="minorEastAsia" w:hAnsiTheme="minorHAnsi" w:cstheme="minorBidi"/>
          <w:noProof/>
          <w:lang w:eastAsia="es-ES"/>
        </w:rPr>
      </w:pPr>
      <w:hyperlink w:anchor="_Toc71221260" w:history="1">
        <w:r w:rsidRPr="006674D9">
          <w:rPr>
            <w:rStyle w:val="Hipervnculo"/>
            <w:noProof/>
          </w:rPr>
          <w:t>Figura 18: Ejemplo de la metodología Scrum (https://www.eclee.com/wp-content/uploads/2020/01/Scrum_Pic.png).</w:t>
        </w:r>
        <w:r>
          <w:rPr>
            <w:noProof/>
            <w:webHidden/>
          </w:rPr>
          <w:tab/>
        </w:r>
        <w:r>
          <w:rPr>
            <w:noProof/>
            <w:webHidden/>
          </w:rPr>
          <w:fldChar w:fldCharType="begin"/>
        </w:r>
        <w:r>
          <w:rPr>
            <w:noProof/>
            <w:webHidden/>
          </w:rPr>
          <w:instrText xml:space="preserve"> PAGEREF _Toc71221260 \h </w:instrText>
        </w:r>
        <w:r>
          <w:rPr>
            <w:noProof/>
            <w:webHidden/>
          </w:rPr>
        </w:r>
        <w:r>
          <w:rPr>
            <w:noProof/>
            <w:webHidden/>
          </w:rPr>
          <w:fldChar w:fldCharType="separate"/>
        </w:r>
        <w:r>
          <w:rPr>
            <w:noProof/>
            <w:webHidden/>
          </w:rPr>
          <w:t>16</w:t>
        </w:r>
        <w:r>
          <w:rPr>
            <w:noProof/>
            <w:webHidden/>
          </w:rPr>
          <w:fldChar w:fldCharType="end"/>
        </w:r>
      </w:hyperlink>
    </w:p>
    <w:p w14:paraId="0730447D" w14:textId="27139543" w:rsidR="0031091B" w:rsidRPr="00872F45" w:rsidRDefault="00E464E0" w:rsidP="00E464E0">
      <w:pPr>
        <w:rPr>
          <w:noProof/>
        </w:rPr>
        <w:sectPr w:rsidR="0031091B" w:rsidRPr="00872F45" w:rsidSect="00D46287">
          <w:footerReference w:type="first" r:id="rId12"/>
          <w:pgSz w:w="11906" w:h="16838"/>
          <w:pgMar w:top="1418" w:right="851" w:bottom="1418" w:left="1985" w:header="709" w:footer="709" w:gutter="0"/>
          <w:pgNumType w:fmt="lowerRoman" w:start="1"/>
          <w:cols w:space="708"/>
          <w:docGrid w:linePitch="360"/>
        </w:sectPr>
      </w:pPr>
      <w:r w:rsidRPr="008037ED">
        <w:rPr>
          <w:rStyle w:val="Hipervnculo"/>
          <w:rFonts w:cs="Arial"/>
          <w:noProof/>
          <w:color w:val="auto"/>
        </w:rPr>
        <w:fldChar w:fldCharType="end"/>
      </w:r>
      <w:r w:rsidRPr="008037ED">
        <w:rPr>
          <w:rFonts w:cs="Arial"/>
        </w:rPr>
        <w:br w:type="page"/>
      </w:r>
      <w:bookmarkStart w:id="0" w:name="_Toc432240273"/>
      <w:bookmarkStart w:id="1" w:name="_Toc432504659"/>
      <w:bookmarkStart w:id="2" w:name="_Toc435459266"/>
      <w:bookmarkStart w:id="3" w:name="_Toc435460040"/>
      <w:bookmarkStart w:id="4" w:name="_Toc435460321"/>
      <w:bookmarkStart w:id="5" w:name="_Toc435460386"/>
      <w:bookmarkStart w:id="6" w:name="_Toc435460650"/>
      <w:bookmarkStart w:id="7" w:name="_Toc435460721"/>
      <w:bookmarkStart w:id="8" w:name="_Toc435462128"/>
      <w:r w:rsidR="00532355">
        <w:rPr>
          <w:rFonts w:cs="Arial"/>
        </w:rPr>
        <w:fldChar w:fldCharType="begin"/>
      </w:r>
      <w:r w:rsidR="00532355">
        <w:rPr>
          <w:rFonts w:cs="Arial"/>
        </w:rPr>
        <w:instrText xml:space="preserve"> TOC \h \z \c "Tabla" </w:instrText>
      </w:r>
      <w:r w:rsidR="00532355">
        <w:rPr>
          <w:rFonts w:cs="Arial"/>
        </w:rPr>
        <w:fldChar w:fldCharType="end"/>
      </w:r>
    </w:p>
    <w:p w14:paraId="61C01878" w14:textId="77777777" w:rsidR="00E464E0" w:rsidRPr="008037ED" w:rsidRDefault="00E464E0" w:rsidP="007B2C11">
      <w:pPr>
        <w:pStyle w:val="Ttulo1"/>
      </w:pPr>
      <w:bookmarkStart w:id="9" w:name="_Toc437557469"/>
      <w:bookmarkStart w:id="10" w:name="_Toc439968523"/>
      <w:bookmarkStart w:id="11" w:name="_Toc439969658"/>
      <w:bookmarkStart w:id="12" w:name="_Toc441233808"/>
      <w:bookmarkStart w:id="13" w:name="_Toc71221262"/>
      <w:r w:rsidRPr="008037ED">
        <w:lastRenderedPageBreak/>
        <w:t xml:space="preserve">1. </w:t>
      </w:r>
      <w:r w:rsidRPr="007B2C11">
        <w:t>Introducción</w:t>
      </w:r>
      <w:bookmarkEnd w:id="0"/>
      <w:bookmarkEnd w:id="1"/>
      <w:bookmarkEnd w:id="2"/>
      <w:bookmarkEnd w:id="3"/>
      <w:bookmarkEnd w:id="4"/>
      <w:bookmarkEnd w:id="5"/>
      <w:bookmarkEnd w:id="6"/>
      <w:bookmarkEnd w:id="7"/>
      <w:bookmarkEnd w:id="8"/>
      <w:bookmarkEnd w:id="9"/>
      <w:bookmarkEnd w:id="10"/>
      <w:bookmarkEnd w:id="11"/>
      <w:bookmarkEnd w:id="12"/>
      <w:bookmarkEnd w:id="13"/>
    </w:p>
    <w:p w14:paraId="1ADB5A01" w14:textId="5867F1FD" w:rsidR="00321B22" w:rsidRDefault="00321B22" w:rsidP="00321B22">
      <w:pPr>
        <w:autoSpaceDE w:val="0"/>
        <w:autoSpaceDN w:val="0"/>
        <w:adjustRightInd w:val="0"/>
        <w:spacing w:after="240"/>
        <w:rPr>
          <w:rFonts w:cs="Arial"/>
        </w:rPr>
      </w:pPr>
      <w:bookmarkStart w:id="14" w:name="_Toc432504660"/>
      <w:bookmarkStart w:id="15" w:name="_Toc435459267"/>
      <w:bookmarkStart w:id="16" w:name="_Toc435460041"/>
      <w:bookmarkStart w:id="17" w:name="_Toc435460722"/>
      <w:bookmarkStart w:id="18" w:name="_Toc435462129"/>
      <w:bookmarkStart w:id="19" w:name="_Toc437557470"/>
      <w:bookmarkStart w:id="20" w:name="_Hlk27034779"/>
      <w:bookmarkStart w:id="21" w:name="_Toc432240274"/>
      <w:bookmarkStart w:id="22" w:name="_Toc432504663"/>
      <w:bookmarkStart w:id="23" w:name="_Toc435459270"/>
      <w:bookmarkStart w:id="24" w:name="_Toc435460044"/>
      <w:bookmarkStart w:id="25" w:name="_Toc435460322"/>
      <w:bookmarkStart w:id="26" w:name="_Toc435460387"/>
      <w:bookmarkStart w:id="27" w:name="_Toc435460651"/>
      <w:bookmarkStart w:id="28" w:name="_Toc435460725"/>
      <w:bookmarkStart w:id="29" w:name="_Toc435462132"/>
      <w:bookmarkStart w:id="30" w:name="_Toc437557473"/>
      <w:bookmarkStart w:id="31" w:name="_Toc439968526"/>
      <w:bookmarkStart w:id="32" w:name="_Toc439969661"/>
      <w:bookmarkStart w:id="33" w:name="_Toc441233812"/>
      <w:r w:rsidRPr="00321B22">
        <w:rPr>
          <w:rFonts w:cs="Arial"/>
        </w:rPr>
        <w:t>La navegación autónoma es cada vez más popular entre los robots y los vehículos móviles. De esta manera estos robots o vehículos pueden moverse en base a los sensores de captación que integran</w:t>
      </w:r>
      <w:r>
        <w:rPr>
          <w:rFonts w:cs="Arial"/>
        </w:rPr>
        <w:t xml:space="preserve">, siendo necesario </w:t>
      </w:r>
      <w:r w:rsidR="002D2E89">
        <w:rPr>
          <w:rFonts w:cs="Arial"/>
        </w:rPr>
        <w:t xml:space="preserve">la </w:t>
      </w:r>
      <w:r>
        <w:rPr>
          <w:rFonts w:cs="Arial"/>
        </w:rPr>
        <w:t>efectiv</w:t>
      </w:r>
      <w:r w:rsidR="002D2E89">
        <w:rPr>
          <w:rFonts w:cs="Arial"/>
        </w:rPr>
        <w:t>idad</w:t>
      </w:r>
      <w:r>
        <w:rPr>
          <w:rFonts w:cs="Arial"/>
        </w:rPr>
        <w:t xml:space="preserve"> y </w:t>
      </w:r>
      <w:r w:rsidR="002D2E89">
        <w:rPr>
          <w:rFonts w:cs="Arial"/>
        </w:rPr>
        <w:t>la correcta limitación</w:t>
      </w:r>
      <w:r w:rsidR="008B6B78">
        <w:rPr>
          <w:rFonts w:cs="Arial"/>
        </w:rPr>
        <w:t xml:space="preserve"> de navegación</w:t>
      </w:r>
      <w:r>
        <w:rPr>
          <w:rFonts w:cs="Arial"/>
        </w:rPr>
        <w:t xml:space="preserve">. </w:t>
      </w:r>
      <w:r w:rsidR="008B6B78">
        <w:rPr>
          <w:rFonts w:cs="Arial"/>
        </w:rPr>
        <w:t xml:space="preserve">Las disciplinas de visión por computador y aprendizaje automático son las </w:t>
      </w:r>
      <w:r w:rsidR="00C45A89">
        <w:rPr>
          <w:rFonts w:cs="Arial"/>
        </w:rPr>
        <w:t>que</w:t>
      </w:r>
      <w:r w:rsidR="008B6B78">
        <w:rPr>
          <w:rFonts w:cs="Arial"/>
        </w:rPr>
        <w:t xml:space="preserve"> realizan </w:t>
      </w:r>
      <w:r w:rsidR="00794FBA">
        <w:rPr>
          <w:rFonts w:cs="Arial"/>
        </w:rPr>
        <w:t>la</w:t>
      </w:r>
      <w:r w:rsidR="008B6B78">
        <w:rPr>
          <w:rFonts w:cs="Arial"/>
        </w:rPr>
        <w:t xml:space="preserve"> investigación </w:t>
      </w:r>
      <w:r w:rsidR="00C45A89">
        <w:rPr>
          <w:rFonts w:cs="Arial"/>
        </w:rPr>
        <w:t xml:space="preserve">en </w:t>
      </w:r>
      <w:r w:rsidR="00CF1E30">
        <w:rPr>
          <w:rFonts w:cs="Arial"/>
        </w:rPr>
        <w:t>el área</w:t>
      </w:r>
      <w:r w:rsidR="002D2E89">
        <w:rPr>
          <w:rFonts w:cs="Arial"/>
        </w:rPr>
        <w:t xml:space="preserve"> </w:t>
      </w:r>
      <w:r w:rsidR="00CF1E30">
        <w:rPr>
          <w:rFonts w:cs="Arial"/>
        </w:rPr>
        <w:t xml:space="preserve">de navegación autónoma </w:t>
      </w:r>
      <w:r w:rsidR="002D2E89">
        <w:rPr>
          <w:rFonts w:cs="Arial"/>
        </w:rPr>
        <w:t>y</w:t>
      </w:r>
      <w:r w:rsidR="00C45A89">
        <w:rPr>
          <w:rFonts w:cs="Arial"/>
        </w:rPr>
        <w:t xml:space="preserve"> cada vez realizan avances más elaborados y profundos</w:t>
      </w:r>
      <w:r w:rsidR="008B6B78">
        <w:rPr>
          <w:rFonts w:cs="Arial"/>
        </w:rPr>
        <w:t xml:space="preserve">. </w:t>
      </w:r>
    </w:p>
    <w:p w14:paraId="1644295C" w14:textId="4B5BCECF" w:rsidR="00321B22" w:rsidRPr="00321B22" w:rsidRDefault="002D2E89" w:rsidP="00321B22">
      <w:pPr>
        <w:autoSpaceDE w:val="0"/>
        <w:autoSpaceDN w:val="0"/>
        <w:adjustRightInd w:val="0"/>
        <w:spacing w:after="240"/>
        <w:rPr>
          <w:rFonts w:cs="Arial"/>
        </w:rPr>
      </w:pPr>
      <w:r>
        <w:rPr>
          <w:rFonts w:cs="Arial"/>
        </w:rPr>
        <w:t>Estos</w:t>
      </w:r>
      <w:r w:rsidR="00C45A89">
        <w:rPr>
          <w:rFonts w:cs="Arial"/>
        </w:rPr>
        <w:t xml:space="preserve"> avances han ayudado a que los robots sean cada vez </w:t>
      </w:r>
      <w:r w:rsidR="00354049">
        <w:rPr>
          <w:rFonts w:cs="Arial"/>
        </w:rPr>
        <w:t>más</w:t>
      </w:r>
      <w:r w:rsidR="00C45A89">
        <w:rPr>
          <w:rFonts w:cs="Arial"/>
        </w:rPr>
        <w:t xml:space="preserve"> fiables en cuanto a </w:t>
      </w:r>
      <w:r>
        <w:rPr>
          <w:rFonts w:cs="Arial"/>
        </w:rPr>
        <w:t xml:space="preserve">evitar </w:t>
      </w:r>
      <w:r w:rsidR="00C45A89">
        <w:rPr>
          <w:rFonts w:cs="Arial"/>
        </w:rPr>
        <w:t xml:space="preserve">la colisión con </w:t>
      </w:r>
      <w:r>
        <w:rPr>
          <w:rFonts w:cs="Arial"/>
        </w:rPr>
        <w:t>los</w:t>
      </w:r>
      <w:r w:rsidR="00624CFE">
        <w:rPr>
          <w:rFonts w:cs="Arial"/>
        </w:rPr>
        <w:t xml:space="preserve"> obstáculos</w:t>
      </w:r>
      <w:r w:rsidR="00C45A89">
        <w:rPr>
          <w:rFonts w:cs="Arial"/>
        </w:rPr>
        <w:t xml:space="preserve"> del entorno</w:t>
      </w:r>
      <w:r w:rsidR="00624CFE">
        <w:rPr>
          <w:rFonts w:cs="Arial"/>
        </w:rPr>
        <w:t xml:space="preserve">, crear mapa de navegación, percepción de personas </w:t>
      </w:r>
      <w:r>
        <w:rPr>
          <w:rFonts w:cs="Arial"/>
        </w:rPr>
        <w:t>o</w:t>
      </w:r>
      <w:r w:rsidR="00624CFE">
        <w:rPr>
          <w:rFonts w:cs="Arial"/>
        </w:rPr>
        <w:t xml:space="preserve"> la segmentación.</w:t>
      </w:r>
      <w:r>
        <w:rPr>
          <w:rFonts w:cs="Arial"/>
        </w:rPr>
        <w:t xml:space="preserve"> </w:t>
      </w:r>
      <w:r w:rsidR="00D06B75">
        <w:rPr>
          <w:rFonts w:cs="Arial"/>
        </w:rPr>
        <w:t>Los procesos de analizar el entorno han ido cambiando y l</w:t>
      </w:r>
      <w:r w:rsidR="00321B22" w:rsidRPr="00321B22">
        <w:rPr>
          <w:rFonts w:cs="Arial"/>
        </w:rPr>
        <w:t xml:space="preserve">a seguridad de estos sistemas </w:t>
      </w:r>
      <w:r w:rsidR="00D06B75">
        <w:rPr>
          <w:rFonts w:cs="Arial"/>
        </w:rPr>
        <w:t>es esencial en los entornos donde se encuentran personas</w:t>
      </w:r>
      <w:r w:rsidR="00CF1E30">
        <w:rPr>
          <w:rFonts w:cs="Arial"/>
        </w:rPr>
        <w:t>, animales, plantas o cualquier tipo de obstáculo</w:t>
      </w:r>
      <w:r w:rsidR="00D06B75">
        <w:rPr>
          <w:rFonts w:cs="Arial"/>
        </w:rPr>
        <w:t xml:space="preserve">. La </w:t>
      </w:r>
      <w:r w:rsidR="0025038C">
        <w:rPr>
          <w:rFonts w:cs="Arial"/>
        </w:rPr>
        <w:t>navegación</w:t>
      </w:r>
      <w:r w:rsidR="00D06B75">
        <w:rPr>
          <w:rFonts w:cs="Arial"/>
        </w:rPr>
        <w:t xml:space="preserve"> puede ser dentro de un entorno aprendido o un entorno nuevo según las necesidades</w:t>
      </w:r>
      <w:r w:rsidR="0025038C">
        <w:rPr>
          <w:rFonts w:cs="Arial"/>
        </w:rPr>
        <w:t>, pero en todos los casos es necesario identificar</w:t>
      </w:r>
      <w:r w:rsidR="00CF1E30">
        <w:rPr>
          <w:rFonts w:cs="Arial"/>
        </w:rPr>
        <w:t xml:space="preserve"> o captar</w:t>
      </w:r>
      <w:r w:rsidR="0025038C">
        <w:rPr>
          <w:rFonts w:cs="Arial"/>
        </w:rPr>
        <w:t xml:space="preserve"> bien el entorno para luego poder elegir el camino adecuado. Como ejemplos podemos tener diferentes tipos de entornos como oficinas, escuelas, hospitales o cualquier tipo de edificio donde se quiera introducir un robot. </w:t>
      </w:r>
    </w:p>
    <w:p w14:paraId="3C5F1587" w14:textId="77777777" w:rsidR="00F0688A" w:rsidRPr="00C253BE" w:rsidRDefault="00F0688A" w:rsidP="00F0688A">
      <w:pPr>
        <w:pStyle w:val="Ttulo2"/>
        <w:spacing w:before="480"/>
      </w:pPr>
      <w:bookmarkStart w:id="34" w:name="_Toc441233809"/>
      <w:bookmarkStart w:id="35" w:name="_Toc22814684"/>
      <w:bookmarkStart w:id="36" w:name="_Toc71221263"/>
      <w:r w:rsidRPr="00C253BE">
        <w:t xml:space="preserve">1.1 </w:t>
      </w:r>
      <w:r>
        <w:t>Motivac</w:t>
      </w:r>
      <w:r w:rsidRPr="007B2C11">
        <w:t>ión</w:t>
      </w:r>
      <w:bookmarkEnd w:id="14"/>
      <w:bookmarkEnd w:id="15"/>
      <w:bookmarkEnd w:id="16"/>
      <w:bookmarkEnd w:id="17"/>
      <w:bookmarkEnd w:id="18"/>
      <w:bookmarkEnd w:id="19"/>
      <w:bookmarkEnd w:id="34"/>
      <w:bookmarkEnd w:id="35"/>
      <w:bookmarkEnd w:id="36"/>
    </w:p>
    <w:p w14:paraId="4E6C1EC7" w14:textId="2EE61BF3" w:rsidR="00956E90" w:rsidRDefault="0025038C" w:rsidP="00F0688A">
      <w:pPr>
        <w:autoSpaceDE w:val="0"/>
        <w:autoSpaceDN w:val="0"/>
        <w:adjustRightInd w:val="0"/>
        <w:spacing w:after="240"/>
        <w:rPr>
          <w:rFonts w:cs="Arial"/>
        </w:rPr>
      </w:pPr>
      <w:bookmarkStart w:id="37" w:name="_Toc432504661"/>
      <w:bookmarkStart w:id="38" w:name="_Toc435459268"/>
      <w:bookmarkStart w:id="39" w:name="_Toc435460042"/>
      <w:bookmarkStart w:id="40" w:name="_Toc435460723"/>
      <w:bookmarkStart w:id="41" w:name="_Toc435462130"/>
      <w:bookmarkStart w:id="42" w:name="_Toc437557471"/>
      <w:bookmarkStart w:id="43" w:name="_Toc439968524"/>
      <w:bookmarkStart w:id="44" w:name="_Toc439969659"/>
      <w:r>
        <w:rPr>
          <w:rFonts w:cs="Arial"/>
        </w:rPr>
        <w:t>L</w:t>
      </w:r>
      <w:r w:rsidR="00AF7FA8">
        <w:rPr>
          <w:rFonts w:cs="Arial"/>
        </w:rPr>
        <w:t>os robots autónomos son de una gran ayuda para realizar cualquier tarea y l</w:t>
      </w:r>
      <w:r>
        <w:rPr>
          <w:rFonts w:cs="Arial"/>
        </w:rPr>
        <w:t>a navegación</w:t>
      </w:r>
      <w:r w:rsidR="00AF7FA8">
        <w:rPr>
          <w:rFonts w:cs="Arial"/>
        </w:rPr>
        <w:t xml:space="preserve"> </w:t>
      </w:r>
      <w:r w:rsidR="00531376">
        <w:rPr>
          <w:rFonts w:cs="Arial"/>
        </w:rPr>
        <w:t>y la percepción son unos</w:t>
      </w:r>
      <w:r w:rsidR="00AF7FA8">
        <w:rPr>
          <w:rFonts w:cs="Arial"/>
        </w:rPr>
        <w:t xml:space="preserve"> de los puntos en los que se está</w:t>
      </w:r>
      <w:r w:rsidR="00531376">
        <w:rPr>
          <w:rFonts w:cs="Arial"/>
        </w:rPr>
        <w:t>n realizando las</w:t>
      </w:r>
      <w:r w:rsidR="00AF7FA8">
        <w:rPr>
          <w:rFonts w:cs="Arial"/>
        </w:rPr>
        <w:t xml:space="preserve"> mejorando. Hoy en día, podemos ver cómo los robots nos limpian la casa</w:t>
      </w:r>
      <w:r w:rsidR="00531376">
        <w:rPr>
          <w:rFonts w:cs="Arial"/>
        </w:rPr>
        <w:t>, acompañan a personas, realizan búsquedas de elementos en diferentes entornos</w:t>
      </w:r>
      <w:r w:rsidR="00AF7FA8">
        <w:rPr>
          <w:rFonts w:cs="Arial"/>
        </w:rPr>
        <w:t xml:space="preserve"> o </w:t>
      </w:r>
      <w:r>
        <w:rPr>
          <w:rFonts w:cs="Arial"/>
        </w:rPr>
        <w:t xml:space="preserve">realizan las tareas de inventario de </w:t>
      </w:r>
      <w:r w:rsidR="00AF7FA8">
        <w:rPr>
          <w:rFonts w:cs="Arial"/>
        </w:rPr>
        <w:t xml:space="preserve">almacenes. </w:t>
      </w:r>
      <w:r w:rsidR="006405AE">
        <w:rPr>
          <w:rFonts w:cs="Arial"/>
        </w:rPr>
        <w:t>Estos robots tienen que ser seguros y evitar todos los obstáculos</w:t>
      </w:r>
      <w:r w:rsidR="00956E90">
        <w:rPr>
          <w:rFonts w:cs="Arial"/>
        </w:rPr>
        <w:t>. Estos obstáculos pueden ser seres vivos y pueden estar en peligro si el robot no realiza bien su trabajo.</w:t>
      </w:r>
      <w:r w:rsidR="006405AE">
        <w:rPr>
          <w:rFonts w:cs="Arial"/>
        </w:rPr>
        <w:t xml:space="preserve"> </w:t>
      </w:r>
    </w:p>
    <w:p w14:paraId="236AC6E4" w14:textId="20EC2E26" w:rsidR="004E1D39" w:rsidRDefault="004E1D39" w:rsidP="00F0688A">
      <w:pPr>
        <w:autoSpaceDE w:val="0"/>
        <w:autoSpaceDN w:val="0"/>
        <w:adjustRightInd w:val="0"/>
        <w:spacing w:after="240"/>
        <w:rPr>
          <w:rFonts w:cs="Arial"/>
        </w:rPr>
      </w:pPr>
      <w:r>
        <w:rPr>
          <w:rFonts w:cs="Arial"/>
        </w:rPr>
        <w:t xml:space="preserve">La segmentación es una de las áreas en progreso para este tipo de problemática y los últimos avances de la navegación autónoma se centran en la visión por computador para realizarla. La segmentación mediante la captación de imágenes del entorno es esencial para que un robot navegue autónomamente con la suficiente fiabilidad y seguridad para que no </w:t>
      </w:r>
      <w:r w:rsidR="00531376">
        <w:rPr>
          <w:rFonts w:cs="Arial"/>
        </w:rPr>
        <w:t>o</w:t>
      </w:r>
      <w:r>
        <w:rPr>
          <w:rFonts w:cs="Arial"/>
        </w:rPr>
        <w:t>curra ningún imprevisto.</w:t>
      </w:r>
    </w:p>
    <w:p w14:paraId="50FC1957" w14:textId="1FB32792" w:rsidR="006405AE" w:rsidRPr="00F242C5" w:rsidRDefault="00823A1A" w:rsidP="00F0688A">
      <w:pPr>
        <w:autoSpaceDE w:val="0"/>
        <w:autoSpaceDN w:val="0"/>
        <w:adjustRightInd w:val="0"/>
        <w:spacing w:after="240"/>
        <w:rPr>
          <w:rFonts w:cs="Arial"/>
        </w:rPr>
      </w:pPr>
      <w:r>
        <w:rPr>
          <w:rFonts w:cs="Arial"/>
        </w:rPr>
        <w:t xml:space="preserve">Es necesario entrenar a los modelos de visión por computador mediante el aprendizaje automático para que realicen una segmentación correcta de los elementos que se encuentran </w:t>
      </w:r>
      <w:r>
        <w:rPr>
          <w:rFonts w:cs="Arial"/>
        </w:rPr>
        <w:lastRenderedPageBreak/>
        <w:t xml:space="preserve">en el entorno </w:t>
      </w:r>
      <w:r w:rsidR="00956E90">
        <w:rPr>
          <w:rFonts w:cs="Arial"/>
        </w:rPr>
        <w:t xml:space="preserve">y los clasifique para que el robot tenga claro cuál es el sitio por donde puede circular. </w:t>
      </w:r>
      <w:r w:rsidR="004E1D39">
        <w:rPr>
          <w:rFonts w:cs="Arial"/>
        </w:rPr>
        <w:t xml:space="preserve">El robot tiene que navegar tanto en el interior como exterior y tiene que </w:t>
      </w:r>
      <w:r>
        <w:rPr>
          <w:rFonts w:cs="Arial"/>
        </w:rPr>
        <w:t xml:space="preserve">ser capaz de tomar decisiones correctas a la hora de realizar la </w:t>
      </w:r>
      <w:r w:rsidR="00793A5E">
        <w:rPr>
          <w:rFonts w:cs="Arial"/>
        </w:rPr>
        <w:t>navegación,</w:t>
      </w:r>
      <w:r>
        <w:rPr>
          <w:rFonts w:cs="Arial"/>
        </w:rPr>
        <w:t xml:space="preserve"> aunque </w:t>
      </w:r>
      <w:r w:rsidR="004E1D39">
        <w:rPr>
          <w:rFonts w:cs="Arial"/>
        </w:rPr>
        <w:t>el entorno sea desconocido</w:t>
      </w:r>
      <w:r>
        <w:rPr>
          <w:rFonts w:cs="Arial"/>
        </w:rPr>
        <w:t>.</w:t>
      </w:r>
    </w:p>
    <w:p w14:paraId="06D12A12" w14:textId="77777777" w:rsidR="00F0688A" w:rsidRPr="008037ED" w:rsidRDefault="00F0688A" w:rsidP="00F0688A">
      <w:pPr>
        <w:pStyle w:val="Ttulo2"/>
        <w:spacing w:before="480"/>
      </w:pPr>
      <w:bookmarkStart w:id="45" w:name="_Toc441233810"/>
      <w:bookmarkStart w:id="46" w:name="_Toc22814685"/>
      <w:bookmarkStart w:id="47" w:name="_Toc71221264"/>
      <w:r w:rsidRPr="008037ED">
        <w:t>1.2 Planteamiento del trabajo</w:t>
      </w:r>
      <w:bookmarkEnd w:id="37"/>
      <w:bookmarkEnd w:id="38"/>
      <w:bookmarkEnd w:id="39"/>
      <w:bookmarkEnd w:id="40"/>
      <w:bookmarkEnd w:id="41"/>
      <w:bookmarkEnd w:id="42"/>
      <w:bookmarkEnd w:id="43"/>
      <w:bookmarkEnd w:id="44"/>
      <w:bookmarkEnd w:id="45"/>
      <w:bookmarkEnd w:id="46"/>
      <w:bookmarkEnd w:id="47"/>
    </w:p>
    <w:p w14:paraId="18FE5341" w14:textId="17B618A2" w:rsidR="00751949" w:rsidRDefault="004E1D39" w:rsidP="00F0688A">
      <w:pPr>
        <w:autoSpaceDE w:val="0"/>
        <w:autoSpaceDN w:val="0"/>
        <w:adjustRightInd w:val="0"/>
        <w:spacing w:after="240"/>
        <w:rPr>
          <w:rFonts w:cs="Arial"/>
        </w:rPr>
      </w:pPr>
      <w:bookmarkStart w:id="48" w:name="_Toc432504662"/>
      <w:bookmarkStart w:id="49" w:name="_Toc435459269"/>
      <w:bookmarkStart w:id="50" w:name="_Toc435460043"/>
      <w:bookmarkStart w:id="51" w:name="_Toc435460724"/>
      <w:bookmarkStart w:id="52" w:name="_Toc435462131"/>
      <w:bookmarkStart w:id="53" w:name="_Toc437557472"/>
      <w:bookmarkStart w:id="54" w:name="_Toc439968525"/>
      <w:bookmarkStart w:id="55" w:name="_Toc439969660"/>
      <w:r>
        <w:rPr>
          <w:rFonts w:cs="Arial"/>
        </w:rPr>
        <w:t xml:space="preserve">En este trabajo se intenta abordar el problema en los entornos de interior donde el robot tiene que elegir el </w:t>
      </w:r>
      <w:r w:rsidR="00751949">
        <w:rPr>
          <w:rFonts w:cs="Arial"/>
        </w:rPr>
        <w:t>camino por donde circular. Para ello, en vez de utilizar solo un sensor RGB para la segmentación, se utilizará un sensor RGB-D para tener una mejor segmentación donde se le añade la profundidad del entorno.</w:t>
      </w:r>
      <w:r w:rsidR="007C64FB">
        <w:rPr>
          <w:rFonts w:cs="Arial"/>
        </w:rPr>
        <w:t xml:space="preserve"> A la cámara Intel </w:t>
      </w:r>
      <w:proofErr w:type="spellStart"/>
      <w:r w:rsidR="007C64FB">
        <w:rPr>
          <w:rFonts w:cs="Arial"/>
        </w:rPr>
        <w:t>RealSense</w:t>
      </w:r>
      <w:proofErr w:type="spellEnd"/>
      <w:r w:rsidR="007C64FB">
        <w:rPr>
          <w:rFonts w:cs="Arial"/>
        </w:rPr>
        <w:t xml:space="preserve"> D435i se le añadi</w:t>
      </w:r>
      <w:r w:rsidR="00751949">
        <w:rPr>
          <w:rFonts w:cs="Arial"/>
        </w:rPr>
        <w:t xml:space="preserve">rá un sistema de aprendizaje profundo para </w:t>
      </w:r>
      <w:r w:rsidR="00531376">
        <w:rPr>
          <w:rFonts w:cs="Arial"/>
        </w:rPr>
        <w:t xml:space="preserve">detectar las trayectorias de los humanos </w:t>
      </w:r>
      <w:r w:rsidR="00751949">
        <w:rPr>
          <w:rFonts w:cs="Arial"/>
        </w:rPr>
        <w:t>para que realice una correcta segmentación.</w:t>
      </w:r>
    </w:p>
    <w:p w14:paraId="01B2EB99" w14:textId="756971F9" w:rsidR="007C64FB" w:rsidRDefault="00751949" w:rsidP="00F0688A">
      <w:pPr>
        <w:autoSpaceDE w:val="0"/>
        <w:autoSpaceDN w:val="0"/>
        <w:adjustRightInd w:val="0"/>
        <w:spacing w:after="240"/>
        <w:rPr>
          <w:rFonts w:cs="Arial"/>
        </w:rPr>
      </w:pPr>
      <w:r>
        <w:rPr>
          <w:rFonts w:cs="Arial"/>
        </w:rPr>
        <w:t xml:space="preserve">Para la movilidad se necesita un robot que sea capaz de realizar movimientos en el entorno. Este robot móvil será el que se llama </w:t>
      </w:r>
      <w:proofErr w:type="spellStart"/>
      <w:r>
        <w:rPr>
          <w:rFonts w:cs="Arial"/>
        </w:rPr>
        <w:t>Jetbot</w:t>
      </w:r>
      <w:proofErr w:type="spellEnd"/>
      <w:r>
        <w:rPr>
          <w:rFonts w:cs="Arial"/>
        </w:rPr>
        <w:t xml:space="preserve">, el robot móvil de software libre que utiliza como </w:t>
      </w:r>
      <w:r w:rsidR="007C64FB">
        <w:rPr>
          <w:rFonts w:cs="Arial"/>
        </w:rPr>
        <w:t>módulo</w:t>
      </w:r>
      <w:r>
        <w:rPr>
          <w:rFonts w:cs="Arial"/>
        </w:rPr>
        <w:t xml:space="preserve"> de control</w:t>
      </w:r>
      <w:r w:rsidR="007C64FB">
        <w:rPr>
          <w:rFonts w:cs="Arial"/>
        </w:rPr>
        <w:t xml:space="preserve"> el kit de desarrollo </w:t>
      </w:r>
      <w:proofErr w:type="spellStart"/>
      <w:r w:rsidR="007C64FB">
        <w:rPr>
          <w:rFonts w:cs="Arial"/>
        </w:rPr>
        <w:t>Jetson</w:t>
      </w:r>
      <w:proofErr w:type="spellEnd"/>
      <w:r w:rsidR="007C64FB">
        <w:rPr>
          <w:rFonts w:cs="Arial"/>
        </w:rPr>
        <w:t xml:space="preserve"> Nano. Al robot se le añadirá un sistema de navegación para que puede moverse de forma autónoma. </w:t>
      </w:r>
    </w:p>
    <w:p w14:paraId="6FD465E0" w14:textId="17D6CEA5" w:rsidR="00956E90" w:rsidRPr="00017A55" w:rsidRDefault="007C64FB" w:rsidP="007C64FB">
      <w:pPr>
        <w:autoSpaceDE w:val="0"/>
        <w:autoSpaceDN w:val="0"/>
        <w:adjustRightInd w:val="0"/>
        <w:spacing w:after="240"/>
        <w:rPr>
          <w:rFonts w:cs="Arial"/>
        </w:rPr>
      </w:pPr>
      <w:r>
        <w:rPr>
          <w:rFonts w:cs="Arial"/>
        </w:rPr>
        <w:t xml:space="preserve">Todo el software irá dentro del </w:t>
      </w:r>
      <w:proofErr w:type="spellStart"/>
      <w:r>
        <w:rPr>
          <w:rFonts w:cs="Arial"/>
        </w:rPr>
        <w:t>framework</w:t>
      </w:r>
      <w:proofErr w:type="spellEnd"/>
      <w:r>
        <w:rPr>
          <w:rFonts w:cs="Arial"/>
        </w:rPr>
        <w:t xml:space="preserve"> ROS “Robot </w:t>
      </w:r>
      <w:proofErr w:type="spellStart"/>
      <w:r>
        <w:rPr>
          <w:rFonts w:cs="Arial"/>
        </w:rPr>
        <w:t>Operating</w:t>
      </w:r>
      <w:proofErr w:type="spellEnd"/>
      <w:r>
        <w:rPr>
          <w:rFonts w:cs="Arial"/>
        </w:rPr>
        <w:t xml:space="preserve"> </w:t>
      </w:r>
      <w:proofErr w:type="spellStart"/>
      <w:r>
        <w:rPr>
          <w:rFonts w:cs="Arial"/>
        </w:rPr>
        <w:t>System</w:t>
      </w:r>
      <w:proofErr w:type="spellEnd"/>
      <w:r>
        <w:rPr>
          <w:rFonts w:cs="Arial"/>
        </w:rPr>
        <w:t>”, el software libre que facilita el desarrollo de los proyectos robóticos.</w:t>
      </w:r>
    </w:p>
    <w:p w14:paraId="7CA41865" w14:textId="77777777" w:rsidR="00F0688A" w:rsidRPr="007B2C11" w:rsidRDefault="00F0688A" w:rsidP="00F0688A">
      <w:pPr>
        <w:pStyle w:val="Ttulo2"/>
        <w:spacing w:before="480"/>
      </w:pPr>
      <w:bookmarkStart w:id="56" w:name="_Toc441233811"/>
      <w:bookmarkStart w:id="57" w:name="_Toc22814686"/>
      <w:bookmarkStart w:id="58" w:name="_Toc71221265"/>
      <w:r w:rsidRPr="008037ED">
        <w:t>1.3 Estructura de la memoria</w:t>
      </w:r>
      <w:bookmarkEnd w:id="48"/>
      <w:bookmarkEnd w:id="49"/>
      <w:bookmarkEnd w:id="50"/>
      <w:bookmarkEnd w:id="51"/>
      <w:bookmarkEnd w:id="52"/>
      <w:bookmarkEnd w:id="53"/>
      <w:bookmarkEnd w:id="54"/>
      <w:bookmarkEnd w:id="55"/>
      <w:bookmarkEnd w:id="56"/>
      <w:bookmarkEnd w:id="57"/>
      <w:bookmarkEnd w:id="58"/>
    </w:p>
    <w:p w14:paraId="3E48D1E7" w14:textId="1A6257AC" w:rsidR="00F0688A" w:rsidRDefault="00531376" w:rsidP="00F0688A">
      <w:pPr>
        <w:autoSpaceDE w:val="0"/>
        <w:autoSpaceDN w:val="0"/>
        <w:adjustRightInd w:val="0"/>
        <w:spacing w:after="240"/>
        <w:rPr>
          <w:rFonts w:cs="Arial"/>
        </w:rPr>
      </w:pPr>
      <w:r>
        <w:rPr>
          <w:rFonts w:cs="Arial"/>
        </w:rPr>
        <w:t xml:space="preserve">En el </w:t>
      </w:r>
      <w:r w:rsidR="006A700A">
        <w:rPr>
          <w:rFonts w:cs="Arial"/>
        </w:rPr>
        <w:t>capítulo</w:t>
      </w:r>
      <w:r>
        <w:rPr>
          <w:rFonts w:cs="Arial"/>
        </w:rPr>
        <w:t xml:space="preserve"> 2 se realiza el análisis y estado del arte de todo lo referente a los robots móviles y la percepción por computador</w:t>
      </w:r>
      <w:r w:rsidR="00F0688A">
        <w:rPr>
          <w:rFonts w:cs="Arial"/>
        </w:rPr>
        <w:t>.</w:t>
      </w:r>
      <w:r>
        <w:rPr>
          <w:rFonts w:cs="Arial"/>
        </w:rPr>
        <w:t xml:space="preserve"> Se analizan diferentes publicaciones como sistemas de percepción de entorno para la localización y mapeo </w:t>
      </w:r>
      <w:r w:rsidR="006A700A">
        <w:rPr>
          <w:rFonts w:cs="Arial"/>
        </w:rPr>
        <w:t>simultáneo</w:t>
      </w:r>
      <w:r>
        <w:rPr>
          <w:rFonts w:cs="Arial"/>
        </w:rPr>
        <w:t xml:space="preserve"> (SLAM)</w:t>
      </w:r>
      <w:r w:rsidR="006A700A">
        <w:rPr>
          <w:rFonts w:cs="Arial"/>
        </w:rPr>
        <w:t>, Detección de objetos o segmentación semántica. Se parte de conceptos básicos para finalmente centrarse en los conceptos que se abordaran en el presente trabajo</w:t>
      </w:r>
      <w:r w:rsidR="001E222A">
        <w:rPr>
          <w:rFonts w:cs="Arial"/>
        </w:rPr>
        <w:t>.</w:t>
      </w:r>
    </w:p>
    <w:p w14:paraId="49CA3421" w14:textId="35CE559B" w:rsidR="001E222A" w:rsidRDefault="001E222A" w:rsidP="00F0688A">
      <w:pPr>
        <w:autoSpaceDE w:val="0"/>
        <w:autoSpaceDN w:val="0"/>
        <w:adjustRightInd w:val="0"/>
        <w:spacing w:after="240"/>
        <w:rPr>
          <w:rFonts w:cs="Arial"/>
        </w:rPr>
      </w:pPr>
      <w:r>
        <w:rPr>
          <w:rFonts w:cs="Arial"/>
        </w:rPr>
        <w:t xml:space="preserve">En el capítulo 3 se detallan los objetivos y la metodología a utilizar, mientras que en el capítulo 4 se identifican los requisitos para la elaboración del presente trabajo de la herramienta software. </w:t>
      </w:r>
    </w:p>
    <w:p w14:paraId="14B69BC6" w14:textId="20F65136" w:rsidR="00F242C5" w:rsidRDefault="001E222A" w:rsidP="001E222A">
      <w:pPr>
        <w:autoSpaceDE w:val="0"/>
        <w:autoSpaceDN w:val="0"/>
        <w:adjustRightInd w:val="0"/>
        <w:spacing w:after="240"/>
        <w:rPr>
          <w:rFonts w:eastAsia="Times New Roman" w:cs="Arial"/>
          <w:b/>
          <w:bCs/>
          <w:iCs/>
          <w:sz w:val="36"/>
          <w:szCs w:val="32"/>
          <w:lang w:val="es-ES" w:bidi="en-US"/>
        </w:rPr>
      </w:pPr>
      <w:r>
        <w:rPr>
          <w:rFonts w:cs="Arial"/>
        </w:rPr>
        <w:t>Todo el desarrollo a detalle se lleva a cabo en el capítulo 5 y seguidamente se muestran los resultados obtenidos en el capítulo 6, las pruebas realizada y sus valoraciones para ser mas exactos. Finalmente, en el capítulo 7 se muestran las conclusiones obtenidas.</w:t>
      </w:r>
      <w:bookmarkEnd w:id="20"/>
      <w:r w:rsidR="00F242C5">
        <w:br w:type="page"/>
      </w:r>
    </w:p>
    <w:p w14:paraId="3C82A916" w14:textId="77777777" w:rsidR="00E464E0" w:rsidRDefault="00E464E0" w:rsidP="007B2C11">
      <w:pPr>
        <w:pStyle w:val="Ttulo1"/>
      </w:pPr>
      <w:bookmarkStart w:id="59" w:name="_Toc71221266"/>
      <w:r w:rsidRPr="008037ED">
        <w:lastRenderedPageBreak/>
        <w:t>2</w:t>
      </w:r>
      <w:r>
        <w:t xml:space="preserve">. </w:t>
      </w:r>
      <w:r w:rsidR="00E92E32">
        <w:t>Contexto y e</w:t>
      </w:r>
      <w:r>
        <w:t>stado del a</w:t>
      </w:r>
      <w:r w:rsidRPr="008037ED">
        <w:t>rte</w:t>
      </w:r>
      <w:bookmarkEnd w:id="21"/>
      <w:bookmarkEnd w:id="22"/>
      <w:bookmarkEnd w:id="23"/>
      <w:bookmarkEnd w:id="24"/>
      <w:bookmarkEnd w:id="25"/>
      <w:bookmarkEnd w:id="26"/>
      <w:bookmarkEnd w:id="27"/>
      <w:bookmarkEnd w:id="28"/>
      <w:bookmarkEnd w:id="29"/>
      <w:bookmarkEnd w:id="30"/>
      <w:bookmarkEnd w:id="31"/>
      <w:bookmarkEnd w:id="32"/>
      <w:bookmarkEnd w:id="33"/>
      <w:bookmarkEnd w:id="59"/>
    </w:p>
    <w:p w14:paraId="4B769DC0" w14:textId="1EF4A274" w:rsidR="00190C7C" w:rsidRDefault="00190C7C" w:rsidP="00F0688A">
      <w:pPr>
        <w:autoSpaceDE w:val="0"/>
        <w:autoSpaceDN w:val="0"/>
        <w:adjustRightInd w:val="0"/>
        <w:spacing w:after="240"/>
        <w:rPr>
          <w:rFonts w:cs="Arial"/>
        </w:rPr>
      </w:pPr>
      <w:bookmarkStart w:id="60" w:name="_Hlk27035963"/>
      <w:bookmarkStart w:id="61" w:name="_Toc432240294"/>
      <w:bookmarkStart w:id="62" w:name="_Toc432504683"/>
      <w:bookmarkStart w:id="63" w:name="_Toc435459289"/>
      <w:bookmarkStart w:id="64" w:name="_Toc435460063"/>
      <w:bookmarkStart w:id="65" w:name="_Toc435460323"/>
      <w:bookmarkStart w:id="66" w:name="_Toc435460388"/>
      <w:bookmarkStart w:id="67" w:name="_Toc435460652"/>
      <w:bookmarkStart w:id="68" w:name="_Toc435460744"/>
      <w:bookmarkStart w:id="69" w:name="_Toc435462151"/>
      <w:bookmarkStart w:id="70" w:name="_Toc437557488"/>
      <w:bookmarkStart w:id="71" w:name="_Toc439968540"/>
      <w:bookmarkStart w:id="72" w:name="_Toc439969675"/>
      <w:bookmarkStart w:id="73" w:name="_Toc441233828"/>
      <w:r>
        <w:rPr>
          <w:rFonts w:cs="Arial"/>
        </w:rPr>
        <w:t>L</w:t>
      </w:r>
      <w:r w:rsidR="001E24BA">
        <w:rPr>
          <w:rFonts w:cs="Arial"/>
        </w:rPr>
        <w:t xml:space="preserve">a navegación autónoma está avanzando a pasos agigantados, para ello son evidentes los coches </w:t>
      </w:r>
      <w:r w:rsidR="006A6764">
        <w:rPr>
          <w:rFonts w:cs="Arial"/>
        </w:rPr>
        <w:t xml:space="preserve">autónomos, robots humanoides o cuadrúpedos que ayudan en </w:t>
      </w:r>
      <w:r w:rsidR="008A32B6">
        <w:rPr>
          <w:rFonts w:cs="Arial"/>
        </w:rPr>
        <w:t>muchas de las tareas que tienen que realizar los seres humanos</w:t>
      </w:r>
      <w:r w:rsidR="006A6764">
        <w:rPr>
          <w:rFonts w:cs="Arial"/>
        </w:rPr>
        <w:t xml:space="preserve">. </w:t>
      </w:r>
      <w:r w:rsidR="00812E9E">
        <w:rPr>
          <w:rFonts w:cs="Arial"/>
        </w:rPr>
        <w:t xml:space="preserve">La interacción de los robots con la humanidad también está creciendo ya que cada vez es </w:t>
      </w:r>
      <w:r w:rsidR="00DE65E9">
        <w:rPr>
          <w:rFonts w:cs="Arial"/>
        </w:rPr>
        <w:t>más</w:t>
      </w:r>
      <w:r w:rsidR="00812E9E">
        <w:rPr>
          <w:rFonts w:cs="Arial"/>
        </w:rPr>
        <w:t xml:space="preserve"> seguro</w:t>
      </w:r>
      <w:r w:rsidR="008A32B6">
        <w:rPr>
          <w:rFonts w:cs="Arial"/>
        </w:rPr>
        <w:t xml:space="preserve"> y viable</w:t>
      </w:r>
      <w:r w:rsidR="00812E9E">
        <w:rPr>
          <w:rFonts w:cs="Arial"/>
        </w:rPr>
        <w:t>, por el avance de la tecnología y la investigación en este ámbito.</w:t>
      </w:r>
      <w:r w:rsidR="00DE65E9">
        <w:rPr>
          <w:rFonts w:cs="Arial"/>
        </w:rPr>
        <w:t xml:space="preserve"> La utilización de los diferentes sistemas</w:t>
      </w:r>
      <w:r w:rsidR="008B4EA5">
        <w:rPr>
          <w:rFonts w:cs="Arial"/>
        </w:rPr>
        <w:t>,</w:t>
      </w:r>
      <w:r w:rsidR="00DE65E9">
        <w:rPr>
          <w:rFonts w:cs="Arial"/>
        </w:rPr>
        <w:t xml:space="preserve"> </w:t>
      </w:r>
      <w:r w:rsidR="008B4EA5">
        <w:rPr>
          <w:rFonts w:cs="Arial"/>
        </w:rPr>
        <w:t xml:space="preserve">con extensas características, es indispensable para establecer la seguridad de los humanos y del entorno. En este apartado se </w:t>
      </w:r>
      <w:r w:rsidR="00F8656B">
        <w:rPr>
          <w:rFonts w:cs="Arial"/>
        </w:rPr>
        <w:t>analizarán</w:t>
      </w:r>
      <w:r w:rsidR="008B4EA5">
        <w:rPr>
          <w:rFonts w:cs="Arial"/>
        </w:rPr>
        <w:t xml:space="preserve"> estos elementos y algoritmos de procesamiento de esta información.</w:t>
      </w:r>
    </w:p>
    <w:p w14:paraId="7C5C25D7" w14:textId="464796D8" w:rsidR="00343BBF" w:rsidRDefault="008B4EA5" w:rsidP="00343BBF">
      <w:pPr>
        <w:pStyle w:val="Ttulo2"/>
      </w:pPr>
      <w:bookmarkStart w:id="74" w:name="_Toc71221267"/>
      <w:r>
        <w:t xml:space="preserve">2.1. </w:t>
      </w:r>
      <w:r w:rsidR="00F8656B">
        <w:t>SLAM mediante visión</w:t>
      </w:r>
      <w:r w:rsidR="00343BBF">
        <w:t xml:space="preserve"> </w:t>
      </w:r>
      <w:r w:rsidR="00F8656B">
        <w:t>por computador</w:t>
      </w:r>
      <w:bookmarkEnd w:id="74"/>
    </w:p>
    <w:p w14:paraId="7BE062A2" w14:textId="48F9D71C" w:rsidR="00F8656B" w:rsidRDefault="00F8656B" w:rsidP="00F8656B">
      <w:r>
        <w:t xml:space="preserve">La visión por ordenador se encarga de capturar y procesar las imágenes. Existen diferentes algoritmos para procesar las imágenes y obtener una perspectiva de tres dimensiones. En este apartado se analizan diferentes </w:t>
      </w:r>
      <w:r w:rsidR="003D44B0">
        <w:t>formas de crear un mapa utilizando diferentes configuraciones de cámaras para que los robots autónomos tengan conocimiento previo del entorno.</w:t>
      </w:r>
    </w:p>
    <w:p w14:paraId="721026B9" w14:textId="05AA8047" w:rsidR="00F8656B" w:rsidRDefault="00F8656B" w:rsidP="00F8656B">
      <w:pPr>
        <w:pStyle w:val="Ttulo3"/>
      </w:pPr>
      <w:bookmarkStart w:id="75" w:name="_Toc71221268"/>
      <w:r>
        <w:t>2.1.1. Cámara monocular</w:t>
      </w:r>
      <w:bookmarkEnd w:id="75"/>
    </w:p>
    <w:p w14:paraId="7907CD00" w14:textId="382E0EBB" w:rsidR="003D44B0" w:rsidRDefault="00C92305" w:rsidP="003D44B0">
      <w:r>
        <w:t xml:space="preserve">Las cámaras monoculares, las que se han utilizado toda la vida para sacar las fotos, son las </w:t>
      </w:r>
      <w:r w:rsidR="00007AA8">
        <w:t>más</w:t>
      </w:r>
      <w:r>
        <w:t xml:space="preserve"> utilizada en todos los sistemas por la simplicidad y el pequeño coste que suponen. Con estas cámaras y los algoritmos desarrollados hasta ahora, se pueden realizar muchas operaciones. </w:t>
      </w:r>
    </w:p>
    <w:p w14:paraId="08679F03" w14:textId="64C968FF" w:rsidR="00C92305" w:rsidRDefault="00C92305" w:rsidP="003D44B0">
      <w:r>
        <w:t xml:space="preserve">Para obtener la posición de un elemento o comparar los elementos de las imágenes se utilizan los algoritmos de extracción de características. </w:t>
      </w:r>
      <w:r w:rsidR="00B93934">
        <w:t xml:space="preserve">Con la extracción de las características se sacan los descriptores que se compararan con la siguiente imagen. Uno de los algoritmos utilizados es </w:t>
      </w:r>
      <w:proofErr w:type="spellStart"/>
      <w:r w:rsidR="00B93934">
        <w:t>rotated</w:t>
      </w:r>
      <w:proofErr w:type="spellEnd"/>
      <w:r w:rsidR="00B93934">
        <w:t xml:space="preserve"> </w:t>
      </w:r>
      <w:proofErr w:type="spellStart"/>
      <w:r w:rsidR="00B93934">
        <w:t>brief</w:t>
      </w:r>
      <w:proofErr w:type="spellEnd"/>
      <w:r w:rsidR="00B93934">
        <w:t xml:space="preserve"> (ORB) </w:t>
      </w:r>
      <w:r w:rsidR="00B93934">
        <w:fldChar w:fldCharType="begin" w:fldLock="1"/>
      </w:r>
      <w:r w:rsidR="002459F9">
        <w:instrText>ADDIN CSL_CITATION {"citationItems":[{"id":"ITEM-1","itemData":{"DOI":"10.1109/ACCESS.2019.2918813","ISSN":"21693536","abstract":"Feature extraction, including feature detection and description, plays an important role in many computer vision applications. The feature extraction for multispectral images is especially challenging because the information is contained in both spectral and spatial spaces. Previous works, such as scale invariant feature transform (SIFT) algorithm based on geometric algebra (GA) theory (GA-SIFT) and speeded up robust features (SURF) algorithm based on GA theory (GA-SURF), have tried to extract features for multispectral images based on GA to simultaneously capture relations among multiple channels. However, those methods are hard to be applied in real-time tasks. Fortunately, oriented fast and rotated brief (ORB) is a feature extraction method faster than SIFT and SURF. But, the existing ORB algorithms are not capable of detecting features for multispectral images directly. In this paper, we propose a novel feature extraction method, geometric algebra based oriented fast and rotated brief (GA-ORB), for multispectral images based on the theory GA. First, the scale information in both spectral and spatial spaces of multispectral images is obtained in GA, where the inherent spectral structures can be retained successfully. Then, referring to the ORB, the images are computed in different scales and the interest points are detected and described in the GA space. The experimental results show that the GA-ORB outperforms some previous algorithms with respect to distinctiveness and robustness in extracting and matching interest points, and it can be computed much faster.","author":[{"dropping-particle":"","family":"Wang","given":"Rui","non-dropping-particle":"","parse-names":false,"suffix":""},{"dropping-particle":"","family":"Zhang","given":"Weigang","non-dropping-particle":"","parse-names":false,"suffix":""},{"dropping-particle":"","family":"Shi","given":"Yijie","non-dropping-particle":"","parse-names":false,"suffix":""},{"dropping-particle":"","family":"Wang","given":"Xiangyang","non-dropping-particle":"","parse-names":false,"suffix":""},{"dropping-particle":"","family":"Cao","given":"Wenming","non-dropping-particle":"","parse-names":false,"suffix":""}],"container-title":"IEEE Access","id":"ITEM-1","issued":{"date-parts":[["2019","1","1"]]},"page":"71235-71244","publisher":"Institute of Electrical and Electronics Engineers Inc.","title":"GA-ORB: A New Efficient Feature Extraction Algorithm for Multispectral Images Based on Geometric Algebra","type":"article-journal","volume":"7"},"uris":["http://www.mendeley.com/documents/?uuid=a0d58bc1-da25-39e1-a3de-8570e15a7c13"]}],"mendeley":{"formattedCitation":"(R. Wang et al., 2019)","plainTextFormattedCitation":"(R. Wang et al., 2019)","previouslyFormattedCitation":"(R. Wang et al., 2019)"},"properties":{"noteIndex":0},"schema":"https://github.com/citation-style-language/schema/raw/master/csl-citation.json"}</w:instrText>
      </w:r>
      <w:r w:rsidR="00B93934">
        <w:fldChar w:fldCharType="separate"/>
      </w:r>
      <w:r w:rsidR="00007AA8" w:rsidRPr="00007AA8">
        <w:rPr>
          <w:noProof/>
        </w:rPr>
        <w:t>(R. Wang et al., 2019)</w:t>
      </w:r>
      <w:r w:rsidR="00B93934">
        <w:fldChar w:fldCharType="end"/>
      </w:r>
      <w:r w:rsidR="00B93934">
        <w:t>, que viene después de varios algoritmos como SIFT o SURF para mejorar la eficiencia</w:t>
      </w:r>
      <w:r w:rsidR="000C32E6">
        <w:t xml:space="preserve"> y el coste computacional</w:t>
      </w:r>
      <w:r w:rsidR="00B93934">
        <w:t>.</w:t>
      </w:r>
    </w:p>
    <w:p w14:paraId="5B76A628" w14:textId="77777777" w:rsidR="000C32E6" w:rsidRDefault="000C32E6" w:rsidP="000C32E6">
      <w:pPr>
        <w:keepNext/>
        <w:jc w:val="center"/>
      </w:pPr>
      <w:r>
        <w:rPr>
          <w:noProof/>
        </w:rPr>
        <w:lastRenderedPageBreak/>
        <w:drawing>
          <wp:inline distT="0" distB="0" distL="0" distR="0" wp14:anchorId="42779CB6" wp14:editId="25EBCA9E">
            <wp:extent cx="2057400" cy="1111722"/>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13"/>
                    <a:stretch>
                      <a:fillRect/>
                    </a:stretch>
                  </pic:blipFill>
                  <pic:spPr>
                    <a:xfrm>
                      <a:off x="0" y="0"/>
                      <a:ext cx="2074004" cy="1120694"/>
                    </a:xfrm>
                    <a:prstGeom prst="rect">
                      <a:avLst/>
                    </a:prstGeom>
                  </pic:spPr>
                </pic:pic>
              </a:graphicData>
            </a:graphic>
          </wp:inline>
        </w:drawing>
      </w:r>
    </w:p>
    <w:p w14:paraId="667838FC" w14:textId="4B0BB00E" w:rsidR="007A29F5" w:rsidRDefault="000C32E6" w:rsidP="000C32E6">
      <w:pPr>
        <w:pStyle w:val="Descripcin"/>
        <w:jc w:val="center"/>
      </w:pPr>
      <w:bookmarkStart w:id="76" w:name="_Toc71221243"/>
      <w:r>
        <w:t xml:space="preserve">Figura </w:t>
      </w:r>
      <w:r>
        <w:fldChar w:fldCharType="begin"/>
      </w:r>
      <w:r>
        <w:instrText xml:space="preserve"> SEQ Figura \* ARABIC </w:instrText>
      </w:r>
      <w:r>
        <w:fldChar w:fldCharType="separate"/>
      </w:r>
      <w:r w:rsidR="008F3EC6">
        <w:rPr>
          <w:noProof/>
        </w:rPr>
        <w:t>1</w:t>
      </w:r>
      <w:r>
        <w:fldChar w:fldCharType="end"/>
      </w:r>
      <w:r>
        <w:t xml:space="preserve">: </w:t>
      </w:r>
      <w:r w:rsidRPr="002F3195">
        <w:t>Imagen utilizando el algoritmo ORB para detectar objetos mediante caracter</w:t>
      </w:r>
      <w:r>
        <w:t>í</w:t>
      </w:r>
      <w:r w:rsidRPr="002F3195">
        <w:t>sticas</w:t>
      </w:r>
      <w:r>
        <w:t xml:space="preserve"> (</w:t>
      </w:r>
      <w:hyperlink r:id="rId14" w:history="1">
        <w:r w:rsidRPr="00350568">
          <w:rPr>
            <w:rStyle w:val="Hipervnculo"/>
          </w:rPr>
          <w:t>http://jematoscv.blogspot.com/2014/05/matching-features-with-orb-using-opencv.html</w:t>
        </w:r>
      </w:hyperlink>
      <w:r>
        <w:t>).</w:t>
      </w:r>
      <w:bookmarkEnd w:id="76"/>
    </w:p>
    <w:p w14:paraId="2A4B1371" w14:textId="77777777" w:rsidR="000C32E6" w:rsidRPr="000C32E6" w:rsidRDefault="000C32E6" w:rsidP="000C32E6">
      <w:pPr>
        <w:rPr>
          <w:lang w:val="es-ES"/>
        </w:rPr>
      </w:pPr>
    </w:p>
    <w:p w14:paraId="203D1D9A" w14:textId="7BDE3EFE" w:rsidR="003472D0" w:rsidRDefault="007E0CB3" w:rsidP="00177FEE">
      <w:r>
        <w:t>Este mismo algoritmo que se utiliza para la detección de objetos</w:t>
      </w:r>
      <w:r w:rsidR="003472D0">
        <w:t>, realizar las imágenes panorámicas</w:t>
      </w:r>
      <w:r>
        <w:t xml:space="preserve"> o para la mejora de imágenes en movimiento, </w:t>
      </w:r>
      <w:r w:rsidR="000C32E6">
        <w:t xml:space="preserve">también </w:t>
      </w:r>
      <w:r>
        <w:t xml:space="preserve">se ha utilizado </w:t>
      </w:r>
      <w:r w:rsidR="000C32E6">
        <w:t xml:space="preserve">en conjunto con una unidad de mediciones </w:t>
      </w:r>
      <w:r w:rsidR="002711C5">
        <w:t>de inercia</w:t>
      </w:r>
      <w:r w:rsidR="000C32E6">
        <w:t xml:space="preserve"> (IMU) para crear mapas de tres dimensiones </w:t>
      </w:r>
      <w:r w:rsidR="000C32E6">
        <w:fldChar w:fldCharType="begin" w:fldLock="1"/>
      </w:r>
      <w:r w:rsidR="00EB0966">
        <w:instrText>ADDIN CSL_CITATION {"citationItems":[{"id":"ITEM-1","itemData":{"DOI":"10.1109/TRO.2015.2463671","abstract":"This paper presents ORB-SLAM, a feature-based monocular SLAM system that operates in real time, in small and large, indoor and outdoor environments. The system is robust to severe motion clutter, allows wide baseline loop closing and relocalization, and includes full automatic initialization. Building on excellent algorithms of recent years, we designed from scratch a novel system that uses the same features for all SLAM tasks: tracking, mapping, relocalization, and loop closing. A survival of the fittest strategy that selects the points and keyframes of the reconstruction leads to excellent robustness and generates a compact and trackable map that only grows if the scene content changes, allowing lifelong operation. We present an exhaustive evaluation in 27 sequences from the most popular datasets. ORB-SLAM achieves unprecedented performance with respect to other state-of-the-art monocular SLAM approaches. For the benefit of the community, we make the source code public.","author":[{"dropping-particle":"","family":"Mur-Artal","given":"Raul","non-dropping-particle":"","parse-names":false,"suffix":""},{"dropping-particle":"","family":"Montiel","given":"J. M. M.","non-dropping-particle":"","parse-names":false,"suffix":""},{"dropping-particle":"","family":"Tardos","given":"Juan D.","non-dropping-particle":"","parse-names":false,"suffix":""}],"container-title":"IEEE Transactions on Robotics","id":"ITEM-1","issue":"5","issued":{"date-parts":[["2015","2","3"]]},"page":"1147-1163","publisher":"Institute of Electrical and Electronics Engineers Inc.","title":"ORB-SLAM: a Versatile and Accurate Monocular SLAM System","type":"article-journal","volume":"31"},"uris":["http://www.mendeley.com/documents/?uuid=da479e6a-236b-36ef-984b-363d9c48b34f"]}],"mendeley":{"formattedCitation":"(Mur-Artal et al., 2015)","plainTextFormattedCitation":"(Mur-Artal et al., 2015)","previouslyFormattedCitation":"(Mur-Artal et al., 2015)"},"properties":{"noteIndex":0},"schema":"https://github.com/citation-style-language/schema/raw/master/csl-citation.json"}</w:instrText>
      </w:r>
      <w:r w:rsidR="000C32E6">
        <w:fldChar w:fldCharType="separate"/>
      </w:r>
      <w:r w:rsidR="000C32E6" w:rsidRPr="000C32E6">
        <w:rPr>
          <w:noProof/>
        </w:rPr>
        <w:t>(Mur-Artal et al., 2015)</w:t>
      </w:r>
      <w:r w:rsidR="000C32E6">
        <w:fldChar w:fldCharType="end"/>
      </w:r>
      <w:r w:rsidR="000C32E6">
        <w:t xml:space="preserve">. Con el sensor de </w:t>
      </w:r>
      <w:r w:rsidR="002711C5">
        <w:t>inercias para detección de velocidad, orientación y aceleraciones se capta el movimiento realizado entre cada fotograma y realiza la estimación del entorno en 3D.</w:t>
      </w:r>
    </w:p>
    <w:p w14:paraId="1BC16CA1" w14:textId="77777777" w:rsidR="003472D0" w:rsidRDefault="003472D0" w:rsidP="003472D0">
      <w:pPr>
        <w:keepNext/>
        <w:jc w:val="center"/>
      </w:pPr>
      <w:r>
        <w:rPr>
          <w:noProof/>
        </w:rPr>
        <w:drawing>
          <wp:inline distT="0" distB="0" distL="0" distR="0" wp14:anchorId="58DDEF3B" wp14:editId="61ABC569">
            <wp:extent cx="2579689" cy="1485900"/>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5"/>
                    <a:srcRect l="51764" t="16300" b="46696"/>
                    <a:stretch/>
                  </pic:blipFill>
                  <pic:spPr bwMode="auto">
                    <a:xfrm>
                      <a:off x="0" y="0"/>
                      <a:ext cx="2593401" cy="1493798"/>
                    </a:xfrm>
                    <a:prstGeom prst="rect">
                      <a:avLst/>
                    </a:prstGeom>
                    <a:ln>
                      <a:noFill/>
                    </a:ln>
                    <a:extLst>
                      <a:ext uri="{53640926-AAD7-44D8-BBD7-CCE9431645EC}">
                        <a14:shadowObscured xmlns:a14="http://schemas.microsoft.com/office/drawing/2010/main"/>
                      </a:ext>
                    </a:extLst>
                  </pic:spPr>
                </pic:pic>
              </a:graphicData>
            </a:graphic>
          </wp:inline>
        </w:drawing>
      </w:r>
    </w:p>
    <w:p w14:paraId="4DDC2115" w14:textId="63A33369" w:rsidR="003472D0" w:rsidRDefault="003472D0" w:rsidP="003472D0">
      <w:pPr>
        <w:pStyle w:val="Descripcin"/>
        <w:jc w:val="center"/>
        <w:rPr>
          <w:noProof/>
        </w:rPr>
      </w:pPr>
      <w:bookmarkStart w:id="77" w:name="_Toc71221244"/>
      <w:r>
        <w:t xml:space="preserve">Figura </w:t>
      </w:r>
      <w:r>
        <w:fldChar w:fldCharType="begin"/>
      </w:r>
      <w:r>
        <w:instrText xml:space="preserve"> SEQ Figura \* ARABIC </w:instrText>
      </w:r>
      <w:r>
        <w:fldChar w:fldCharType="separate"/>
      </w:r>
      <w:r w:rsidR="008F3EC6">
        <w:rPr>
          <w:noProof/>
        </w:rPr>
        <w:t>2</w:t>
      </w:r>
      <w:r>
        <w:fldChar w:fldCharType="end"/>
      </w:r>
      <w:r>
        <w:t>: Simulación ORB SLAM de</w:t>
      </w:r>
      <w:r>
        <w:rPr>
          <w:noProof/>
        </w:rPr>
        <w:t xml:space="preserve"> desde diferentes prespectivas (</w:t>
      </w:r>
      <w:hyperlink r:id="rId16" w:history="1">
        <w:r w:rsidRPr="00350568">
          <w:rPr>
            <w:rStyle w:val="Hipervnculo"/>
            <w:noProof/>
          </w:rPr>
          <w:t>https://image.slidesharecdn.com/orb-slamntu-170423052928/95/orb-slam-proposal-for-ntu-gpu-programming-course-2016-8-638.jpg?cb=1492932027</w:t>
        </w:r>
      </w:hyperlink>
      <w:r>
        <w:rPr>
          <w:noProof/>
        </w:rPr>
        <w:t>).</w:t>
      </w:r>
      <w:bookmarkEnd w:id="77"/>
    </w:p>
    <w:p w14:paraId="1CCF7229" w14:textId="77777777" w:rsidR="0053106E" w:rsidRDefault="0053106E" w:rsidP="003472D0">
      <w:pPr>
        <w:rPr>
          <w:lang w:val="es-ES"/>
        </w:rPr>
      </w:pPr>
    </w:p>
    <w:p w14:paraId="2986A043" w14:textId="13424328" w:rsidR="003472D0" w:rsidRDefault="0053106E" w:rsidP="003472D0">
      <w:pPr>
        <w:rPr>
          <w:lang w:val="es-ES"/>
        </w:rPr>
      </w:pPr>
      <w:r>
        <w:rPr>
          <w:lang w:val="es-ES"/>
        </w:rPr>
        <w:t>La diferencia de movimiento calculado por el sensor IMU y los puntos generados en cada fotograma se convierten en un sistema de varias fotos con diferentes perspectivas que puede ser generada a un sistema de tres dimensiones.</w:t>
      </w:r>
    </w:p>
    <w:p w14:paraId="557C25F8" w14:textId="77777777" w:rsidR="0053106E" w:rsidRDefault="0053106E" w:rsidP="0053106E">
      <w:pPr>
        <w:keepNext/>
        <w:jc w:val="center"/>
      </w:pPr>
      <w:r>
        <w:rPr>
          <w:noProof/>
        </w:rPr>
        <w:lastRenderedPageBreak/>
        <w:drawing>
          <wp:inline distT="0" distB="0" distL="0" distR="0" wp14:anchorId="6C58C92B" wp14:editId="716ACBC3">
            <wp:extent cx="2645833" cy="1524000"/>
            <wp:effectExtent l="0" t="0" r="2540" b="0"/>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5"/>
                    <a:srcRect l="2977" t="18062" r="48787" b="44934"/>
                    <a:stretch/>
                  </pic:blipFill>
                  <pic:spPr bwMode="auto">
                    <a:xfrm>
                      <a:off x="0" y="0"/>
                      <a:ext cx="2665633" cy="1535405"/>
                    </a:xfrm>
                    <a:prstGeom prst="rect">
                      <a:avLst/>
                    </a:prstGeom>
                    <a:ln>
                      <a:noFill/>
                    </a:ln>
                    <a:extLst>
                      <a:ext uri="{53640926-AAD7-44D8-BBD7-CCE9431645EC}">
                        <a14:shadowObscured xmlns:a14="http://schemas.microsoft.com/office/drawing/2010/main"/>
                      </a:ext>
                    </a:extLst>
                  </pic:spPr>
                </pic:pic>
              </a:graphicData>
            </a:graphic>
          </wp:inline>
        </w:drawing>
      </w:r>
    </w:p>
    <w:p w14:paraId="70171B10" w14:textId="3CB06FC9" w:rsidR="0053106E" w:rsidRDefault="0053106E" w:rsidP="0053106E">
      <w:pPr>
        <w:pStyle w:val="Descripcin"/>
        <w:jc w:val="center"/>
      </w:pPr>
      <w:bookmarkStart w:id="78" w:name="_Toc71221245"/>
      <w:r>
        <w:t xml:space="preserve">Figura </w:t>
      </w:r>
      <w:r>
        <w:fldChar w:fldCharType="begin"/>
      </w:r>
      <w:r>
        <w:instrText xml:space="preserve"> SEQ Figura \* ARABIC </w:instrText>
      </w:r>
      <w:r>
        <w:fldChar w:fldCharType="separate"/>
      </w:r>
      <w:r w:rsidR="008F3EC6">
        <w:rPr>
          <w:noProof/>
        </w:rPr>
        <w:t>3</w:t>
      </w:r>
      <w:r>
        <w:fldChar w:fldCharType="end"/>
      </w:r>
      <w:r>
        <w:t>: Sistema 3D creado por ORB-SLAM (</w:t>
      </w:r>
      <w:hyperlink r:id="rId17" w:history="1">
        <w:r w:rsidRPr="00350568">
          <w:rPr>
            <w:rStyle w:val="Hipervnculo"/>
            <w:noProof/>
          </w:rPr>
          <w:t>https://image.slidesharecdn.com/orb-slamntu-170423052928/95/orb-slam-proposal-for-ntu-gpu-programming-course-2016-8-638.jpg?cb=1492932027</w:t>
        </w:r>
      </w:hyperlink>
      <w:r>
        <w:t>).</w:t>
      </w:r>
      <w:bookmarkEnd w:id="78"/>
    </w:p>
    <w:p w14:paraId="197512C5" w14:textId="77777777" w:rsidR="0053106E" w:rsidRPr="0053106E" w:rsidRDefault="0053106E" w:rsidP="0053106E">
      <w:pPr>
        <w:rPr>
          <w:lang w:val="es-ES"/>
        </w:rPr>
      </w:pPr>
    </w:p>
    <w:p w14:paraId="57D43E97" w14:textId="3B507575" w:rsidR="00F8656B" w:rsidRDefault="00F8656B" w:rsidP="00F8656B">
      <w:pPr>
        <w:pStyle w:val="Ttulo3"/>
      </w:pPr>
      <w:bookmarkStart w:id="79" w:name="_Toc71221269"/>
      <w:r>
        <w:t xml:space="preserve">2.1.2. </w:t>
      </w:r>
      <w:r w:rsidR="003D44B0">
        <w:t>Cámara estéreo doble</w:t>
      </w:r>
      <w:bookmarkEnd w:id="79"/>
    </w:p>
    <w:p w14:paraId="7598D119" w14:textId="38A01B3D" w:rsidR="00D15F5C" w:rsidRDefault="0053106E" w:rsidP="003D44B0">
      <w:r>
        <w:t xml:space="preserve">El sistema monocular </w:t>
      </w:r>
      <w:r w:rsidR="00D15F5C">
        <w:t xml:space="preserve">puede funcionar bien para ciertas funcionalidades, pero para asegurarse de que las mediciones se hacen de una manera </w:t>
      </w:r>
      <w:r w:rsidR="008A32B6">
        <w:t>más</w:t>
      </w:r>
      <w:r w:rsidR="00D15F5C">
        <w:t xml:space="preserve"> exacta, siempre es mejor contar con dos cámaras. </w:t>
      </w:r>
    </w:p>
    <w:p w14:paraId="425D82B2" w14:textId="77777777" w:rsidR="00DA3AC3" w:rsidRDefault="00DA3AC3" w:rsidP="00DA3AC3">
      <w:pPr>
        <w:keepNext/>
        <w:jc w:val="center"/>
      </w:pPr>
      <w:r>
        <w:rPr>
          <w:noProof/>
        </w:rPr>
        <w:drawing>
          <wp:inline distT="0" distB="0" distL="0" distR="0" wp14:anchorId="386C2888" wp14:editId="5675AF98">
            <wp:extent cx="2409825" cy="1284354"/>
            <wp:effectExtent l="0" t="0" r="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8"/>
                    <a:stretch>
                      <a:fillRect/>
                    </a:stretch>
                  </pic:blipFill>
                  <pic:spPr>
                    <a:xfrm>
                      <a:off x="0" y="0"/>
                      <a:ext cx="2435264" cy="1297912"/>
                    </a:xfrm>
                    <a:prstGeom prst="rect">
                      <a:avLst/>
                    </a:prstGeom>
                  </pic:spPr>
                </pic:pic>
              </a:graphicData>
            </a:graphic>
          </wp:inline>
        </w:drawing>
      </w:r>
    </w:p>
    <w:p w14:paraId="7FF8FF0F" w14:textId="3559CDFA" w:rsidR="00D15F5C" w:rsidRDefault="00DA3AC3" w:rsidP="00DA3AC3">
      <w:pPr>
        <w:pStyle w:val="Descripcin"/>
        <w:jc w:val="center"/>
        <w:rPr>
          <w:noProof/>
        </w:rPr>
      </w:pPr>
      <w:bookmarkStart w:id="80" w:name="_Toc71221246"/>
      <w:r>
        <w:t xml:space="preserve">Figura </w:t>
      </w:r>
      <w:r>
        <w:fldChar w:fldCharType="begin"/>
      </w:r>
      <w:r>
        <w:instrText xml:space="preserve"> SEQ Figura \* ARABIC </w:instrText>
      </w:r>
      <w:r>
        <w:fldChar w:fldCharType="separate"/>
      </w:r>
      <w:r w:rsidR="008F3EC6">
        <w:rPr>
          <w:noProof/>
        </w:rPr>
        <w:t>4</w:t>
      </w:r>
      <w:r>
        <w:fldChar w:fldCharType="end"/>
      </w:r>
      <w:r>
        <w:t>: Principios de ajuste para cámaras estéreo</w:t>
      </w:r>
      <w:r>
        <w:rPr>
          <w:noProof/>
        </w:rPr>
        <w:t xml:space="preserve"> (</w:t>
      </w:r>
      <w:hyperlink r:id="rId19" w:history="1">
        <w:r w:rsidRPr="00350568">
          <w:rPr>
            <w:rStyle w:val="Hipervnculo"/>
            <w:noProof/>
          </w:rPr>
          <w:t>https://www.researchgate.net/figure/Principle-drawing-of-a-stereo-camera-setup-Objects-1-2-in-various-depth-ranges-are_fig5_303307354</w:t>
        </w:r>
      </w:hyperlink>
      <w:r>
        <w:rPr>
          <w:noProof/>
        </w:rPr>
        <w:t>).</w:t>
      </w:r>
      <w:bookmarkEnd w:id="80"/>
    </w:p>
    <w:p w14:paraId="7613FE2A" w14:textId="77777777" w:rsidR="00DA3AC3" w:rsidRPr="00DA3AC3" w:rsidRDefault="00DA3AC3" w:rsidP="00DA3AC3">
      <w:pPr>
        <w:rPr>
          <w:lang w:val="es-ES"/>
        </w:rPr>
      </w:pPr>
    </w:p>
    <w:p w14:paraId="18B6D81B" w14:textId="1D96BFEB" w:rsidR="003D44B0" w:rsidRDefault="00D15F5C" w:rsidP="003D44B0">
      <w:r>
        <w:t>El sistema de funcionalidad es similar a la de</w:t>
      </w:r>
      <w:r w:rsidR="00DA3AC3">
        <w:t xml:space="preserve"> cámara monocular, la diferencia es que estas cámaras, cada una de ellas, tienen diferentes ángulos de visión tal y como se puede ver en la Figura 4</w:t>
      </w:r>
      <w:r w:rsidR="00790217">
        <w:t>.</w:t>
      </w:r>
      <w:r w:rsidR="00354049">
        <w:t xml:space="preserve"> Se ve claramente que la perspectiva de la profundidad se plasma en las dos imágenes que ayudan a realizar las medidas necesarias para obtener la visión estéreo</w:t>
      </w:r>
      <w:r w:rsidR="001E4514">
        <w:t xml:space="preserve"> </w:t>
      </w:r>
      <w:r w:rsidR="001E4514">
        <w:fldChar w:fldCharType="begin" w:fldLock="1"/>
      </w:r>
      <w:r w:rsidR="00B25590">
        <w:instrText>ADDIN CSL_CITATION {"citationItems":[{"id":"ITEM-1","itemData":{"DOI":"10.1016/j.array.2020.100016","ISSN":"25900056","abstract":"The focus of this paper is inter-vehicles distance measurement which is a very important and challenging task in image processing domain. Where it is used in several systems such as Driving Safety Support Systems (DSSS), autonomous driving and traffic mobility. In the current paper, we propose an inter-vehicle distance measurement system for self-driving based on image processing. The proposed system uses two cameras mounted as one stereo camera, in the hosting vehicle behind the rear-view mirror. The detection of vehicles is performed first in a single camera using a recent powerful work from the literature. Then, the same vehicle is detected in the image captured by the second camera using template matching technique. Thus, the inter-vehicle distance is calculated using a simple method based on the position of the vehicle in both cameras, geometric derivations and additional technical data such as distance between the cameras and some other specific angles (e.g. the cameras view field angle). The results of the extensive experiments showed the high accuracy of the proposed method compared to the previous works from literature and it allows to measure efficiently the distances between the vehicles and the hosting vehicle. In addition, this method could be used in several systems of various domains in real time regardless of the object types. The experiments results were done on a Hardware Processor System (HPS) located in a VEEK-MT2S provided by TERASIC.","author":[{"dropping-particle":"","family":"Zaarane","given":"Abdelmoghit","non-dropping-particle":"","parse-names":false,"suffix":""},{"dropping-particle":"","family":"Slimani","given":"Ibtissam","non-dropping-particle":"","parse-names":false,"suffix":""},{"dropping-particle":"","family":"Okaishi","given":"Wahban","non-dropping-particle":"Al","parse-names":false,"suffix":""},{"dropping-particle":"","family":"Atouf","given":"Issam","non-dropping-particle":"","parse-names":false,"suffix":""},{"dropping-particle":"","family":"Hamdoun","given":"Abdellatif","non-dropping-particle":"","parse-names":false,"suffix":""}],"container-title":"Array","id":"ITEM-1","issued":{"date-parts":[["2020","3","1"]]},"page":"100016","publisher":"Elsevier BV","title":"Distance measurement system for autonomous vehicles using stereo camera","type":"article-journal","volume":"5"},"uris":["http://www.mendeley.com/documents/?uuid=baa7a8b1-9c00-37c0-ba3a-5c7eeb04fe20"]}],"mendeley":{"formattedCitation":"(Zaarane et al., 2020)","plainTextFormattedCitation":"(Zaarane et al., 2020)","previouslyFormattedCitation":"(Zaarane et al., 2020)"},"properties":{"noteIndex":0},"schema":"https://github.com/citation-style-language/schema/raw/master/csl-citation.json"}</w:instrText>
      </w:r>
      <w:r w:rsidR="001E4514">
        <w:fldChar w:fldCharType="separate"/>
      </w:r>
      <w:r w:rsidR="001E4514" w:rsidRPr="001E4514">
        <w:rPr>
          <w:noProof/>
        </w:rPr>
        <w:t>(Zaarane et al., 2020)</w:t>
      </w:r>
      <w:r w:rsidR="001E4514">
        <w:fldChar w:fldCharType="end"/>
      </w:r>
      <w:r w:rsidR="00354049">
        <w:t>.</w:t>
      </w:r>
      <w:r w:rsidR="001E4514">
        <w:t xml:space="preserve"> En este caso se puede ver que con las cámaras estéreo es posible medir las distancias para detectar obstáculos.</w:t>
      </w:r>
    </w:p>
    <w:p w14:paraId="3385D3C8" w14:textId="77777777" w:rsidR="00974247" w:rsidRDefault="00974247" w:rsidP="00974247">
      <w:pPr>
        <w:keepNext/>
        <w:jc w:val="center"/>
      </w:pPr>
      <w:r>
        <w:rPr>
          <w:noProof/>
        </w:rPr>
        <w:lastRenderedPageBreak/>
        <w:drawing>
          <wp:inline distT="0" distB="0" distL="0" distR="0" wp14:anchorId="4BA09F54" wp14:editId="03115849">
            <wp:extent cx="4964066" cy="2219325"/>
            <wp:effectExtent l="0" t="0" r="8255" b="0"/>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pic:nvPicPr>
                  <pic:blipFill>
                    <a:blip r:embed="rId20"/>
                    <a:stretch>
                      <a:fillRect/>
                    </a:stretch>
                  </pic:blipFill>
                  <pic:spPr>
                    <a:xfrm>
                      <a:off x="0" y="0"/>
                      <a:ext cx="4997702" cy="2234363"/>
                    </a:xfrm>
                    <a:prstGeom prst="rect">
                      <a:avLst/>
                    </a:prstGeom>
                  </pic:spPr>
                </pic:pic>
              </a:graphicData>
            </a:graphic>
          </wp:inline>
        </w:drawing>
      </w:r>
    </w:p>
    <w:p w14:paraId="12581B86" w14:textId="3A2E91D6" w:rsidR="00974247" w:rsidRDefault="00974247" w:rsidP="00974247">
      <w:pPr>
        <w:pStyle w:val="Descripcin"/>
        <w:jc w:val="center"/>
        <w:rPr>
          <w:noProof/>
        </w:rPr>
      </w:pPr>
      <w:bookmarkStart w:id="81" w:name="_Toc71221247"/>
      <w:r>
        <w:t xml:space="preserve">Figura </w:t>
      </w:r>
      <w:r>
        <w:fldChar w:fldCharType="begin"/>
      </w:r>
      <w:r>
        <w:instrText xml:space="preserve"> SEQ Figura \* ARABIC </w:instrText>
      </w:r>
      <w:r>
        <w:fldChar w:fldCharType="separate"/>
      </w:r>
      <w:r w:rsidR="008F3EC6">
        <w:rPr>
          <w:noProof/>
        </w:rPr>
        <w:t>5</w:t>
      </w:r>
      <w:r>
        <w:fldChar w:fldCharType="end"/>
      </w:r>
      <w:r>
        <w:t>: Generando un mapa de cámaras estéreo</w:t>
      </w:r>
      <w:r>
        <w:rPr>
          <w:noProof/>
        </w:rPr>
        <w:t xml:space="preserve"> (</w:t>
      </w:r>
      <w:hyperlink r:id="rId21" w:history="1">
        <w:r w:rsidRPr="00350568">
          <w:rPr>
            <w:rStyle w:val="Hipervnculo"/>
            <w:noProof/>
          </w:rPr>
          <w:t>https://www.researchgate.net/figure/Stereo-visual-SLAM-system-overview-First-we-undistort-and-rectify-the-stereo-images_fig1_257523126</w:t>
        </w:r>
      </w:hyperlink>
      <w:r>
        <w:rPr>
          <w:noProof/>
        </w:rPr>
        <w:t>).</w:t>
      </w:r>
      <w:bookmarkEnd w:id="81"/>
    </w:p>
    <w:p w14:paraId="600C42A2" w14:textId="77777777" w:rsidR="00974247" w:rsidRDefault="00974247" w:rsidP="003D44B0"/>
    <w:p w14:paraId="5FE1C65E" w14:textId="3C5CA29C" w:rsidR="001E4514" w:rsidRDefault="001E4514" w:rsidP="003D44B0">
      <w:r>
        <w:t xml:space="preserve">Estos sistemas también se utilizan para generar mapas de entornos ya que tienen referencias </w:t>
      </w:r>
      <w:r w:rsidR="008A32B6">
        <w:t>más</w:t>
      </w:r>
      <w:r>
        <w:t xml:space="preserve"> precisas de las que se obtienen con cámara monocula</w:t>
      </w:r>
      <w:r w:rsidR="00B25590">
        <w:t xml:space="preserve">r </w:t>
      </w:r>
      <w:r w:rsidR="00B25590">
        <w:fldChar w:fldCharType="begin" w:fldLock="1"/>
      </w:r>
      <w:r w:rsidR="00177FEE">
        <w:instrText>ADDIN CSL_CITATION {"citationItems":[{"id":"ITEM-1","itemData":{"DOI":"10.1016/j.robot.2018.08.002","abstract":"Robust and fast motion estimation and mapping is a key prerequisite for autonomous operation of mobile robots. The goal of performing this task solely on a stereo pair of video cameras is highly demanding and bears conflicting objectives: on one hand, the motion has to be tracked fast and reliably, on the other hand, high-level functions like navigation and obstacle avoidance depend crucially on a complete and accurate environment representation. In this work, we propose a two-layer approach for visual odometry and SLAM with stereo cameras that runs in real-time and combines feature-based matching with semi-dense direct image alignment. Our method initializes semi-dense depth estimation, which is computationally expensive, from motion that is tracked by a fast but robust keypoint-based method. Experiments on public benchmark and proprietary datasets show that our approach is faster than state-of-the-art methods without losing accuracy and yields comparable map building capabilities. Moreover, our approach is shown to handle large inter-frame motion and illumination changes much more robustly than its direct counterparts.","author":[{"dropping-particle":"","family":"Krombach","given":"Nicola","non-dropping-particle":"","parse-names":false,"suffix":""},{"dropping-particle":"","family":"Droeschel","given":"David","non-dropping-particle":"","parse-names":false,"suffix":""},{"dropping-particle":"","family":"Houben","given":"Sebastian","non-dropping-particle":"","parse-names":false,"suffix":""},{"dropping-particle":"","family":"Behnke","given":"Sven","non-dropping-particle":"","parse-names":false,"suffix":""}],"container-title":"Robotics and Autonomous Systems","id":"ITEM-1","issued":{"date-parts":[["2018","10","17"]]},"page":"38-58","publisher":"Elsevier B.V.","title":"Feature-based visual odometry prior for real-time semi-dense stereo SLAM","type":"article-journal","volume":"109"},"uris":["http://www.mendeley.com/documents/?uuid=b8f2e23d-27ad-33a3-a30e-7f1f382a0ab4"]}],"mendeley":{"formattedCitation":"(Krombach et al., 2018)","plainTextFormattedCitation":"(Krombach et al., 2018)","previouslyFormattedCitation":"(Krombach et al., 2018)"},"properties":{"noteIndex":0},"schema":"https://github.com/citation-style-language/schema/raw/master/csl-citation.json"}</w:instrText>
      </w:r>
      <w:r w:rsidR="00B25590">
        <w:fldChar w:fldCharType="separate"/>
      </w:r>
      <w:r w:rsidR="00B25590" w:rsidRPr="00B25590">
        <w:rPr>
          <w:noProof/>
        </w:rPr>
        <w:t>(Krombach et al., 2018)</w:t>
      </w:r>
      <w:r w:rsidR="00B25590">
        <w:fldChar w:fldCharType="end"/>
      </w:r>
      <w:r>
        <w:t xml:space="preserve">. </w:t>
      </w:r>
      <w:r w:rsidR="00B25590">
        <w:t xml:space="preserve">Se extraen las características del </w:t>
      </w:r>
      <w:r w:rsidR="008A32B6">
        <w:t>entorno</w:t>
      </w:r>
      <w:r w:rsidR="00B25590">
        <w:t xml:space="preserve"> y las distancias para que en cada fotograma que se detecte el movimiento se autogeneren los punto y distancias generando mapas de tres dimensiones.</w:t>
      </w:r>
    </w:p>
    <w:p w14:paraId="4F4B30C1" w14:textId="77777777" w:rsidR="00974247" w:rsidRDefault="00974247" w:rsidP="00974247">
      <w:pPr>
        <w:keepNext/>
        <w:jc w:val="center"/>
      </w:pPr>
      <w:r>
        <w:rPr>
          <w:noProof/>
        </w:rPr>
        <w:drawing>
          <wp:inline distT="0" distB="0" distL="0" distR="0" wp14:anchorId="7E78C2A7" wp14:editId="63DE24BF">
            <wp:extent cx="1619250" cy="511840"/>
            <wp:effectExtent l="0" t="0" r="0" b="254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22"/>
                    <a:stretch>
                      <a:fillRect/>
                    </a:stretch>
                  </pic:blipFill>
                  <pic:spPr>
                    <a:xfrm>
                      <a:off x="0" y="0"/>
                      <a:ext cx="1649012" cy="521248"/>
                    </a:xfrm>
                    <a:prstGeom prst="rect">
                      <a:avLst/>
                    </a:prstGeom>
                  </pic:spPr>
                </pic:pic>
              </a:graphicData>
            </a:graphic>
          </wp:inline>
        </w:drawing>
      </w:r>
    </w:p>
    <w:p w14:paraId="16A8E615" w14:textId="569D6430" w:rsidR="00974247" w:rsidRDefault="00974247" w:rsidP="00974247">
      <w:pPr>
        <w:pStyle w:val="Descripcin"/>
        <w:jc w:val="center"/>
      </w:pPr>
      <w:bookmarkStart w:id="82" w:name="_Toc71221248"/>
      <w:r>
        <w:t xml:space="preserve">Figura </w:t>
      </w:r>
      <w:r>
        <w:fldChar w:fldCharType="begin"/>
      </w:r>
      <w:r>
        <w:instrText xml:space="preserve"> SEQ Figura \* ARABIC </w:instrText>
      </w:r>
      <w:r>
        <w:fldChar w:fldCharType="separate"/>
      </w:r>
      <w:r w:rsidR="008F3EC6">
        <w:rPr>
          <w:noProof/>
        </w:rPr>
        <w:t>6</w:t>
      </w:r>
      <w:r>
        <w:fldChar w:fldCharType="end"/>
      </w:r>
      <w:r>
        <w:t xml:space="preserve">: Tipo </w:t>
      </w:r>
      <w:r w:rsidR="00007AA8">
        <w:t>cámara</w:t>
      </w:r>
      <w:r>
        <w:t xml:space="preserve"> estéreo ZED (</w:t>
      </w:r>
      <w:hyperlink r:id="rId23" w:history="1">
        <w:r w:rsidRPr="00350568">
          <w:rPr>
            <w:rStyle w:val="Hipervnculo"/>
          </w:rPr>
          <w:t>https://www.stereolabs.com/zed-2/</w:t>
        </w:r>
      </w:hyperlink>
      <w:r>
        <w:t>).</w:t>
      </w:r>
      <w:bookmarkEnd w:id="82"/>
    </w:p>
    <w:p w14:paraId="6B3E0867" w14:textId="77777777" w:rsidR="00974247" w:rsidRDefault="00974247" w:rsidP="003D44B0"/>
    <w:p w14:paraId="7D84DB35" w14:textId="614A3561" w:rsidR="00974247" w:rsidRDefault="00974247" w:rsidP="003D44B0">
      <w:r>
        <w:t>Podemos visualizar en la Figura 6 el tipo de cámaras que se utilizan como sistema de captura estéreo. Puede ser que haya dos cámaras instaladas independientemente o que las cámaras estén dentro de un encapsulado como la que vemos en la imagen.</w:t>
      </w:r>
    </w:p>
    <w:p w14:paraId="76EEC2DF" w14:textId="77777777" w:rsidR="00A165F8" w:rsidRDefault="00A165F8" w:rsidP="003D44B0"/>
    <w:p w14:paraId="4D825FD8" w14:textId="180ABF09" w:rsidR="003D44B0" w:rsidRDefault="003D44B0" w:rsidP="003D44B0">
      <w:pPr>
        <w:pStyle w:val="Ttulo3"/>
      </w:pPr>
      <w:bookmarkStart w:id="83" w:name="_Toc71221270"/>
      <w:r>
        <w:t>2.1.3. Cámaras estereoscópicas</w:t>
      </w:r>
      <w:bookmarkEnd w:id="83"/>
    </w:p>
    <w:p w14:paraId="6F4F7596" w14:textId="7F4D3AF2" w:rsidR="00790217" w:rsidRDefault="005B6CB3" w:rsidP="00790217">
      <w:pPr>
        <w:rPr>
          <w:rFonts w:cs="Arial"/>
        </w:rPr>
      </w:pPr>
      <w:r>
        <w:t xml:space="preserve">Las cámaras estéreo no son las únicas que pueden ser </w:t>
      </w:r>
      <w:r w:rsidR="008A32B6">
        <w:t>más</w:t>
      </w:r>
      <w:r>
        <w:t xml:space="preserve"> exactas. Las cámaras estereoscópicas son otro tipo de cámaras que pueden medir las distancias. Como ejemp</w:t>
      </w:r>
      <w:r w:rsidR="00440116">
        <w:t>l</w:t>
      </w:r>
      <w:r>
        <w:t xml:space="preserve">o </w:t>
      </w:r>
      <w:r w:rsidR="00440116">
        <w:rPr>
          <w:rFonts w:cs="Arial"/>
        </w:rPr>
        <w:t xml:space="preserve">la cámara Intel </w:t>
      </w:r>
      <w:proofErr w:type="spellStart"/>
      <w:r w:rsidR="00440116">
        <w:rPr>
          <w:rFonts w:cs="Arial"/>
        </w:rPr>
        <w:t>RealSense</w:t>
      </w:r>
      <w:proofErr w:type="spellEnd"/>
      <w:r w:rsidR="00440116">
        <w:rPr>
          <w:rFonts w:cs="Arial"/>
        </w:rPr>
        <w:t xml:space="preserve"> D435i que tiene un </w:t>
      </w:r>
      <w:r w:rsidR="0011371D">
        <w:rPr>
          <w:rFonts w:cs="Arial"/>
        </w:rPr>
        <w:t>sensor infrarrojo</w:t>
      </w:r>
      <w:r w:rsidR="00440116">
        <w:rPr>
          <w:rFonts w:cs="Arial"/>
        </w:rPr>
        <w:t xml:space="preserve"> para la detección de profundidad con dos receptores diferentes, con similar función a la cámara estéreo, y la cámara RGB.</w:t>
      </w:r>
    </w:p>
    <w:p w14:paraId="3E3BF0E8" w14:textId="77777777" w:rsidR="00440116" w:rsidRDefault="00440116" w:rsidP="00440116">
      <w:pPr>
        <w:jc w:val="center"/>
        <w:rPr>
          <w:noProof/>
        </w:rPr>
      </w:pPr>
    </w:p>
    <w:p w14:paraId="0261CA96" w14:textId="77777777" w:rsidR="00440116" w:rsidRDefault="00440116" w:rsidP="00440116">
      <w:pPr>
        <w:keepNext/>
        <w:jc w:val="center"/>
      </w:pPr>
      <w:r>
        <w:rPr>
          <w:noProof/>
        </w:rPr>
        <w:drawing>
          <wp:inline distT="0" distB="0" distL="0" distR="0" wp14:anchorId="16671A1C" wp14:editId="14215E7B">
            <wp:extent cx="1600200" cy="499089"/>
            <wp:effectExtent l="0" t="0" r="0" b="0"/>
            <wp:docPr id="19" name="Imagen 19"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que contiene Interfaz de usuario gráfica&#10;&#10;Descripción generada automáticamente"/>
                    <pic:cNvPicPr/>
                  </pic:nvPicPr>
                  <pic:blipFill rotWithShape="1">
                    <a:blip r:embed="rId24"/>
                    <a:srcRect l="10089" t="35888" r="5071" b="37651"/>
                    <a:stretch/>
                  </pic:blipFill>
                  <pic:spPr bwMode="auto">
                    <a:xfrm>
                      <a:off x="0" y="0"/>
                      <a:ext cx="1626569" cy="507313"/>
                    </a:xfrm>
                    <a:prstGeom prst="rect">
                      <a:avLst/>
                    </a:prstGeom>
                    <a:ln>
                      <a:noFill/>
                    </a:ln>
                    <a:extLst>
                      <a:ext uri="{53640926-AAD7-44D8-BBD7-CCE9431645EC}">
                        <a14:shadowObscured xmlns:a14="http://schemas.microsoft.com/office/drawing/2010/main"/>
                      </a:ext>
                    </a:extLst>
                  </pic:spPr>
                </pic:pic>
              </a:graphicData>
            </a:graphic>
          </wp:inline>
        </w:drawing>
      </w:r>
    </w:p>
    <w:p w14:paraId="4C4376DE" w14:textId="19305638" w:rsidR="00440116" w:rsidRDefault="00440116" w:rsidP="00440116">
      <w:pPr>
        <w:pStyle w:val="Descripcin"/>
        <w:jc w:val="center"/>
      </w:pPr>
      <w:bookmarkStart w:id="84" w:name="_Toc71221249"/>
      <w:r>
        <w:t xml:space="preserve">Figura </w:t>
      </w:r>
      <w:r>
        <w:fldChar w:fldCharType="begin"/>
      </w:r>
      <w:r>
        <w:instrText xml:space="preserve"> SEQ Figura \* ARABIC </w:instrText>
      </w:r>
      <w:r>
        <w:fldChar w:fldCharType="separate"/>
      </w:r>
      <w:r w:rsidR="008F3EC6">
        <w:rPr>
          <w:noProof/>
        </w:rPr>
        <w:t>7</w:t>
      </w:r>
      <w:r>
        <w:fldChar w:fldCharType="end"/>
      </w:r>
      <w:r>
        <w:t xml:space="preserve">: </w:t>
      </w:r>
      <w:r w:rsidR="0011371D">
        <w:t>cámara</w:t>
      </w:r>
      <w:r>
        <w:t xml:space="preserve"> </w:t>
      </w:r>
      <w:r w:rsidRPr="0040293F">
        <w:t>Intel-RealSense-D435i</w:t>
      </w:r>
      <w:r>
        <w:t xml:space="preserve"> (</w:t>
      </w:r>
      <w:hyperlink r:id="rId25" w:history="1">
        <w:r w:rsidRPr="00350568">
          <w:rPr>
            <w:rStyle w:val="Hipervnculo"/>
          </w:rPr>
          <w:t>https://simplecore.intel.com/newsroom/wp-content/uploads/sites/11/2018/11/Intel-RealSense-D435i-1.jpg</w:t>
        </w:r>
      </w:hyperlink>
      <w:r>
        <w:t>).</w:t>
      </w:r>
      <w:bookmarkEnd w:id="84"/>
    </w:p>
    <w:p w14:paraId="2664424E" w14:textId="1B750FA0" w:rsidR="00440116" w:rsidRDefault="00440116" w:rsidP="00440116">
      <w:pPr>
        <w:rPr>
          <w:lang w:val="es-ES"/>
        </w:rPr>
      </w:pPr>
    </w:p>
    <w:p w14:paraId="74E53FD8" w14:textId="52CFC75A" w:rsidR="0011371D" w:rsidRDefault="0011371D" w:rsidP="00440116">
      <w:pPr>
        <w:rPr>
          <w:lang w:val="es-ES"/>
        </w:rPr>
      </w:pPr>
      <w:r>
        <w:rPr>
          <w:lang w:val="es-ES"/>
        </w:rPr>
        <w:t xml:space="preserve">Estas cámaras son denominadas RGB-D, ya que miden la profundidad mediante los sensores infrarrojos. Se pueden utilizar cada </w:t>
      </w:r>
      <w:r w:rsidR="006D7422">
        <w:rPr>
          <w:lang w:val="es-ES"/>
        </w:rPr>
        <w:t>uno</w:t>
      </w:r>
      <w:r>
        <w:rPr>
          <w:lang w:val="es-ES"/>
        </w:rPr>
        <w:t xml:space="preserve"> de los sensores por separado o también traen incorporada la opción de utilizar todos los sensores en conjunto. Utilizando todos los sensores en conjunto se puede</w:t>
      </w:r>
      <w:r w:rsidR="006D7422">
        <w:rPr>
          <w:lang w:val="es-ES"/>
        </w:rPr>
        <w:t xml:space="preserve"> obtener la imagen de la cámara con su respectiva profundidad. </w:t>
      </w:r>
      <w:r w:rsidR="00A165F8">
        <w:rPr>
          <w:lang w:val="es-ES"/>
        </w:rPr>
        <w:t>Esto no es practico para sacar una imagen de un solo fotograma, la imagen que genera suele ser una imagen con manchas negras por la detección de la profundidad, ver Figura 8.</w:t>
      </w:r>
    </w:p>
    <w:p w14:paraId="26CCF6B3" w14:textId="6F7BC449" w:rsidR="00A165F8" w:rsidRDefault="006263E6" w:rsidP="00A165F8">
      <w:pPr>
        <w:keepNext/>
        <w:jc w:val="center"/>
      </w:pPr>
      <w:r>
        <w:rPr>
          <w:noProof/>
        </w:rPr>
        <w:drawing>
          <wp:inline distT="0" distB="0" distL="0" distR="0" wp14:anchorId="7A26119D" wp14:editId="561C118E">
            <wp:extent cx="1771650" cy="1092336"/>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rotWithShape="1">
                    <a:blip r:embed="rId26"/>
                    <a:srcRect l="42007" t="18522" r="4078" b="22383"/>
                    <a:stretch/>
                  </pic:blipFill>
                  <pic:spPr bwMode="auto">
                    <a:xfrm>
                      <a:off x="0" y="0"/>
                      <a:ext cx="1774693" cy="1094212"/>
                    </a:xfrm>
                    <a:prstGeom prst="rect">
                      <a:avLst/>
                    </a:prstGeom>
                    <a:ln>
                      <a:noFill/>
                    </a:ln>
                    <a:extLst>
                      <a:ext uri="{53640926-AAD7-44D8-BBD7-CCE9431645EC}">
                        <a14:shadowObscured xmlns:a14="http://schemas.microsoft.com/office/drawing/2010/main"/>
                      </a:ext>
                    </a:extLst>
                  </pic:spPr>
                </pic:pic>
              </a:graphicData>
            </a:graphic>
          </wp:inline>
        </w:drawing>
      </w:r>
    </w:p>
    <w:p w14:paraId="081FA61C" w14:textId="40AE0A95" w:rsidR="00A165F8" w:rsidRDefault="00A165F8" w:rsidP="00A165F8">
      <w:pPr>
        <w:pStyle w:val="Descripcin"/>
        <w:jc w:val="center"/>
      </w:pPr>
      <w:bookmarkStart w:id="85" w:name="_Toc71221250"/>
      <w:r>
        <w:t xml:space="preserve">Figura </w:t>
      </w:r>
      <w:r>
        <w:fldChar w:fldCharType="begin"/>
      </w:r>
      <w:r>
        <w:instrText xml:space="preserve"> SEQ Figura \* ARABIC </w:instrText>
      </w:r>
      <w:r>
        <w:fldChar w:fldCharType="separate"/>
      </w:r>
      <w:r w:rsidR="008F3EC6">
        <w:rPr>
          <w:noProof/>
        </w:rPr>
        <w:t>8</w:t>
      </w:r>
      <w:r>
        <w:fldChar w:fldCharType="end"/>
      </w:r>
      <w:r>
        <w:t>: Imagen de profundidad de la cámara estereoscópica (</w:t>
      </w:r>
      <w:hyperlink r:id="rId27" w:history="1">
        <w:r w:rsidRPr="00E22DBC">
          <w:rPr>
            <w:rStyle w:val="Hipervnculo"/>
          </w:rPr>
          <w:t>https://github.com/IntelRealSense/librealsense/issues/4271</w:t>
        </w:r>
      </w:hyperlink>
      <w:r>
        <w:t>).</w:t>
      </w:r>
      <w:bookmarkEnd w:id="85"/>
    </w:p>
    <w:p w14:paraId="16BCAF8D" w14:textId="77777777" w:rsidR="00A165F8" w:rsidRPr="00A165F8" w:rsidRDefault="00A165F8" w:rsidP="00A165F8">
      <w:pPr>
        <w:rPr>
          <w:lang w:val="es-ES"/>
        </w:rPr>
      </w:pPr>
    </w:p>
    <w:p w14:paraId="3C28D851" w14:textId="405884A1" w:rsidR="006D7422" w:rsidRDefault="006D7422" w:rsidP="00440116">
      <w:pPr>
        <w:rPr>
          <w:lang w:val="es-ES"/>
        </w:rPr>
      </w:pPr>
      <w:r>
        <w:rPr>
          <w:lang w:val="es-ES"/>
        </w:rPr>
        <w:t>También lleva incorporado el sensor IMU lo que facilita el proceso de creación de mapas o entornos en tres dimensiones</w:t>
      </w:r>
      <w:r w:rsidR="006263E6">
        <w:rPr>
          <w:lang w:val="es-ES"/>
        </w:rPr>
        <w:t xml:space="preserve"> </w:t>
      </w:r>
      <w:r w:rsidR="00177FEE">
        <w:rPr>
          <w:lang w:val="es-ES"/>
        </w:rPr>
        <w:fldChar w:fldCharType="begin" w:fldLock="1"/>
      </w:r>
      <w:r w:rsidR="008D25C4">
        <w:rPr>
          <w:lang w:val="es-ES"/>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177FEE">
        <w:rPr>
          <w:lang w:val="es-ES"/>
        </w:rPr>
        <w:fldChar w:fldCharType="separate"/>
      </w:r>
      <w:r w:rsidR="00177FEE" w:rsidRPr="00177FEE">
        <w:rPr>
          <w:noProof/>
          <w:lang w:val="es-ES"/>
        </w:rPr>
        <w:t>(Zhang et al., 2021)</w:t>
      </w:r>
      <w:r w:rsidR="00177FEE">
        <w:rPr>
          <w:lang w:val="es-ES"/>
        </w:rPr>
        <w:fldChar w:fldCharType="end"/>
      </w:r>
      <w:r>
        <w:rPr>
          <w:lang w:val="es-ES"/>
        </w:rPr>
        <w:t xml:space="preserve">. </w:t>
      </w:r>
      <w:r w:rsidR="00177FEE">
        <w:rPr>
          <w:lang w:val="es-ES"/>
        </w:rPr>
        <w:t>Existen diferentes algoritmos para la creación de mapas, Figura 9, que ayudan en la creación y entrenamiento de los robots para que se localicen e identifique su posición.</w:t>
      </w:r>
    </w:p>
    <w:p w14:paraId="5E993712" w14:textId="77777777" w:rsidR="003B3009" w:rsidRDefault="00177FEE" w:rsidP="003B3009">
      <w:pPr>
        <w:keepNext/>
        <w:jc w:val="center"/>
      </w:pPr>
      <w:r>
        <w:rPr>
          <w:noProof/>
          <w:lang w:val="es-ES"/>
        </w:rPr>
        <w:drawing>
          <wp:inline distT="0" distB="0" distL="0" distR="0" wp14:anchorId="4023B172" wp14:editId="75CCB540">
            <wp:extent cx="2314575" cy="1710540"/>
            <wp:effectExtent l="0" t="0" r="0" b="4445"/>
            <wp:docPr id="20" name="Imagen 20"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Sitio web&#10;&#10;Descripción generada automáticamente"/>
                    <pic:cNvPicPr/>
                  </pic:nvPicPr>
                  <pic:blipFill>
                    <a:blip r:embed="rId28"/>
                    <a:stretch>
                      <a:fillRect/>
                    </a:stretch>
                  </pic:blipFill>
                  <pic:spPr>
                    <a:xfrm>
                      <a:off x="0" y="0"/>
                      <a:ext cx="2331371" cy="1722953"/>
                    </a:xfrm>
                    <a:prstGeom prst="rect">
                      <a:avLst/>
                    </a:prstGeom>
                  </pic:spPr>
                </pic:pic>
              </a:graphicData>
            </a:graphic>
          </wp:inline>
        </w:drawing>
      </w:r>
    </w:p>
    <w:p w14:paraId="42AE4A59" w14:textId="691FF9E7" w:rsidR="006936C8" w:rsidRDefault="003B3009" w:rsidP="006936C8">
      <w:pPr>
        <w:pStyle w:val="Descripcin"/>
        <w:jc w:val="center"/>
      </w:pPr>
      <w:bookmarkStart w:id="86" w:name="_Toc71221251"/>
      <w:r>
        <w:t xml:space="preserve">Figura </w:t>
      </w:r>
      <w:r>
        <w:fldChar w:fldCharType="begin"/>
      </w:r>
      <w:r>
        <w:instrText xml:space="preserve"> SEQ Figura \* ARABIC </w:instrText>
      </w:r>
      <w:r>
        <w:fldChar w:fldCharType="separate"/>
      </w:r>
      <w:r w:rsidR="008F3EC6">
        <w:rPr>
          <w:noProof/>
        </w:rPr>
        <w:t>9</w:t>
      </w:r>
      <w:r>
        <w:fldChar w:fldCharType="end"/>
      </w:r>
      <w:r>
        <w:t xml:space="preserve">: </w:t>
      </w:r>
      <w:r w:rsidR="006936C8">
        <w:t>Creación</w:t>
      </w:r>
      <w:r>
        <w:t xml:space="preserve"> de SLAM mediante </w:t>
      </w:r>
      <w:r w:rsidR="006936C8">
        <w:t>cámaras</w:t>
      </w:r>
      <w:r>
        <w:t xml:space="preserve"> estereoscópicas </w:t>
      </w:r>
      <w:r w:rsidR="00445A67" w:rsidRPr="00445A67">
        <w:rPr>
          <w:rStyle w:val="Hipervnculo"/>
          <w:color w:val="auto"/>
        </w:rPr>
        <w:fldChar w:fldCharType="begin" w:fldLock="1"/>
      </w:r>
      <w:r w:rsidR="00FD21C1">
        <w:rPr>
          <w:rStyle w:val="Hipervnculo"/>
          <w:color w:val="auto"/>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445A67" w:rsidRPr="00445A67">
        <w:rPr>
          <w:rStyle w:val="Hipervnculo"/>
          <w:color w:val="auto"/>
        </w:rPr>
        <w:fldChar w:fldCharType="separate"/>
      </w:r>
      <w:r w:rsidR="00445A67" w:rsidRPr="00445A67">
        <w:rPr>
          <w:rStyle w:val="Hipervnculo"/>
          <w:noProof/>
          <w:color w:val="auto"/>
          <w:u w:val="none"/>
        </w:rPr>
        <w:t>(Zhang et al., 2021)</w:t>
      </w:r>
      <w:r w:rsidR="00445A67" w:rsidRPr="00445A67">
        <w:rPr>
          <w:rStyle w:val="Hipervnculo"/>
          <w:color w:val="auto"/>
        </w:rPr>
        <w:fldChar w:fldCharType="end"/>
      </w:r>
      <w:r>
        <w:t>.</w:t>
      </w:r>
      <w:bookmarkEnd w:id="86"/>
    </w:p>
    <w:p w14:paraId="4BD2D9B2" w14:textId="77777777" w:rsidR="00CA7E49" w:rsidRPr="00CA7E49" w:rsidRDefault="00CA7E49" w:rsidP="00CA7E49">
      <w:pPr>
        <w:rPr>
          <w:lang w:val="es-ES"/>
        </w:rPr>
      </w:pPr>
    </w:p>
    <w:p w14:paraId="21B51226" w14:textId="3A7DE414" w:rsidR="00790217" w:rsidRDefault="00790217" w:rsidP="00790217">
      <w:pPr>
        <w:pStyle w:val="Ttulo3"/>
      </w:pPr>
      <w:bookmarkStart w:id="87" w:name="_Toc71221271"/>
      <w:r>
        <w:t xml:space="preserve">2.1.4. </w:t>
      </w:r>
      <w:proofErr w:type="spellStart"/>
      <w:r>
        <w:t>LiDAR</w:t>
      </w:r>
      <w:bookmarkEnd w:id="87"/>
      <w:proofErr w:type="spellEnd"/>
    </w:p>
    <w:p w14:paraId="467F29ED" w14:textId="4AC3B68F" w:rsidR="008D25C4" w:rsidRDefault="006D7422" w:rsidP="00790217">
      <w:r>
        <w:t xml:space="preserve">Aparte de las cámaras, hay sistemas para la detección de entornos. Uno de ellos se denomina </w:t>
      </w:r>
      <w:r w:rsidR="00177FEE">
        <w:t>detección de luz y rango (</w:t>
      </w:r>
      <w:proofErr w:type="spellStart"/>
      <w:r w:rsidR="00177FEE">
        <w:t>LiDAR</w:t>
      </w:r>
      <w:proofErr w:type="spellEnd"/>
      <w:r w:rsidR="008A32B6">
        <w:t>,</w:t>
      </w:r>
      <w:r w:rsidR="00177FEE">
        <w:t xml:space="preserve"> siglas en ingles), que </w:t>
      </w:r>
      <w:r w:rsidR="008A32B6">
        <w:t>se puede ver hoy en día e</w:t>
      </w:r>
      <w:r w:rsidR="00177FEE">
        <w:t xml:space="preserve">n los robots aspiradores. Estos sistemas de captación crean un mapa </w:t>
      </w:r>
      <w:r w:rsidR="008D25C4">
        <w:t>tipo rejilla</w:t>
      </w:r>
      <w:r w:rsidR="00177FEE">
        <w:t xml:space="preserve"> en dos dimensiones</w:t>
      </w:r>
      <w:r w:rsidR="008D25C4">
        <w:t xml:space="preserve"> siendo capaces de identificar la localización</w:t>
      </w:r>
      <w:r w:rsidR="008A32B6">
        <w:t xml:space="preserve"> del robot</w:t>
      </w:r>
      <w:r w:rsidR="008D25C4">
        <w:t xml:space="preserve"> </w:t>
      </w:r>
      <w:r w:rsidR="008D25C4">
        <w:fldChar w:fldCharType="begin" w:fldLock="1"/>
      </w:r>
      <w:r w:rsidR="008D25C4">
        <w:instrText>ADDIN CSL_CITATION {"citationItems":[{"id":"ITEM-1","itemData":{"DOI":"10.3390/s20174702","ISSN":"14248220","PMID":"32825329","abstract":"In this paper, we proposed a multi-sensor integrated navigation system composed of GNSS (global navigation satellite system), IMU (inertial measurement unit), odometer (ODO), and LiDAR (light detection and ranging)-SLAM (simultaneous localization and mapping). The dead reckoning results were obtained using IMU/ODO in the front-end. The graph optimization was used to fuse the GNSS position, IMU/ODO pre-integration results, and the relative position and relative attitude from LiDAR-SLAM to obtain the final navigation results in the back-end. The odometer information is introduced in the pre-integration algorithm to mitigate the large drift rate of the IMU. The sliding window method was also adopted to avoid the increasing parameter numbers of the graph optimization. Land vehicle tests were conducted in both open-sky areas and tunnel cases. The tests showed that the proposed navigation system can effectually improve accuracy and robustness of navigation. During the navigation drift evaluation of the mimic two-minute GNSS outages, compared to the conventional GNSS/INS (inertial navigation system)/ODO integration, the root mean square (RMS) of the maximum position drift errors during outages in the proposed navigation system were reduced by 62.8%, 72.3%, and 52.1%, along the north, east, and height, respectively. Moreover, the yaw error was reduced by 62.1%. Furthermore, compared to the GNSS/IMU/LiDAR-SLAM integration navigation system, the assistance of the odometer and non-holonomic constraint reduced vertical error by 72.3%. The test in the real tunnel case shows that in weak environmental feature areas where the LiDAR-SLAM can barely work, the assistance of the odometer in the pre-integration is critical and can effectually reduce the positioning drift along the forward direction and maintain the SLAM in the short-term. Therefore, the proposed GNSS/IMU/ODO/LiDAR-SLAM integrated navigation system can effectually fuse the information from multiple sources to maintain the SLAM process and significantly mitigate navigation error, especially in harsh areas where the GNSS signal is severely degraded and environmental features are insufficient for LiDAR-SLAM.","author":[{"dropping-particle":"","family":"Chang","given":"Le","non-dropping-particle":"","parse-names":false,"suffix":""},{"dropping-particle":"","family":"Niu","given":"Xiaoji","non-dropping-particle":"","parse-names":false,"suffix":""},{"dropping-particle":"","family":"Liu","given":"Tianyi","non-dropping-particle":"","parse-names":false,"suffix":""}],"container-title":"Sensors (Switzerland)","id":"ITEM-1","issue":"17","issued":{"date-parts":[["2020","9","1"]]},"page":"1-18","publisher":"MDPI AG","title":"Gnss/imu/odo/lidar-slam integrated navigation system using imu/odo pre-integration","type":"article-journal","volume":"20"},"uris":["http://www.mendeley.com/documents/?uuid=da373110-099f-37cd-bd2d-08abfaec9c9c"]}],"mendeley":{"formattedCitation":"(Chang et al., 2020)","plainTextFormattedCitation":"(Chang et al., 2020)","previouslyFormattedCitation":"(Chang et al., 2020)"},"properties":{"noteIndex":0},"schema":"https://github.com/citation-style-language/schema/raw/master/csl-citation.json"}</w:instrText>
      </w:r>
      <w:r w:rsidR="008D25C4">
        <w:fldChar w:fldCharType="separate"/>
      </w:r>
      <w:r w:rsidR="008D25C4" w:rsidRPr="008D25C4">
        <w:rPr>
          <w:noProof/>
        </w:rPr>
        <w:t>(Chang et al., 2020)</w:t>
      </w:r>
      <w:r w:rsidR="008D25C4">
        <w:fldChar w:fldCharType="end"/>
      </w:r>
      <w:r w:rsidR="00026999">
        <w:t>.</w:t>
      </w:r>
    </w:p>
    <w:p w14:paraId="414FE7B4" w14:textId="50DB4F39" w:rsidR="003D44B0" w:rsidRDefault="008D25C4" w:rsidP="003D44B0">
      <w:r>
        <w:t xml:space="preserve">Todos los elementos mencionados previamente se utilizan para un objetivo similar, aunque en realidad sean diferentes. Por ello se han realizado varios estudios identificando puntos de mejora donde se puede ver que si se juntan estos sistemas de captación, los sistemas funcionan de una manera más eficaz </w:t>
      </w:r>
      <w:r>
        <w:fldChar w:fldCharType="begin" w:fldLock="1"/>
      </w:r>
      <w:r w:rsidR="00EC2C5B">
        <w:instrText>ADDIN CSL_CITATION {"citationItems":[{"id":"ITEM-1","itemData":{"DOI":"10.1007/s10514-019-09881-0","abstract":"This paper presents a framework for direct visual-LiDAR SLAM that combines the sparse depth measurement of light detection and ranging (LiDAR) with a monocular camera. The exploitation of the depth measurement between two sensor modalities has been reported in the literature but mostly by a keyframe-based approach or by using a dense depth map. When the sparsity becomes severe, the existing methods reveal limitation. The key finding of this paper is that the direct method is more robust under sparse depth with narrow field of view. The direct exploitation of sparse depth is achieved by implementing a joint optimization of each measurement under multiple keyframes. To ensure real-time performance, the keyframes of the sliding window are kept constant through rigorous marginalization. Through cross-validation, loop-closure achieves the robustness even in large-scale mapping. We intensively evaluated the proposed method using our own portable camera-LiDAR sensor system as well as the KITTI dataset. For the evaluation, the performance according to the LiDAR of sparsity was simulated by sampling the laser beam from 64 to 16 and 8. The experiment proves that the presented approach is significantly outperformed in terms of accuracy and robustness under sparse depth measurements.","author":[{"dropping-particle":"","family":"Shin","given":"Young-Sik","non-dropping-particle":"","parse-names":false,"suffix":""},{"dropping-particle":"","family":"Yeong","given":"·","non-dropping-particle":"","parse-names":false,"suffix":""},{"dropping-particle":"","family":"Park","given":"Sang","non-dropping-particle":"","parse-names":false,"suffix":""},{"dropping-particle":"","family":"Kim","given":"Ayoung","non-dropping-particle":"","parse-names":false,"suffix":""}],"container-title":"Autonomous Robots","id":"ITEM-1","issued":{"date-parts":[["2020"]]},"page":"115-130","title":"DVL-SLAM: sparse depth enhanced direct visual-LiDAR SLAM","type":"article-journal","volume":"44"},"uris":["http://www.mendeley.com/documents/?uuid=a0536551-acd3-3dc0-939f-f3286024e2e0"]}],"mendeley":{"formattedCitation":"(Shin et al., 2020)","plainTextFormattedCitation":"(Shin et al., 2020)","previouslyFormattedCitation":"(Shin et al., 2020)"},"properties":{"noteIndex":0},"schema":"https://github.com/citation-style-language/schema/raw/master/csl-citation.json"}</w:instrText>
      </w:r>
      <w:r>
        <w:fldChar w:fldCharType="separate"/>
      </w:r>
      <w:r w:rsidRPr="008D25C4">
        <w:rPr>
          <w:noProof/>
        </w:rPr>
        <w:t>(Shin et al., 2020)</w:t>
      </w:r>
      <w:r>
        <w:fldChar w:fldCharType="end"/>
      </w:r>
      <w:r w:rsidR="00EC2C5B">
        <w:t xml:space="preserve"> </w:t>
      </w:r>
      <w:r w:rsidR="00EC2C5B">
        <w:fldChar w:fldCharType="begin" w:fldLock="1"/>
      </w:r>
      <w:r w:rsidR="00B33B5C">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EC2C5B">
        <w:fldChar w:fldCharType="separate"/>
      </w:r>
      <w:r w:rsidR="00EC2C5B" w:rsidRPr="00EC2C5B">
        <w:rPr>
          <w:noProof/>
        </w:rPr>
        <w:t>(Mu et al., 2020)</w:t>
      </w:r>
      <w:r w:rsidR="00EC2C5B">
        <w:fldChar w:fldCharType="end"/>
      </w:r>
      <w:r>
        <w:t>.</w:t>
      </w:r>
    </w:p>
    <w:p w14:paraId="087B1A8C" w14:textId="77777777" w:rsidR="008A32B6" w:rsidRPr="003D44B0" w:rsidRDefault="008A32B6" w:rsidP="003D44B0"/>
    <w:p w14:paraId="1DCFA971" w14:textId="360A1EF3" w:rsidR="00343BBF" w:rsidRDefault="00343BBF" w:rsidP="00343BBF">
      <w:pPr>
        <w:pStyle w:val="Ttulo2"/>
      </w:pPr>
      <w:bookmarkStart w:id="88" w:name="_Toc71221272"/>
      <w:r>
        <w:t>2.</w:t>
      </w:r>
      <w:r w:rsidR="00F8656B">
        <w:t>3</w:t>
      </w:r>
      <w:r>
        <w:t xml:space="preserve">. </w:t>
      </w:r>
      <w:r w:rsidR="00DC47E2">
        <w:t>Detección y s</w:t>
      </w:r>
      <w:r w:rsidR="003D44B0">
        <w:t>egmentación</w:t>
      </w:r>
      <w:bookmarkEnd w:id="88"/>
    </w:p>
    <w:p w14:paraId="2334BE93" w14:textId="46ABCB54" w:rsidR="00EC2C5B" w:rsidRDefault="00EC2C5B" w:rsidP="00DC47E2">
      <w:r>
        <w:t xml:space="preserve">Los sistemas descritos en la sección anterior, las de captación, pueden ayudar a crear mapas y con ello identificar por donde circula el robot. Pero en realidad, lo interesante es que el robot identifique el lugar donde se encuentra y además detecte los objetos que tiene alrededor para que no se choque y tenga una perspectiva más clara para </w:t>
      </w:r>
      <w:r w:rsidR="008A32B6">
        <w:t>circular por el camino que le corresponda</w:t>
      </w:r>
      <w:r>
        <w:t>.</w:t>
      </w:r>
    </w:p>
    <w:p w14:paraId="3D52241F" w14:textId="15B355E4" w:rsidR="00DC47E2" w:rsidRPr="00DC47E2" w:rsidRDefault="00DC47E2" w:rsidP="00DC47E2">
      <w:r>
        <w:t xml:space="preserve">La detección y la segmentación de objetos son </w:t>
      </w:r>
      <w:r w:rsidR="00EC2C5B">
        <w:t>esas</w:t>
      </w:r>
      <w:r>
        <w:t xml:space="preserve"> áreas que tratan </w:t>
      </w:r>
      <w:r w:rsidR="00EC2C5B">
        <w:t>que los</w:t>
      </w:r>
      <w:r>
        <w:t xml:space="preserve"> robots autónomos</w:t>
      </w:r>
      <w:r w:rsidR="00EC2C5B">
        <w:t xml:space="preserve"> identifiquen</w:t>
      </w:r>
      <w:r w:rsidR="00983A60">
        <w:t xml:space="preserve"> </w:t>
      </w:r>
      <w:r w:rsidR="00983A60">
        <w:fldChar w:fldCharType="begin" w:fldLock="1"/>
      </w:r>
      <w:r w:rsidR="00E92CA3">
        <w:instrText>ADDIN CSL_CITATION {"citationItems":[{"id":"ITEM-1","itemData":{"DOI":"10.1109/ACCESS.2019.2932731","ISSN":"21693536","abstract":"With the increase of training data and the improvement of machine performance, the object detection method based on convolutional neural network (CNN) has become the mainstream algorithm in field of the current object detection. However, due to the complex background, occlusion and low resolution, there are still problems of small object detection. In this paper, we propose an improved algorithm based on faster region-based CNN (Faster R-CNN) for small object detection. Using the two-stage detection idea, in the positioning stage, we propose an improved loss function based on intersection over Union (IoU) for bounding box regression, and use bilinear interpolation to improve the regions of interest (RoI) pooling operation to solve the problem of positioning deviation, in the recognition stage, we use the multi-scale convolution feature fusion to make the feature map contain more information, and use the improved non-maximum suppression (NMS) algorithm to avoid loss of overlapping objects. The results show that the proposed algorithm has good performance on traffic signs whose resolution is in the range of (0, 32], the algorithm's recall rate reaches 90%, and the accuracy rate reaches 87%. Detection performance is significantly better than Faster R- CNN. Therefore, our algorithm is an effective way to detect small objects.","author":[{"dropping-particle":"","family":"Cao","given":"Changqing","non-dropping-particle":"","parse-names":false,"suffix":""},{"dropping-particle":"","family":"Wang","given":"Bo","non-dropping-particle":"","parse-names":false,"suffix":""},{"dropping-particle":"","family":"Zhang","given":"Wenrui","non-dropping-particle":"","parse-names":false,"suffix":""},{"dropping-particle":"","family":"Zeng","given":"Xiaodong","non-dropping-particle":"","parse-names":false,"suffix":""},{"dropping-particle":"","family":"Yan","given":"Xu","non-dropping-particle":"","parse-names":false,"suffix":""},{"dropping-particle":"","family":"Feng","given":"Zhejun","non-dropping-particle":"","parse-names":false,"suffix":""},{"dropping-particle":"","family":"Liu","given":"Yutao","non-dropping-particle":"","parse-names":false,"suffix":""},{"dropping-particle":"","family":"Wu","given":"Zengyan","non-dropping-particle":"","parse-names":false,"suffix":""}],"container-title":"IEEE Access","id":"ITEM-1","issued":{"date-parts":[["2019"]]},"page":"106838-106846","publisher":"Institute of Electrical and Electronics Engineers Inc.","title":"An Improved Faster R-CNN for Small Object Detection","type":"article-journal","volume":"7"},"uris":["http://www.mendeley.com/documents/?uuid=c15f640c-6046-3807-a9de-e80301f1cb91"]}],"mendeley":{"formattedCitation":"(Cao et al., 2019)","plainTextFormattedCitation":"(Cao et al., 2019)","previouslyFormattedCitation":"(Cao et al., 2019)"},"properties":{"noteIndex":0},"schema":"https://github.com/citation-style-language/schema/raw/master/csl-citation.json"}</w:instrText>
      </w:r>
      <w:r w:rsidR="00983A60">
        <w:fldChar w:fldCharType="separate"/>
      </w:r>
      <w:r w:rsidR="00983A60" w:rsidRPr="00983A60">
        <w:rPr>
          <w:noProof/>
        </w:rPr>
        <w:t>(Cao et al., 2019)</w:t>
      </w:r>
      <w:r w:rsidR="00983A60">
        <w:fldChar w:fldCharType="end"/>
      </w:r>
      <w:r w:rsidR="00EC2C5B">
        <w:t xml:space="preserve"> y etiqueten </w:t>
      </w:r>
      <w:r w:rsidR="00B33B5C">
        <w:fldChar w:fldCharType="begin" w:fldLock="1"/>
      </w:r>
      <w:r w:rsidR="00983A60">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B33B5C">
        <w:fldChar w:fldCharType="separate"/>
      </w:r>
      <w:r w:rsidR="00B33B5C" w:rsidRPr="00B33B5C">
        <w:rPr>
          <w:noProof/>
        </w:rPr>
        <w:t>(Mu et al., 2020)</w:t>
      </w:r>
      <w:r w:rsidR="00B33B5C">
        <w:fldChar w:fldCharType="end"/>
      </w:r>
      <w:r w:rsidR="00B33B5C">
        <w:t xml:space="preserve"> </w:t>
      </w:r>
      <w:r w:rsidR="008A32B6">
        <w:t xml:space="preserve">respectivamente </w:t>
      </w:r>
      <w:r w:rsidR="00EC2C5B">
        <w:t>los objetos de su entorno</w:t>
      </w:r>
      <w:r>
        <w:t xml:space="preserve">. Para ello es indispensable saber cómo se puede realizar un detector de objetos. Hoy en día, parece muy simple este concepto </w:t>
      </w:r>
      <w:r w:rsidR="008A32B6">
        <w:t xml:space="preserve">de detectar los objetos </w:t>
      </w:r>
      <w:r>
        <w:t>ya que lo podemos ver en distintas aplicaciones de nuestros móviles</w:t>
      </w:r>
      <w:r w:rsidR="00EC2C5B">
        <w:t xml:space="preserve"> o en otros lugares</w:t>
      </w:r>
      <w:r>
        <w:t xml:space="preserve">, pero es interesante saber cómo funciona para poder crear o modificar modelos de redes neuronales convolucionales (CNN) que realizan este proceso. La segmentación de objetos se hace de una manera similar, pero en vez de detectar esos elementos </w:t>
      </w:r>
      <w:r w:rsidR="00EC2C5B">
        <w:t>e</w:t>
      </w:r>
      <w:r>
        <w:t xml:space="preserve"> identificar su posición en la respectiva imagen, colorea la imagen de tal manera que se pueden diferenciar los objetos de forma semántica</w:t>
      </w:r>
      <w:r w:rsidR="008A32B6">
        <w:t xml:space="preserve"> y de esta manera se crea un mapa de la misma imagen</w:t>
      </w:r>
      <w:r>
        <w:t xml:space="preserve">. </w:t>
      </w:r>
    </w:p>
    <w:p w14:paraId="7429F75C" w14:textId="772A91A8" w:rsidR="003D44B0" w:rsidRDefault="00DC47E2" w:rsidP="00DC47E2">
      <w:pPr>
        <w:pStyle w:val="Ttulo3"/>
      </w:pPr>
      <w:bookmarkStart w:id="89" w:name="_Toc71221273"/>
      <w:r>
        <w:t>2.3.1. Detección de objetos</w:t>
      </w:r>
      <w:bookmarkEnd w:id="89"/>
    </w:p>
    <w:p w14:paraId="50967079" w14:textId="3468875C" w:rsidR="00DC47E2" w:rsidRDefault="00983A60" w:rsidP="00DC47E2">
      <w:r>
        <w:t xml:space="preserve">Como se menciona anteriormente, la detección de objetos es uno de los sistemas para que el robot identifique los elementos que le rodean. Es necesario realizar </w:t>
      </w:r>
      <w:r w:rsidR="00FD21C1">
        <w:t xml:space="preserve">la ejecución </w:t>
      </w:r>
      <w:r>
        <w:t xml:space="preserve">estos </w:t>
      </w:r>
      <w:r>
        <w:lastRenderedPageBreak/>
        <w:t>algoritmos en los sistemas local</w:t>
      </w:r>
      <w:r w:rsidR="005D4CE7">
        <w:t>es</w:t>
      </w:r>
      <w:r>
        <w:t>, ya que no se prescinde de tiempo para ejecución de estos algoritmos</w:t>
      </w:r>
      <w:r w:rsidR="005D4CE7">
        <w:t xml:space="preserve"> </w:t>
      </w:r>
      <w:r w:rsidR="00E92CA3">
        <w:fldChar w:fldCharType="begin" w:fldLock="1"/>
      </w:r>
      <w:r w:rsidR="00C92939">
        <w:instrText>ADDIN CSL_CITATION {"citationItems":[{"id":"ITEM-1","itemData":{"DOI":"10.3390/s20154276","ISSN":"14248220","PMID":"32751868","abstract":"Remote sensing targets have different dimensions, and they have the characteristics of dense distribution and a complex background. This makes remote sensing target detection difficult. With the aim at detecting remote sensing targets at different scales, a new You Only Look Once (YOLO)-V3-based model was proposed. YOLO-V3 is a new version of YOLO. Aiming at the defect of poor performance of YOLO-V3 in detecting remote sensing targets, we adopted DenseNet (Densely Connected Network) to enhance feature extraction capability. Moreover, the detection scales were increased to four based on the original YOLO-V3. The experiment on RSOD (Remote Sensing Object Detection) dataset and UCS-AOD (Dataset of Object Detection in Aerial Images) dataset showed that our approach performed better than Faster-RCNN, SSD (Single Shot Multibox Detector), YOLO-V3, and YOLO-V3 tiny in terms of accuracy. Compared with original YOLO-V3, the mAP (mean Average Precision) of our approach increased from 77.10% to 88.73% in the RSOD dataset. In particular, the mAP of detecting targets like aircrafts, which are mainly made up of small targets increased by 12.12%. In addition, the detection speed was not significantly reduced. Generally speaking, our approach achieved higher accuracy and gave considerations to real-time performance simultaneously for remote sensing target detection.","author":[{"dropping-particle":"","family":"Xu","given":"Danqing","non-dropping-particle":"","parse-names":false,"suffix":""},{"dropping-particle":"","family":"Wu","given":"Yiquan","non-dropping-particle":"","parse-names":false,"suffix":""}],"container-title":"Sensors (Switzerland)","id":"ITEM-1","issue":"15","issued":{"date-parts":[["2020","8","1"]]},"page":"1-24","publisher":"MDPI AG","title":"Improved YOLO-V3 with densenet for multi-scale remote sensing target detection","type":"article-journal","volume":"20"},"uris":["http://www.mendeley.com/documents/?uuid=024b8a93-c5a9-3905-a289-677f98fead71"]}],"mendeley":{"formattedCitation":"(Xu &amp; Wu, 2020)","plainTextFormattedCitation":"(Xu &amp; Wu, 2020)","previouslyFormattedCitation":"(Xu &amp; Wu, 2020)"},"properties":{"noteIndex":0},"schema":"https://github.com/citation-style-language/schema/raw/master/csl-citation.json"}</w:instrText>
      </w:r>
      <w:r w:rsidR="00E92CA3">
        <w:fldChar w:fldCharType="separate"/>
      </w:r>
      <w:r w:rsidR="00E92CA3" w:rsidRPr="00E92CA3">
        <w:rPr>
          <w:noProof/>
        </w:rPr>
        <w:t>(Xu &amp; Wu, 2020)</w:t>
      </w:r>
      <w:r w:rsidR="00E92CA3">
        <w:fldChar w:fldCharType="end"/>
      </w:r>
      <w:r>
        <w:t>.</w:t>
      </w:r>
    </w:p>
    <w:p w14:paraId="16D65CCB" w14:textId="05860BDA" w:rsidR="005D4CE7" w:rsidRDefault="003B3009" w:rsidP="00DC47E2">
      <w:r>
        <w:t xml:space="preserve">Antes de nada, para crear estos modelos de detección de objetos es necesario saber como funcionan las CNN. Pero antes de estas redes tan complejas se empezó a hacer la detección de diferentes elementos mediante </w:t>
      </w:r>
      <w:proofErr w:type="spellStart"/>
      <w:r>
        <w:t>Haar</w:t>
      </w:r>
      <w:proofErr w:type="spellEnd"/>
      <w:r>
        <w:t xml:space="preserve"> </w:t>
      </w:r>
      <w:proofErr w:type="spellStart"/>
      <w:r>
        <w:t>Cascade</w:t>
      </w:r>
      <w:proofErr w:type="spellEnd"/>
      <w:r>
        <w:t xml:space="preserve"> </w:t>
      </w:r>
      <w:proofErr w:type="spellStart"/>
      <w:r>
        <w:t>Classifiers</w:t>
      </w:r>
      <w:proofErr w:type="spellEnd"/>
      <w:r>
        <w:t xml:space="preserve">, que consta de filtros morfológicos </w:t>
      </w:r>
      <w:r w:rsidR="006936C8">
        <w:t xml:space="preserve">con diferentes </w:t>
      </w:r>
      <w:proofErr w:type="spellStart"/>
      <w:r w:rsidR="006936C8">
        <w:t>kernel</w:t>
      </w:r>
      <w:proofErr w:type="spellEnd"/>
      <w:r w:rsidR="006936C8">
        <w:t xml:space="preserve"> </w:t>
      </w:r>
      <w:r>
        <w:t xml:space="preserve">para la detección de los elementos como puedes ser las caras humanas. </w:t>
      </w:r>
    </w:p>
    <w:p w14:paraId="18F79CD7" w14:textId="77777777" w:rsidR="003B3009" w:rsidRDefault="003B3009" w:rsidP="003B3009">
      <w:pPr>
        <w:keepNext/>
        <w:jc w:val="center"/>
      </w:pPr>
      <w:r>
        <w:rPr>
          <w:noProof/>
        </w:rPr>
        <w:drawing>
          <wp:inline distT="0" distB="0" distL="0" distR="0" wp14:anchorId="66709275" wp14:editId="6D6429B4">
            <wp:extent cx="2562225" cy="1282243"/>
            <wp:effectExtent l="0" t="0" r="0" b="0"/>
            <wp:docPr id="5" name="Imagen 5"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magen que contiene Interfaz de usuario gráfica&#10;&#10;Descripción generada automáticamente"/>
                    <pic:cNvPicPr/>
                  </pic:nvPicPr>
                  <pic:blipFill>
                    <a:blip r:embed="rId29"/>
                    <a:stretch>
                      <a:fillRect/>
                    </a:stretch>
                  </pic:blipFill>
                  <pic:spPr>
                    <a:xfrm>
                      <a:off x="0" y="0"/>
                      <a:ext cx="2570047" cy="1286158"/>
                    </a:xfrm>
                    <a:prstGeom prst="rect">
                      <a:avLst/>
                    </a:prstGeom>
                  </pic:spPr>
                </pic:pic>
              </a:graphicData>
            </a:graphic>
          </wp:inline>
        </w:drawing>
      </w:r>
    </w:p>
    <w:p w14:paraId="2C797DB6" w14:textId="291DA233" w:rsidR="003B3009" w:rsidRDefault="003B3009" w:rsidP="003B3009">
      <w:pPr>
        <w:pStyle w:val="Descripcin"/>
        <w:jc w:val="center"/>
      </w:pPr>
      <w:bookmarkStart w:id="90" w:name="_Toc71221252"/>
      <w:r>
        <w:t xml:space="preserve">Figura </w:t>
      </w:r>
      <w:r>
        <w:fldChar w:fldCharType="begin"/>
      </w:r>
      <w:r>
        <w:instrText xml:space="preserve"> SEQ Figura \* ARABIC </w:instrText>
      </w:r>
      <w:r>
        <w:fldChar w:fldCharType="separate"/>
      </w:r>
      <w:r w:rsidR="008F3EC6">
        <w:rPr>
          <w:noProof/>
        </w:rPr>
        <w:t>10</w:t>
      </w:r>
      <w:r>
        <w:fldChar w:fldCharType="end"/>
      </w:r>
      <w:r w:rsidR="006936C8">
        <w:t xml:space="preserve">: Ejemplo de detector de cara con </w:t>
      </w:r>
      <w:proofErr w:type="spellStart"/>
      <w:r w:rsidR="006936C8">
        <w:t>Haar</w:t>
      </w:r>
      <w:proofErr w:type="spellEnd"/>
      <w:r w:rsidR="006936C8">
        <w:t xml:space="preserve"> </w:t>
      </w:r>
      <w:proofErr w:type="spellStart"/>
      <w:r w:rsidR="006936C8">
        <w:t>Cascade</w:t>
      </w:r>
      <w:proofErr w:type="spellEnd"/>
      <w:r w:rsidR="006936C8">
        <w:t xml:space="preserve"> (</w:t>
      </w:r>
      <w:hyperlink r:id="rId30" w:history="1">
        <w:r w:rsidR="00CA7E49" w:rsidRPr="00511462">
          <w:rPr>
            <w:rStyle w:val="Hipervnculo"/>
          </w:rPr>
          <w:t>https://miro.medium.com/max/2330/1*ELoJu38cHKMb8e3_IVz_eA.png</w:t>
        </w:r>
      </w:hyperlink>
      <w:r w:rsidR="006936C8">
        <w:t>).</w:t>
      </w:r>
      <w:bookmarkEnd w:id="90"/>
    </w:p>
    <w:p w14:paraId="70E446D5" w14:textId="77777777" w:rsidR="00FD21C1" w:rsidRPr="00FD21C1" w:rsidRDefault="00FD21C1" w:rsidP="00FD21C1">
      <w:pPr>
        <w:rPr>
          <w:lang w:val="es-ES"/>
        </w:rPr>
      </w:pPr>
    </w:p>
    <w:p w14:paraId="3722E420" w14:textId="4FD3F7EA" w:rsidR="00DC47E2" w:rsidRDefault="006936C8" w:rsidP="003D44B0">
      <w:r>
        <w:t xml:space="preserve">Estos sistemas pueden funcionar bien para ciertos elementos, pero hoy en día, hay diferentes modos de utilización de CNN que son más fiables. </w:t>
      </w:r>
      <w:r w:rsidR="00CA7E49">
        <w:t>El proceso de detección de objetos se diferencia en tres fases que son la clasificación de imágenes</w:t>
      </w:r>
      <w:r w:rsidR="00C92939">
        <w:t xml:space="preserve"> </w:t>
      </w:r>
      <w:r w:rsidR="00C92939">
        <w:fldChar w:fldCharType="begin" w:fldLock="1"/>
      </w:r>
      <w:r w:rsidR="00C55066">
        <w:instrText>ADDIN CSL_CITATION {"citationItems":[{"id":"ITEM-1","itemData":{"DOI":"10.1109/TIP.2015.2475625","abstract":"In this work, we propose a very simple deep learning network for image classification which comprises only the very basic data processing components: cascaded principal component analysis (PCA), binary hashing, and block-wise histograms. In the proposed architecture, PCA is employed to learn multistage filter banks. It is followed by simple binary hashing and block histograms for indexing and pooling. This architecture is thus named as a PCA network (PCANet) and can be designed and learned extremely easily and efficiently. For comparison and better understanding, we also introduce and study two simple variations to the PCANet, namely the RandNet and LDANet. They share the same topology of PCANet but their cascaded filters are either selected randomly or learned from LDA. We have tested these basic networks extensively on many benchmark visual datasets for different tasks, such as LFW for face verification, MultiPIE, Extended Yale B, AR, FERET datasets for face recognition, as well as MNIST for hand-written digits recognition. Surprisingly, for all tasks, such a seemingly naive PCANet model is on par with the state of the art features, either prefixed, highly hand-crafted or carefully learned (by DNNs). Even more surprisingly, it sets new records for many classification tasks in Extended Yale B, AR, FERET datasets, and MNIST variations. Additional experiments on other public datasets also demonstrate the potential of the PCANet serving as a simple but highly competitive baseline for texture classification and object recognition.","author":[{"dropping-particle":"","family":"Chan","given":"Tsung-Han","non-dropping-particle":"","parse-names":false,"suffix":""},{"dropping-particle":"","family":"Jia","given":"Kui","non-dropping-particle":"","parse-names":false,"suffix":""},{"dropping-particle":"","family":"Gao","given":"Shenghua","non-dropping-particle":"","parse-names":false,"suffix":""},{"dropping-particle":"","family":"Lu","given":"Jiwen","non-dropping-particle":"","parse-names":false,"suffix":""},{"dropping-particle":"","family":"Zeng","given":"Zinan","non-dropping-particle":"","parse-names":false,"suffix":""},{"dropping-particle":"","family":"Ma","given":"Yi","non-dropping-particle":"","parse-names":false,"suffix":""}],"container-title":"IEEE Transactions on Image Processing","id":"ITEM-1","issue":"12","issued":{"date-parts":[["2014","4","14"]]},"page":"5017-5032","publisher":"Institute of Electrical and Electronics Engineers Inc.","title":"PCANet: A Simple Deep Learning Baseline for Image Classification?","type":"article-journal","volume":"24"},"uris":["http://www.mendeley.com/documents/?uuid=c5b370e0-23f1-365a-8b64-bfb349c00ac8"]}],"mendeley":{"formattedCitation":"(Chan et al., 2014)","plainTextFormattedCitation":"(Chan et al., 2014)","previouslyFormattedCitation":"(Chan et al., 2014)"},"properties":{"noteIndex":0},"schema":"https://github.com/citation-style-language/schema/raw/master/csl-citation.json"}</w:instrText>
      </w:r>
      <w:r w:rsidR="00C92939">
        <w:fldChar w:fldCharType="separate"/>
      </w:r>
      <w:r w:rsidR="00C92939" w:rsidRPr="00C92939">
        <w:rPr>
          <w:noProof/>
        </w:rPr>
        <w:t>(Chan et al., 2014)</w:t>
      </w:r>
      <w:r w:rsidR="00C92939">
        <w:fldChar w:fldCharType="end"/>
      </w:r>
      <w:r w:rsidR="00CA7E49">
        <w:t>, clasificación con localización del objeto y detección de diferentes objetos en una sola imagen</w:t>
      </w:r>
      <w:r w:rsidR="00C55066">
        <w:t xml:space="preserve"> </w:t>
      </w:r>
      <w:r w:rsidR="00C55066">
        <w:fldChar w:fldCharType="begin" w:fldLock="1"/>
      </w:r>
      <w:r w:rsidR="006D36F9">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number-of-pages":"1137-1149","title":"Faster R-CNN: Towards Real-Time Object Detection with Region Proposal Networks","type":"report","volume":"39"},"uris":["http://www.mendeley.com/documents/?uuid=90e652f3-5703-382b-87a5-553c14467ca6"]}],"mendeley":{"formattedCitation":"(Ren et al., 2017)","plainTextFormattedCitation":"(Ren et al., 2017)","previouslyFormattedCitation":"(Ren et al., 2017)"},"properties":{"noteIndex":0},"schema":"https://github.com/citation-style-language/schema/raw/master/csl-citation.json"}</w:instrText>
      </w:r>
      <w:r w:rsidR="00C55066">
        <w:fldChar w:fldCharType="separate"/>
      </w:r>
      <w:r w:rsidR="00FD21C1" w:rsidRPr="00FD21C1">
        <w:rPr>
          <w:noProof/>
        </w:rPr>
        <w:t>(Ren et al., 2017)</w:t>
      </w:r>
      <w:r w:rsidR="00C55066">
        <w:fldChar w:fldCharType="end"/>
      </w:r>
      <w:r w:rsidR="00CA7E49">
        <w:t>.</w:t>
      </w:r>
    </w:p>
    <w:p w14:paraId="7CFA2FDB" w14:textId="2C20235C" w:rsidR="00C92939" w:rsidRDefault="00C92939" w:rsidP="003D44B0">
      <w:r>
        <w:t>Los cla</w:t>
      </w:r>
      <w:r w:rsidR="00FD21C1">
        <w:t xml:space="preserve">sificadores han evolucionado para mejorar la eficiencia y muestra de ello es la Figura 11, que ya en el año 2017 había mejorado mucho el tiempo de ejecución de detección de objetos. Hoy en día, ya se hace casi a tiempo real, muestra de ello es Yolov4 </w:t>
      </w:r>
      <w:r w:rsidR="006D36F9">
        <w:fldChar w:fldCharType="begin" w:fldLock="1"/>
      </w:r>
      <w:r w:rsidR="006D36F9">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operties":{"noteIndex":0},"schema":"https://github.com/citation-style-language/schema/raw/master/csl-citation.json"}</w:instrText>
      </w:r>
      <w:r w:rsidR="006D36F9">
        <w:fldChar w:fldCharType="separate"/>
      </w:r>
      <w:r w:rsidR="006D36F9" w:rsidRPr="006D36F9">
        <w:rPr>
          <w:noProof/>
        </w:rPr>
        <w:t>(Bochkovskiy et al., 2020)</w:t>
      </w:r>
      <w:r w:rsidR="006D36F9">
        <w:fldChar w:fldCharType="end"/>
      </w:r>
      <w:r w:rsidR="00FD21C1">
        <w:t xml:space="preserve"> que realiza </w:t>
      </w:r>
      <w:r w:rsidR="006D36F9">
        <w:t>un buen desempeño teniendo en cuenta la velocidad o el tiempo de respuesta que tiene el algoritmo.</w:t>
      </w:r>
    </w:p>
    <w:p w14:paraId="45D009E7" w14:textId="3BE9043E" w:rsidR="00680662" w:rsidRDefault="006D36F9" w:rsidP="00680662">
      <w:pPr>
        <w:keepNext/>
        <w:jc w:val="center"/>
      </w:pPr>
      <w:r>
        <w:rPr>
          <w:noProof/>
        </w:rPr>
        <w:lastRenderedPageBreak/>
        <w:drawing>
          <wp:inline distT="0" distB="0" distL="0" distR="0" wp14:anchorId="7554937D" wp14:editId="23265B49">
            <wp:extent cx="3901045" cy="3100191"/>
            <wp:effectExtent l="0" t="0" r="4445" b="508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17273" cy="3113088"/>
                    </a:xfrm>
                    <a:prstGeom prst="rect">
                      <a:avLst/>
                    </a:prstGeom>
                  </pic:spPr>
                </pic:pic>
              </a:graphicData>
            </a:graphic>
          </wp:inline>
        </w:drawing>
      </w:r>
    </w:p>
    <w:p w14:paraId="7E102DD1" w14:textId="1CC05592" w:rsidR="00CA7E49" w:rsidRDefault="00680662" w:rsidP="00680662">
      <w:pPr>
        <w:pStyle w:val="Descripcin"/>
        <w:jc w:val="center"/>
      </w:pPr>
      <w:bookmarkStart w:id="91" w:name="_Toc71221253"/>
      <w:r>
        <w:t xml:space="preserve">Figura </w:t>
      </w:r>
      <w:r>
        <w:fldChar w:fldCharType="begin"/>
      </w:r>
      <w:r>
        <w:instrText xml:space="preserve"> SEQ Figura \* ARABIC </w:instrText>
      </w:r>
      <w:r>
        <w:fldChar w:fldCharType="separate"/>
      </w:r>
      <w:r w:rsidR="008F3EC6">
        <w:rPr>
          <w:noProof/>
        </w:rPr>
        <w:t>11</w:t>
      </w:r>
      <w:r>
        <w:fldChar w:fldCharType="end"/>
      </w:r>
      <w:r>
        <w:t xml:space="preserve">: Comparando los algoritmos de </w:t>
      </w:r>
      <w:r w:rsidR="00C92939">
        <w:t>detección</w:t>
      </w:r>
      <w:r>
        <w:t xml:space="preserve"> de objetos en base al tiempo de respuesta</w:t>
      </w:r>
      <w:r w:rsidR="006D36F9">
        <w:fldChar w:fldCharType="begin" w:fldLock="1"/>
      </w:r>
      <w:r w:rsidR="006D36F9">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rsidR="006D36F9">
        <w:fldChar w:fldCharType="separate"/>
      </w:r>
      <w:r w:rsidR="006D36F9" w:rsidRPr="006D36F9">
        <w:rPr>
          <w:noProof/>
        </w:rPr>
        <w:t>(</w:t>
      </w:r>
      <w:proofErr w:type="spellStart"/>
      <w:r w:rsidR="006D36F9" w:rsidRPr="006D36F9">
        <w:rPr>
          <w:noProof/>
        </w:rPr>
        <w:t>Bochkovskiy</w:t>
      </w:r>
      <w:proofErr w:type="spellEnd"/>
      <w:r w:rsidR="006D36F9" w:rsidRPr="006D36F9">
        <w:rPr>
          <w:noProof/>
        </w:rPr>
        <w:t xml:space="preserve"> et al., 2020)</w:t>
      </w:r>
      <w:r w:rsidR="006D36F9">
        <w:fldChar w:fldCharType="end"/>
      </w:r>
      <w:r>
        <w:t>.</w:t>
      </w:r>
      <w:bookmarkEnd w:id="91"/>
    </w:p>
    <w:p w14:paraId="093A4418" w14:textId="77777777" w:rsidR="00680662" w:rsidRPr="00680662" w:rsidRDefault="00680662" w:rsidP="00680662">
      <w:pPr>
        <w:rPr>
          <w:lang w:val="es-ES"/>
        </w:rPr>
      </w:pPr>
    </w:p>
    <w:p w14:paraId="489926D1" w14:textId="2CD0D3D2" w:rsidR="00680662" w:rsidRDefault="00C92939" w:rsidP="00680662">
      <w:r>
        <w:t xml:space="preserve">Uno de los principales motivos de las mejoras de estos sistemas son las competiciones de </w:t>
      </w:r>
      <w:proofErr w:type="spellStart"/>
      <w:r>
        <w:t>Imagenet</w:t>
      </w:r>
      <w:proofErr w:type="spellEnd"/>
      <w:r>
        <w:t>, donde las empresas mas punteras en el sector de la inteligencia artificial (IA) toman parte. Podemos ver en la Figura 12 como han evolucionado durante años los resultados de estas redes neuronales.</w:t>
      </w:r>
    </w:p>
    <w:p w14:paraId="0167C68A" w14:textId="77777777" w:rsidR="00C55066" w:rsidRDefault="00C55066" w:rsidP="00C55066">
      <w:pPr>
        <w:keepNext/>
        <w:jc w:val="center"/>
      </w:pPr>
      <w:r>
        <w:rPr>
          <w:noProof/>
        </w:rPr>
        <w:drawing>
          <wp:inline distT="0" distB="0" distL="0" distR="0" wp14:anchorId="4C90441C" wp14:editId="4CE982A4">
            <wp:extent cx="3438525" cy="1531982"/>
            <wp:effectExtent l="0" t="0" r="0" b="0"/>
            <wp:docPr id="22" name="Imagen 2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10;&#10;Descripción generada automáticamente"/>
                    <pic:cNvPicPr/>
                  </pic:nvPicPr>
                  <pic:blipFill>
                    <a:blip r:embed="rId32"/>
                    <a:stretch>
                      <a:fillRect/>
                    </a:stretch>
                  </pic:blipFill>
                  <pic:spPr>
                    <a:xfrm>
                      <a:off x="0" y="0"/>
                      <a:ext cx="3446881" cy="1535705"/>
                    </a:xfrm>
                    <a:prstGeom prst="rect">
                      <a:avLst/>
                    </a:prstGeom>
                  </pic:spPr>
                </pic:pic>
              </a:graphicData>
            </a:graphic>
          </wp:inline>
        </w:drawing>
      </w:r>
    </w:p>
    <w:p w14:paraId="625AF2E8" w14:textId="0A664589" w:rsidR="00C92939" w:rsidRDefault="00C55066" w:rsidP="00C55066">
      <w:pPr>
        <w:pStyle w:val="Descripcin"/>
        <w:jc w:val="center"/>
      </w:pPr>
      <w:bookmarkStart w:id="92" w:name="_Toc71221254"/>
      <w:r>
        <w:t xml:space="preserve">Figura </w:t>
      </w:r>
      <w:r>
        <w:fldChar w:fldCharType="begin"/>
      </w:r>
      <w:r>
        <w:instrText xml:space="preserve"> SEQ Figura \* ARABIC </w:instrText>
      </w:r>
      <w:r>
        <w:fldChar w:fldCharType="separate"/>
      </w:r>
      <w:r w:rsidR="008F3EC6">
        <w:rPr>
          <w:noProof/>
        </w:rPr>
        <w:t>12</w:t>
      </w:r>
      <w:r>
        <w:fldChar w:fldCharType="end"/>
      </w:r>
      <w:r>
        <w:t xml:space="preserve">: </w:t>
      </w:r>
      <w:r w:rsidR="006D36F9">
        <w:t>Evolución</w:t>
      </w:r>
      <w:r>
        <w:t xml:space="preserve"> de </w:t>
      </w:r>
      <w:proofErr w:type="spellStart"/>
      <w:r>
        <w:t>Imagenet</w:t>
      </w:r>
      <w:proofErr w:type="spellEnd"/>
      <w:r>
        <w:t xml:space="preserve"> (</w:t>
      </w:r>
      <w:hyperlink r:id="rId33" w:history="1">
        <w:r w:rsidRPr="00511462">
          <w:rPr>
            <w:rStyle w:val="Hipervnculo"/>
          </w:rPr>
          <w:t>http://cs231n.stanford.edu/slides/2017/cs231n_2017_lecture11.pdf</w:t>
        </w:r>
      </w:hyperlink>
      <w:r>
        <w:t>).</w:t>
      </w:r>
      <w:bookmarkEnd w:id="92"/>
    </w:p>
    <w:p w14:paraId="7284C0E3" w14:textId="77777777" w:rsidR="00991B50" w:rsidRPr="00991B50" w:rsidRDefault="00991B50" w:rsidP="00991B50">
      <w:pPr>
        <w:rPr>
          <w:lang w:val="es-ES"/>
        </w:rPr>
      </w:pPr>
    </w:p>
    <w:p w14:paraId="4E8B8EAF" w14:textId="08798223" w:rsidR="00C55066" w:rsidRDefault="00C55066" w:rsidP="00C55066">
      <w:pPr>
        <w:rPr>
          <w:lang w:val="es-ES"/>
        </w:rPr>
      </w:pPr>
      <w:r>
        <w:rPr>
          <w:lang w:val="es-ES"/>
        </w:rPr>
        <w:t>La detección de objetos en una imagen se puede realizar tanto en dos dimensiones como e tres, utilizando para ello los elementos descritos en el apartado de SLAM mediante visión por computador. La detección volumétrica de los elementos es realmente interesante para los robots autónomos, de esta manera pueden realizar las mediciones necesarias.</w:t>
      </w:r>
    </w:p>
    <w:p w14:paraId="50B8BE95" w14:textId="77777777" w:rsidR="00C55066" w:rsidRPr="00C55066" w:rsidRDefault="00C55066" w:rsidP="00C55066">
      <w:pPr>
        <w:rPr>
          <w:lang w:val="es-ES"/>
        </w:rPr>
      </w:pPr>
    </w:p>
    <w:p w14:paraId="4C31FB4D" w14:textId="1D28E094" w:rsidR="003D44B0" w:rsidRDefault="003D44B0" w:rsidP="003D44B0">
      <w:pPr>
        <w:pStyle w:val="Ttulo3"/>
      </w:pPr>
      <w:bookmarkStart w:id="93" w:name="_Toc71221274"/>
      <w:r>
        <w:t>2.3.</w:t>
      </w:r>
      <w:r w:rsidR="00DC47E2">
        <w:t>2</w:t>
      </w:r>
      <w:r>
        <w:t xml:space="preserve">. </w:t>
      </w:r>
      <w:r w:rsidR="00DC47E2">
        <w:t>Segmentación</w:t>
      </w:r>
      <w:bookmarkEnd w:id="93"/>
    </w:p>
    <w:bookmarkEnd w:id="60"/>
    <w:p w14:paraId="074607A7" w14:textId="08DE1BE0" w:rsidR="00007AA8" w:rsidRDefault="00991B50" w:rsidP="00007AA8">
      <w:r>
        <w:t xml:space="preserve">En adición a todo lo anterior, la segmentación es uno de los </w:t>
      </w:r>
      <w:r w:rsidR="00007AA8">
        <w:t xml:space="preserve">métodos más utilizados últimamente en los sistemas de navegación. Se puede decir que es una extensión a la detección de objetos, para que los sistemas computacionales entiendan mejor todo lo que están visualizando </w:t>
      </w:r>
      <w:r w:rsidR="00007AA8">
        <w:fldChar w:fldCharType="begin" w:fldLock="1"/>
      </w:r>
      <w:r w:rsidR="00007AA8">
        <w:instrText>ADDIN CSL_CITATION {"citationItems":[{"id":"ITEM-1","itemData":{"abstract":"In this paper, we propose an efficient semantic segmentation framework for indoor scenes, tailored to the application on a mobile robot. Semantic segmentation can help robots to gain a reasonable understanding of their environment, but to reach this goal, the algorithms not only need to be accurate, but also fast and robust. Therefore, we developed an optimized 3D point cloud processing framework based on a Randomized Decision Forest, achieving competitive results at sufficiently high frame rates. We evaluate the capabilities of our method on the popular NYU depth dataset and our own data and demonstrate its feasibility by deploying it on a mobile service robot, for which we could optimize an object search procedure using our results.","author":[{"dropping-particle":"","family":"Wolf","given":"Daniel","non-dropping-particle":"","parse-names":false,"suffix":""},{"dropping-particle":"","family":"Bajones","given":"Markus","non-dropping-particle":"","parse-names":false,"suffix":""},{"dropping-particle":"","family":"Prankl","given":"Johann","non-dropping-particle":"","parse-names":false,"suffix":""},{"dropping-particle":"","family":"Vincze","given":"Markus","non-dropping-particle":"","parse-names":false,"suffix":""}],"id":"ITEM-1","issued":{"date-parts":[["2014","4","23"]]},"title":"Find my mug: Efficient object search with a mobile robot using semantic segmentation","type":"article-journal"},"uris":["http://www.mendeley.com/documents/?uuid=dab99387-3bdd-315b-8849-95e1efaded4e"]}],"mendeley":{"formattedCitation":"(Wolf et al., 2014)","plainTextFormattedCitation":"(Wolf et al., 2014)","previouslyFormattedCitation":"(Wolf et al., 2014)"},"properties":{"noteIndex":0},"schema":"https://github.com/citation-style-language/schema/raw/master/csl-citation.json"}</w:instrText>
      </w:r>
      <w:r w:rsidR="00007AA8">
        <w:fldChar w:fldCharType="separate"/>
      </w:r>
      <w:r w:rsidR="00007AA8" w:rsidRPr="00007AA8">
        <w:rPr>
          <w:noProof/>
        </w:rPr>
        <w:t>(Wolf et al., 2014)</w:t>
      </w:r>
      <w:r w:rsidR="00007AA8">
        <w:fldChar w:fldCharType="end"/>
      </w:r>
      <w:r w:rsidR="00007AA8">
        <w:t>.</w:t>
      </w:r>
    </w:p>
    <w:p w14:paraId="2F599A83" w14:textId="77777777" w:rsidR="001E697C" w:rsidRDefault="001E697C" w:rsidP="001E697C">
      <w:pPr>
        <w:keepNext/>
        <w:jc w:val="center"/>
      </w:pPr>
      <w:r>
        <w:rPr>
          <w:noProof/>
        </w:rPr>
        <w:drawing>
          <wp:inline distT="0" distB="0" distL="0" distR="0" wp14:anchorId="7D5CF85C" wp14:editId="31EEFEF9">
            <wp:extent cx="4248150" cy="2503926"/>
            <wp:effectExtent l="0" t="0" r="0" b="0"/>
            <wp:docPr id="23" name="Imagen 23"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Sitio web&#10;&#10;Descripción generada automáticamente"/>
                    <pic:cNvPicPr/>
                  </pic:nvPicPr>
                  <pic:blipFill>
                    <a:blip r:embed="rId34"/>
                    <a:stretch>
                      <a:fillRect/>
                    </a:stretch>
                  </pic:blipFill>
                  <pic:spPr>
                    <a:xfrm>
                      <a:off x="0" y="0"/>
                      <a:ext cx="4255011" cy="2507970"/>
                    </a:xfrm>
                    <a:prstGeom prst="rect">
                      <a:avLst/>
                    </a:prstGeom>
                  </pic:spPr>
                </pic:pic>
              </a:graphicData>
            </a:graphic>
          </wp:inline>
        </w:drawing>
      </w:r>
    </w:p>
    <w:p w14:paraId="7310FDC8" w14:textId="5EBDC2BF" w:rsidR="002459F9" w:rsidRDefault="001E697C" w:rsidP="001E697C">
      <w:pPr>
        <w:pStyle w:val="Descripcin"/>
        <w:jc w:val="center"/>
      </w:pPr>
      <w:bookmarkStart w:id="94" w:name="_Toc71221255"/>
      <w:r>
        <w:t xml:space="preserve">Figura </w:t>
      </w:r>
      <w:r>
        <w:fldChar w:fldCharType="begin"/>
      </w:r>
      <w:r>
        <w:instrText xml:space="preserve"> SEQ Figura \* ARABIC </w:instrText>
      </w:r>
      <w:r>
        <w:fldChar w:fldCharType="separate"/>
      </w:r>
      <w:r w:rsidR="008F3EC6">
        <w:rPr>
          <w:noProof/>
        </w:rPr>
        <w:t>13</w:t>
      </w:r>
      <w:r>
        <w:fldChar w:fldCharType="end"/>
      </w:r>
      <w:r>
        <w:t>: Imagen exterior segmentada (</w:t>
      </w:r>
      <w:hyperlink r:id="rId35" w:history="1">
        <w:r w:rsidRPr="00511462">
          <w:rPr>
            <w:rStyle w:val="Hipervnculo"/>
          </w:rPr>
          <w:t>https://www.researchgate.net/figure/Illustration-of-challenges-in-semantic-segmentation-a-Input-Image-b-Ground-Truth_fig1_332186435</w:t>
        </w:r>
      </w:hyperlink>
      <w:r>
        <w:t>).</w:t>
      </w:r>
      <w:bookmarkEnd w:id="94"/>
    </w:p>
    <w:p w14:paraId="4469AE0A" w14:textId="77777777" w:rsidR="001E697C" w:rsidRDefault="001E697C" w:rsidP="00007AA8"/>
    <w:p w14:paraId="22DAB62C" w14:textId="3F1545C8" w:rsidR="002459F9" w:rsidRDefault="00007AA8" w:rsidP="00007AA8">
      <w:r>
        <w:t xml:space="preserve">La segmentación puede ser realizada por diferentes tipos de algoritmos con los distintos sistemas vistos anteriormente. Se pueden ver sistemas monoculares </w:t>
      </w:r>
      <w:r>
        <w:fldChar w:fldCharType="begin" w:fldLock="1"/>
      </w:r>
      <w:r w:rsidR="002459F9">
        <w:instrText>ADDIN CSL_CITATION {"citationItems":[{"id":"ITEM-1","itemData":{"DOI":"10.1109/ACCESS.2020.2993570","ISSN":"21693536","abstract":"Semantic segmentation is one of the most fundamental techniques for visual intelligence, which plays a vital role for indoor service robotic tasks such as scene understanding, autonomous navigation and dexterous manipulation. However, semantic segmentation of indoor environments poses great challenges for existing segmentation techniques due to the complex overlaps, heavy occlusions and cluttered scenes with objects of different shapes and scales, which may lead to the loss of edge information and insufficient segmentation accuracy. And most of the semantic segmentation networks are very complex and cannot be applied to mobile robot platforms. Thus, it is of significant importance for ensuring as few network parameters as possible while improving the detection of meaningful edges in indoor scenes. In this paper, we present a novel indoor scene semantic segmentation method that can refine the segmentation edges and achieve a balance between accuracy and model complexity for indoor service robots. Our approach systematically incorporates dilated convolution and rich convolutional features from the intermediate layers of Convolutional Neural Networks (CNN), which is based on two motivations: (1) The middle hidden layer of CNN contains a lot of potentially useful information for better edge detection which is, however, no longer present in latter layers in traditional structures. (2) The dilated convolution can change the size of receptive field and obtain multi-scale feature information without losing the resolution and introducing any additional parameters. Thus we propose a new end-to-end Multi-Scale Convolutional Features (MSCF) network to integrate the dilated convolution and rich convolutional features extracted from the intermediate layers of traditional CNN. Finally, the resulting approach is extensively evaluated on the prestigious indoor image datasets of SUN RGB-D and NYUDv2, and shows promising improvements over state-of-the-art baselines, both qualitatively and quantitatively.","author":[{"dropping-particle":"","family":"Wang","given":"Yanran","non-dropping-particle":"","parse-names":false,"suffix":""},{"dropping-particle":"","family":"Chen","given":"Qingliang","non-dropping-particle":"","parse-names":false,"suffix":""},{"dropping-particle":"","family":"Chen","given":"Shilang","non-dropping-particle":"","parse-names":false,"suffix":""},{"dropping-particle":"","family":"Wu","given":"Junjun","non-dropping-particle":"","parse-names":false,"suffix":""}],"container-title":"IEEE Access","id":"ITEM-1","issued":{"date-parts":[["2020"]]},"page":"89575-89583","publisher":"Institute of Electrical and Electronics Engineers Inc.","title":"Multi-Scale Convolutional Features Network for Semantic Segmentation in Indoor Scenes","type":"article-journal","volume":"8"},"uris":["http://www.mendeley.com/documents/?uuid=2878ca72-f91a-3141-81b8-5165e26674ef"]}],"mendeley":{"formattedCitation":"(Y. Wang et al., 2020)","plainTextFormattedCitation":"(Y. Wang et al., 2020)","previouslyFormattedCitation":"(Y. Wang et al., 2020)"},"properties":{"noteIndex":0},"schema":"https://github.com/citation-style-language/schema/raw/master/csl-citation.json"}</w:instrText>
      </w:r>
      <w:r>
        <w:fldChar w:fldCharType="separate"/>
      </w:r>
      <w:r w:rsidRPr="00007AA8">
        <w:rPr>
          <w:noProof/>
        </w:rPr>
        <w:t>(Y. Wang et al., 2020)</w:t>
      </w:r>
      <w:r>
        <w:fldChar w:fldCharType="end"/>
      </w:r>
      <w:r>
        <w:t xml:space="preserve">, </w:t>
      </w:r>
      <w:r w:rsidR="002459F9">
        <w:t xml:space="preserve">sistemas que utilizan profundidad </w:t>
      </w:r>
      <w:r w:rsidR="002459F9">
        <w:fldChar w:fldCharType="begin" w:fldLock="1"/>
      </w:r>
      <w:r w:rsidR="002459F9">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002459F9">
        <w:fldChar w:fldCharType="separate"/>
      </w:r>
      <w:r w:rsidR="002459F9" w:rsidRPr="002459F9">
        <w:rPr>
          <w:noProof/>
        </w:rPr>
        <w:t>(Seichter et al., 2020)</w:t>
      </w:r>
      <w:r w:rsidR="002459F9">
        <w:fldChar w:fldCharType="end"/>
      </w:r>
      <w:r w:rsidR="002459F9">
        <w:t xml:space="preserve">, mapas creadas en base a la segmentación </w:t>
      </w:r>
      <w:r w:rsidR="002459F9">
        <w:fldChar w:fldCharType="begin" w:fldLock="1"/>
      </w:r>
      <w:r w:rsidR="002459F9">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rsidR="002459F9">
        <w:fldChar w:fldCharType="separate"/>
      </w:r>
      <w:r w:rsidR="002459F9" w:rsidRPr="002459F9">
        <w:rPr>
          <w:noProof/>
        </w:rPr>
        <w:t>(Deng et al., 2020)</w:t>
      </w:r>
      <w:r w:rsidR="002459F9">
        <w:fldChar w:fldCharType="end"/>
      </w:r>
      <w:r w:rsidR="00B92BE1">
        <w:t xml:space="preserve">, </w:t>
      </w:r>
      <w:r w:rsidR="002459F9">
        <w:t xml:space="preserve">para la navegación interior </w:t>
      </w:r>
      <w:r w:rsidR="002459F9">
        <w:fldChar w:fldCharType="begin" w:fldLock="1"/>
      </w:r>
      <w:r w:rsidR="002459F9">
        <w:instrText>ADDIN CSL_CITATION {"citationItems":[{"id":"ITEM-1","itemData":{"DOI":"10.3390/MATH8050855","ISSN":"22277390","abstract":"In this study, a semantic segmentation network is presented to develop an indoor navigation system for a mobile robot. Semantic segmentation can be applied by adopting different techniques, such as a convolutional neural network (CNN). However, in the present work, a residual neural network is implemented by engaging in ResNet-18 transfer learning to distinguish between the floor, which is the navigation free space, and the walls, which are the obstacles. After the learning process, the semantic segmentation floor mask is used to implement indoor navigation and motion calculations for the autonomous mobile robot. This motion calculations are based on how much the estimated path differs from the center vertical line. The highest point is used to move the motors toward that direction. In this way, the robot can move in a real scenario by avoiding different obstacles. Finally, the results are collected by analyzing the motor duty cycle and the neural network execution time to review the robot's performance. Moreover, a different net comparison is made to determine other architectures' reaction times and accuracy values.","author":[{"dropping-particle":"","family":"Teso-Fz-Betoño","given":"Daniel","non-dropping-particle":"","parse-names":false,"suffix":""},{"dropping-particle":"","family":"Zulueta","given":"Ekaitz","non-dropping-particle":"","parse-names":false,"suffix":""},{"dropping-particle":"","family":"Sánchez-Chica","given":"Ander","non-dropping-particle":"","parse-names":false,"suffix":""},{"dropping-particle":"","family":"Fernandez-Gamiz","given":"Unai","non-dropping-particle":"","parse-names":false,"suffix":""},{"dropping-particle":"","family":"Saenz-Aguirre","given":"Aitor","non-dropping-particle":"","parse-names":false,"suffix":""}],"container-title":"Mathematics","id":"ITEM-1","issue":"5","issued":{"date-parts":[["2020","5","1"]]},"publisher":"MDPI AG","title":"Semantic segmentation to develop an indoor navigation system for an autonomous mobile robot","type":"article-journal","volume":"8"},"uris":["http://www.mendeley.com/documents/?uuid=3e491b62-cbfd-3f3e-9877-1947e937cbbf"]}],"mendeley":{"formattedCitation":"(Teso-Fz-Betoño et al., 2020)","plainTextFormattedCitation":"(Teso-Fz-Betoño et al., 2020)","previouslyFormattedCitation":"(Teso-Fz-Betoño et al., 2020)"},"properties":{"noteIndex":0},"schema":"https://github.com/citation-style-language/schema/raw/master/csl-citation.json"}</w:instrText>
      </w:r>
      <w:r w:rsidR="002459F9">
        <w:fldChar w:fldCharType="separate"/>
      </w:r>
      <w:r w:rsidR="002459F9" w:rsidRPr="002459F9">
        <w:rPr>
          <w:noProof/>
        </w:rPr>
        <w:t>(Teso-Fz-Betoño et al., 2020)</w:t>
      </w:r>
      <w:r w:rsidR="002459F9">
        <w:fldChar w:fldCharType="end"/>
      </w:r>
      <w:r w:rsidR="00B92BE1">
        <w:t xml:space="preserve"> o para navegación exterior añadiendo detección de objetos </w:t>
      </w:r>
      <w:r w:rsidR="00B92BE1">
        <w:fldChar w:fldCharType="begin" w:fldLock="1"/>
      </w:r>
      <w:r w:rsidR="00453603">
        <w:instrText>ADDIN CSL_CITATION {"citationItems":[{"id":"ITEM-1","itemData":{"DOI":"10.1109/TITS.2020.2972974","ISSN":"15580016","abstract":"Recent advancements in perception for autonomous driving are driven by deep learning. In order to achieve robust and accurate scene understanding, autonomous vehicles are usually equipped with different sensors (e.g. cameras, LiDARs, Radars), and multiple sensing modalities can be fused to exploit their complementary properties. In this context, many methods have been proposed for deep multi-modal perception problems. However, there is no general guideline for network architecture design, and questions of 'what to fuse', 'when to fuse', and 'how to fuse' remain open. This review paper attempts to systematically summarize methodologies and discuss challenges for deep multi-modal object detection and semantic segmentation in autonomous driving. To this end, we first provide an overview of on-board sensors on test vehicles, open datasets, and background information for object detection and semantic segmentation in autonomous driving research. We then summarize the fusion methodologies and discuss challenges and open questions. In the appendix, we provide tables that summarize topics and methods. We also provide an interactive online platform to navigate each reference: https://boschresearch.github.io/multimodalperception/.","author":[{"dropping-particle":"","family":"Feng","given":"Di","non-dropping-particle":"","parse-names":false,"suffix":""},{"dropping-particle":"","family":"Haase-Schutz","given":"Christian","non-dropping-particle":"","parse-names":false,"suffix":""},{"dropping-particle":"","family":"Rosenbaum","given":"Lars","non-dropping-particle":"","parse-names":false,"suffix":""},{"dropping-particle":"","family":"Hertlein","given":"Heinz","non-dropping-particle":"","parse-names":false,"suffix":""},{"dropping-particle":"","family":"Glaser","given":"Claudius","non-dropping-particle":"","parse-names":false,"suffix":""},{"dropping-particle":"","family":"Timm","given":"Fabian","non-dropping-particle":"","parse-names":false,"suffix":""},{"dropping-particle":"","family":"Wiesbeck","given":"Werner","non-dropping-particle":"","parse-names":false,"suffix":""},{"dropping-particle":"","family":"Dietmayer","given":"Klaus","non-dropping-particle":"","parse-names":false,"suffix":""}],"container-title":"IEEE Transactions on Intelligent Transportation Systems","id":"ITEM-1","issue":"3","issued":{"date-parts":[["2021"]]},"page":"1341-1360","title":"Deep Multi-Modal Object Detection and Semantic Segmentation for Autonomous Driving: Datasets, Methods, and Challenges","type":"article-journal","volume":"22"},"uris":["http://www.mendeley.com/documents/?uuid=b0174a7f-04db-3237-91cb-a0cfc358e130"]}],"mendeley":{"formattedCitation":"(Feng et al., 2021)","plainTextFormattedCitation":"(Feng et al., 2021)","previouslyFormattedCitation":"(Feng et al., 2021)"},"properties":{"noteIndex":0},"schema":"https://github.com/citation-style-language/schema/raw/master/csl-citation.json"}</w:instrText>
      </w:r>
      <w:r w:rsidR="00B92BE1">
        <w:fldChar w:fldCharType="separate"/>
      </w:r>
      <w:r w:rsidR="00B92BE1" w:rsidRPr="00B92BE1">
        <w:rPr>
          <w:noProof/>
        </w:rPr>
        <w:t>(Feng et al., 2021)</w:t>
      </w:r>
      <w:r w:rsidR="00B92BE1">
        <w:fldChar w:fldCharType="end"/>
      </w:r>
      <w:r w:rsidR="002459F9">
        <w:t>.</w:t>
      </w:r>
    </w:p>
    <w:p w14:paraId="742D7F54" w14:textId="77777777" w:rsidR="001E697C" w:rsidRDefault="001E697C" w:rsidP="001E697C">
      <w:pPr>
        <w:keepNext/>
        <w:jc w:val="center"/>
      </w:pPr>
      <w:r>
        <w:rPr>
          <w:noProof/>
        </w:rPr>
        <w:drawing>
          <wp:inline distT="0" distB="0" distL="0" distR="0" wp14:anchorId="6C31D303" wp14:editId="7C1C8D2E">
            <wp:extent cx="5835415" cy="1609725"/>
            <wp:effectExtent l="0" t="0" r="0" b="0"/>
            <wp:docPr id="24" name="Imagen 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36"/>
                    <a:stretch>
                      <a:fillRect/>
                    </a:stretch>
                  </pic:blipFill>
                  <pic:spPr>
                    <a:xfrm>
                      <a:off x="0" y="0"/>
                      <a:ext cx="5851607" cy="1614192"/>
                    </a:xfrm>
                    <a:prstGeom prst="rect">
                      <a:avLst/>
                    </a:prstGeom>
                  </pic:spPr>
                </pic:pic>
              </a:graphicData>
            </a:graphic>
          </wp:inline>
        </w:drawing>
      </w:r>
    </w:p>
    <w:p w14:paraId="7462DD64" w14:textId="21B1BEDF" w:rsidR="001E697C" w:rsidRDefault="001E697C" w:rsidP="001E697C">
      <w:pPr>
        <w:pStyle w:val="Descripcin"/>
        <w:jc w:val="center"/>
      </w:pPr>
      <w:bookmarkStart w:id="95" w:name="_Toc71221256"/>
      <w:r>
        <w:t xml:space="preserve">Figura </w:t>
      </w:r>
      <w:r>
        <w:fldChar w:fldCharType="begin"/>
      </w:r>
      <w:r>
        <w:instrText xml:space="preserve"> SEQ Figura \* ARABIC </w:instrText>
      </w:r>
      <w:r>
        <w:fldChar w:fldCharType="separate"/>
      </w:r>
      <w:r w:rsidR="008F3EC6">
        <w:rPr>
          <w:noProof/>
        </w:rPr>
        <w:t>14</w:t>
      </w:r>
      <w:r>
        <w:fldChar w:fldCharType="end"/>
      </w:r>
      <w:r>
        <w:t xml:space="preserve">: Mapa semántico para navegación </w:t>
      </w:r>
      <w:r>
        <w:fldChar w:fldCharType="begin" w:fldLock="1"/>
      </w:r>
      <w:r w:rsidR="00B92BE1">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fldChar w:fldCharType="separate"/>
      </w:r>
      <w:r w:rsidRPr="001E697C">
        <w:rPr>
          <w:noProof/>
        </w:rPr>
        <w:t>(Deng et al., 2020)</w:t>
      </w:r>
      <w:r>
        <w:fldChar w:fldCharType="end"/>
      </w:r>
      <w:r>
        <w:t>.</w:t>
      </w:r>
      <w:bookmarkEnd w:id="95"/>
    </w:p>
    <w:p w14:paraId="3DABA104" w14:textId="77777777" w:rsidR="00B92BE1" w:rsidRPr="00B92BE1" w:rsidRDefault="00B92BE1" w:rsidP="00B92BE1">
      <w:pPr>
        <w:rPr>
          <w:lang w:val="es-ES"/>
        </w:rPr>
      </w:pPr>
    </w:p>
    <w:p w14:paraId="5C0D64BA" w14:textId="7434DCC8" w:rsidR="002459F9" w:rsidRDefault="002459F9" w:rsidP="00007AA8">
      <w:r>
        <w:t xml:space="preserve">Uno de los grandes problemas para los robots es el tiempo de ejecución de estos modelos </w:t>
      </w:r>
      <w:r>
        <w:fldChar w:fldCharType="begin" w:fldLock="1"/>
      </w:r>
      <w:r>
        <w:instrText>ADDIN CSL_CITATION {"citationItems":[{"id":"ITEM-1","itemData":{"DOI":"10.1109/ACCESS.2020.2970238","ISSN":"21693536","abstract":"Traditional visual simultaneous localization and mapping (SLAM) systems mostly based on small-area static environments. In recent years, some studies focused on combining semantic information with visual SLAM. However, most of them are hard to obtain better performance in the large-scale dynamic environment. And the accuracy, rapidity of the system still needs to strengthen. In this paper, we develop a more efficient semantic SLAM system in the two-wheeled mobile robot by using semantic segmentation to recognize people, chairs, and other objects in every keyframe. With a preliminary understanding of the environment, fusing the RGB-D camera and encoders information, to localization and creating a dense colored octree map without dynamic objects. Besides, for the incomplete identification of movable objects, we used image processing algorithms to enhance the semantic segmentation effect. In the proposed method, enhanced semantic segmentation in keyframes dramatically increases the efficiency of the system. Moreover, fusing the different sensors can highly raise localization accuracy. We conducted experiments on various datasets and in some real environments and compared them with DRE-SLAM, DS-SLAM, to evaluate the performance of the proposed approach. The results suggest we significantly improve the processing efficiency, robustness, and quality of the map.","author":[{"dropping-particle":"","family":"Li","given":"Feng","non-dropping-particle":"","parse-names":false,"suffix":""},{"dropping-particle":"","family":"Li","given":"Weijun","non-dropping-particle":"","parse-names":false,"suffix":""},{"dropping-particle":"","family":"Chen","given":"Wenfeng","non-dropping-particle":"","parse-names":false,"suffix":""},{"dropping-particle":"","family":"Xu","given":"Weifeng","non-dropping-particle":"","parse-names":false,"suffix":""},{"dropping-particle":"","family":"Huang","given":"Linqing","non-dropping-particle":"","parse-names":false,"suffix":""},{"dropping-particle":"","family":"Li","given":"Dan","non-dropping-particle":"","parse-names":false,"suffix":""},{"dropping-particle":"","family":"Cai","given":"Shuting","non-dropping-particle":"","parse-names":false,"suffix":""},{"dropping-particle":"","family":"Yang","given":"Ming","non-dropping-particle":"","parse-names":false,"suffix":""},{"dropping-particle":"","family":"Xiong","given":"Xiaoming","non-dropping-particle":"","parse-names":false,"suffix":""},{"dropping-particle":"","family":"Liu","given":"Yuan","non-dropping-particle":"","parse-names":false,"suffix":""}],"container-title":"IEEE Access","id":"ITEM-1","issued":{"date-parts":[["2020"]]},"page":"25442-25458","publisher":"Institute of Electrical and Electronics Engineers Inc.","title":"A Mobile Robot Visual SLAM System with Enhanced Semantics Segmentation","type":"article-journal","volume":"8"},"uris":["http://www.mendeley.com/documents/?uuid=210302a3-8553-3ded-ba0c-2dba64195c47"]}],"mendeley":{"formattedCitation":"(Li et al., 2020)","plainTextFormattedCitation":"(Li et al., 2020)","previouslyFormattedCitation":"(Li et al., 2020)"},"properties":{"noteIndex":0},"schema":"https://github.com/citation-style-language/schema/raw/master/csl-citation.json"}</w:instrText>
      </w:r>
      <w:r>
        <w:fldChar w:fldCharType="separate"/>
      </w:r>
      <w:r w:rsidRPr="002459F9">
        <w:rPr>
          <w:noProof/>
        </w:rPr>
        <w:t>(Li et al., 2020)</w:t>
      </w:r>
      <w:r>
        <w:fldChar w:fldCharType="end"/>
      </w:r>
      <w:r>
        <w:t xml:space="preserve">. Otra cosa tener en cuenta es que las personas no son elementos fijos en estos entornos, por lo que es necesario borrarlos para realizar mapas segmentadas </w:t>
      </w:r>
      <w:r>
        <w:fldChar w:fldCharType="begin" w:fldLock="1"/>
      </w:r>
      <w:r w:rsidR="001E697C">
        <w:instrText>ADDIN CSL_CITATION {"citationItems":[{"id":"ITEM-1","itemData":{"DOI":"10.1109/ACCESS.2020.2991441","ISSN":"21693536","abstract":"Visual Simultaneous Localization and Mapping (VSLAM) has developed as the basic ability of robots in past few decades. There are a lot of open-sourced and impressive SLAM systems. However, the majority of the theories and approaches of SLAM systems at present are based on the static scene assumption, which is usually not practical in reality because moving objects are ubiquitous and inevitable under most circumstances. In this paper the DDL-SLAM (Dynamic Deep Learning SLAM) is proposed, a robust RGB-D SLAM system for dynamic scenarios that, based on ORB-SLAM2, adds the abilities of dynamic object segmentation and background inpainting. We are able to detect moving objects utilizing both semantic segmentation and multi-view geometry. Having a static scene map allows inpainting background of the frame which has been obscured by moving objects, therefore the localization accuracy is greatly improved in the dynamic environment. Experiment with a public RGB-D benchmark dataset, the results clarify that DDL-SLAM can significantly enhance the robustness and stability of the RGB-D SLAM system in the highly-dynamic environment.","author":[{"dropping-particle":"","family":"Ai","given":"Yongbao","non-dropping-particle":"","parse-names":false,"suffix":""},{"dropping-particle":"","family":"Rui","given":"Ting","non-dropping-particle":"","parse-names":false,"suffix":""},{"dropping-particle":"","family":"Lu","given":"Ming","non-dropping-particle":"","parse-names":false,"suffix":""},{"dropping-particle":"","family":"Fu","given":"Lei","non-dropping-particle":"","parse-names":false,"suffix":""},{"dropping-particle":"","family":"Liu","given":"Shuai","non-dropping-particle":"","parse-names":false,"suffix":""},{"dropping-particle":"","family":"Wang","given":"Song","non-dropping-particle":"","parse-names":false,"suffix":""}],"container-title":"IEEE Access","id":"ITEM-1","issued":{"date-parts":[["2020","1","1"]]},"page":"162335-162342","publisher":"Institute of Electrical and Electronics Engineers Inc.","title":"DDL-SLAM: A robust RGB-d SLAM in dynamic environments combined with deep learning","type":"article-journal","volume":"8"},"uris":["http://www.mendeley.com/documents/?uuid=e477c3ae-65c9-3ab2-b76f-2767a7bce16e"]}],"mendeley":{"formattedCitation":"(Ai et al., 2020)","plainTextFormattedCitation":"(Ai et al., 2020)","previouslyFormattedCitation":"(Ai et al., 2020)"},"properties":{"noteIndex":0},"schema":"https://github.com/citation-style-language/schema/raw/master/csl-citation.json"}</w:instrText>
      </w:r>
      <w:r>
        <w:fldChar w:fldCharType="separate"/>
      </w:r>
      <w:r w:rsidRPr="002459F9">
        <w:rPr>
          <w:noProof/>
        </w:rPr>
        <w:t>(Ai et al., 2020)</w:t>
      </w:r>
      <w:r>
        <w:fldChar w:fldCharType="end"/>
      </w:r>
      <w:r>
        <w:t>.</w:t>
      </w:r>
      <w:r w:rsidR="00B92BE1">
        <w:t xml:space="preserve"> También es posible realizar </w:t>
      </w:r>
      <w:r w:rsidR="001E697C">
        <w:t xml:space="preserve">el mapa segmentado mediante un sistema monocular que capta el entorno y lo segmenta </w:t>
      </w:r>
      <w:r w:rsidR="001E697C">
        <w:fldChar w:fldCharType="begin" w:fldLock="1"/>
      </w:r>
      <w:r w:rsidR="006D36F9">
        <w:instrText>ADDIN CSL_CITATION {"citationItems":[{"id":"ITEM-1","itemData":{"DOI":"10.20965/jrm.2020.p1137","ISSN":"18838049","abstract":"Themost popular external sensor for robots capable of autonomous movement is 3D LiDAR. However, cameras are typically installed on robots that operate in environments where humans live their daily lives to obtain the same information that is presented to humans, even though autonomous movement itself can be performed using only 3D LiDAR. The number of studies on autonomous movement for robots using only visual sensors is relatively small, but this type of approach is effective at reducing the cost of sensing devices per robot. To reduce the number of external sensors required for autonomous movement, this paper proposes a novel visual navigation scheme using only a monocular camera as an external sensor. The key concept of the proposed scheme is to select a target point in an input image toward which a robot can move based on the results of semantic segmentation, where road following and obstacle avoidance are performed simultaneously. Additionally, a novel scheme called virtual LiDAR is proposed based on the results of semantic segmentation to estimate the orientation of a robot relative to the current path in a traversable area. Experiments conducted during the course of the Tsukuba Challenge 2019 demonstrated that a robot can operate in a real environment containing several obstacles, such as humans and other robots, if correct results of semantic segmentation are provided.","author":[{"dropping-particle":"","family":"Miyamoto","given":"Ryusuke","non-dropping-particle":"","parse-names":false,"suffix":""},{"dropping-particle":"","family":"Adachi","given":"Miho","non-dropping-particle":"","parse-names":false,"suffix":""},{"dropping-particle":"","family":"Ishida","given":"Hiroki","non-dropping-particle":"","parse-names":false,"suffix":""},{"dropping-particle":"","family":"Watanabe","given":"Takuto","non-dropping-particle":"","parse-names":false,"suffix":""},{"dropping-particle":"","family":"Matsutani","given":"Kouchi","non-dropping-particle":"","parse-names":false,"suffix":""},{"dropping-particle":"","family":"Komatsuzaki","given":"Hayato","non-dropping-particle":"","parse-names":false,"suffix":""},{"dropping-particle":"","family":"Sakata","given":"Shogo","non-dropping-particle":"","parse-names":false,"suffix":""},{"dropping-particle":"","family":"Yokota","given":"Raimu","non-dropping-particle":"","parse-names":false,"suffix":""},{"dropping-particle":"","family":"Kobayashi","given":"Shingo","non-dropping-particle":"","parse-names":false,"suffix":""}],"container-title":"Journal of Robotics and Mechatronics","id":"ITEM-1","issue":"6","issued":{"date-parts":[["2020"]]},"number-of-pages":"1137-1153","title":"Visual navigation based on semantic segmentation using only a monocular camera as an external sensor","type":"report","volume":"32"},"uris":["http://www.mendeley.com/documents/?uuid=e2a71399-ae0f-3c36-91c0-fb56b17c0d75"]}],"mendeley":{"formattedCitation":"(Miyamoto et al., 2020)","plainTextFormattedCitation":"(Miyamoto et al., 2020)","previouslyFormattedCitation":"(Miyamoto et al., 2020)"},"properties":{"noteIndex":0},"schema":"https://github.com/citation-style-language/schema/raw/master/csl-citation.json"}</w:instrText>
      </w:r>
      <w:r w:rsidR="001E697C">
        <w:fldChar w:fldCharType="separate"/>
      </w:r>
      <w:r w:rsidR="00FD21C1" w:rsidRPr="00FD21C1">
        <w:rPr>
          <w:noProof/>
        </w:rPr>
        <w:t>(Miyamoto et al., 2020)</w:t>
      </w:r>
      <w:r w:rsidR="001E697C">
        <w:fldChar w:fldCharType="end"/>
      </w:r>
      <w:r w:rsidR="001E697C">
        <w:t>.</w:t>
      </w:r>
    </w:p>
    <w:p w14:paraId="360880E0" w14:textId="72FEA426" w:rsidR="00453603" w:rsidRDefault="006A700A" w:rsidP="00453603">
      <w:pPr>
        <w:keepNext/>
        <w:jc w:val="center"/>
      </w:pPr>
      <w:r>
        <w:rPr>
          <w:noProof/>
        </w:rPr>
        <w:drawing>
          <wp:inline distT="0" distB="0" distL="0" distR="0" wp14:anchorId="2DEC36DF" wp14:editId="407D9D81">
            <wp:extent cx="5624422" cy="3163815"/>
            <wp:effectExtent l="0" t="0" r="0" b="0"/>
            <wp:docPr id="1" name="Imagen 1" descr="Imagen que contiene interior, foto, tabla, pequeñ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ior, foto, tabla, pequeño&#10;&#10;Descripción generada automáticamente"/>
                    <pic:cNvPicPr/>
                  </pic:nvPicPr>
                  <pic:blipFill>
                    <a:blip r:embed="rId37"/>
                    <a:stretch>
                      <a:fillRect/>
                    </a:stretch>
                  </pic:blipFill>
                  <pic:spPr>
                    <a:xfrm>
                      <a:off x="0" y="0"/>
                      <a:ext cx="5636389" cy="3170547"/>
                    </a:xfrm>
                    <a:prstGeom prst="rect">
                      <a:avLst/>
                    </a:prstGeom>
                  </pic:spPr>
                </pic:pic>
              </a:graphicData>
            </a:graphic>
          </wp:inline>
        </w:drawing>
      </w:r>
    </w:p>
    <w:p w14:paraId="4763714D" w14:textId="5F9C2442" w:rsidR="00B92BE1" w:rsidRDefault="00453603" w:rsidP="00453603">
      <w:pPr>
        <w:pStyle w:val="Descripcin"/>
        <w:jc w:val="center"/>
      </w:pPr>
      <w:bookmarkStart w:id="96" w:name="_Toc71221257"/>
      <w:r>
        <w:t xml:space="preserve">Figura </w:t>
      </w:r>
      <w:r>
        <w:fldChar w:fldCharType="begin"/>
      </w:r>
      <w:r>
        <w:instrText xml:space="preserve"> SEQ Figura \* ARABIC </w:instrText>
      </w:r>
      <w:r>
        <w:fldChar w:fldCharType="separate"/>
      </w:r>
      <w:r w:rsidR="008F3EC6">
        <w:rPr>
          <w:noProof/>
        </w:rPr>
        <w:t>15</w:t>
      </w:r>
      <w:r>
        <w:fldChar w:fldCharType="end"/>
      </w:r>
      <w:r>
        <w:t xml:space="preserve">: </w:t>
      </w:r>
      <w:r w:rsidR="006A700A">
        <w:t xml:space="preserve">Detección de objetos y </w:t>
      </w:r>
      <w:r w:rsidR="006D36F9">
        <w:t>segmentación</w:t>
      </w:r>
      <w:r>
        <w:t xml:space="preserve"> de una imagen </w:t>
      </w:r>
      <w:r w:rsidR="006A700A">
        <w:t>(</w:t>
      </w:r>
      <w:hyperlink r:id="rId38" w:history="1">
        <w:r w:rsidR="006A700A" w:rsidRPr="00257F2A">
          <w:rPr>
            <w:rStyle w:val="Hipervnculo"/>
          </w:rPr>
          <w:t>https://blogs.unity3d.com/2021/04/19/supercharge-your-computer-vision-models-with-synthetic-datas</w:t>
        </w:r>
        <w:r w:rsidR="006A700A" w:rsidRPr="00257F2A">
          <w:rPr>
            <w:rStyle w:val="Hipervnculo"/>
          </w:rPr>
          <w:t>e</w:t>
        </w:r>
        <w:r w:rsidR="006A700A" w:rsidRPr="00257F2A">
          <w:rPr>
            <w:rStyle w:val="Hipervnculo"/>
          </w:rPr>
          <w:t>ts-built-by-unity/</w:t>
        </w:r>
      </w:hyperlink>
      <w:r w:rsidR="006A700A">
        <w:t>)</w:t>
      </w:r>
      <w:r>
        <w:t>.</w:t>
      </w:r>
      <w:bookmarkEnd w:id="96"/>
    </w:p>
    <w:p w14:paraId="2CFD19E0" w14:textId="77777777" w:rsidR="00453603" w:rsidRPr="00453603" w:rsidRDefault="00453603" w:rsidP="00453603">
      <w:pPr>
        <w:rPr>
          <w:lang w:val="es-ES"/>
        </w:rPr>
      </w:pPr>
    </w:p>
    <w:p w14:paraId="14366A00" w14:textId="51CB00AE" w:rsidR="00B92BE1" w:rsidRDefault="00B92BE1" w:rsidP="00007AA8">
      <w:r>
        <w:t>Estos algoritmos de segmentación pueden ser entrenados de diferentes maneras, supervisado y no supervisado. La diferencia entre ellos es que el no supervisado</w:t>
      </w:r>
      <w:r w:rsidR="00453603">
        <w:t xml:space="preserve"> </w:t>
      </w:r>
      <w:r w:rsidR="00453603">
        <w:fldChar w:fldCharType="begin" w:fldLock="1"/>
      </w:r>
      <w:r w:rsidR="00453603">
        <w:instrText>ADDIN CSL_CITATION {"citationItems":[{"id":"ITEM-1","itemData":{"DOI":"10.1016/j.asoc.2020.106153","ISSN":"15684946","abstract":"Significant progress has been made in the field of visual Simultaneous Localization and Mapping (vSLAM) systems. However, the localization accuracy of vSLAM can be significantly reduced in dynamic applications with mobile robots or passengers. In this paper, a novel semantic SLAM framework in dynamic environments is proposed to improve the localization accuracy. We incorporate a semantic segmentation model into the Oriented FAST and Rotated BRIEF-SLAM2 (ORB-SLAM2) system to filter out dynamic feature points, but we encounter one main challenge, i.e. the performance of a segmentation network well-trained with labeled datasets may decrease seriously in a real application without any labeled data due to the inconsistency between the source domain and the target domain. Therefore, we proposed an unsupervised semantic segmentation model with a Residual Neural Network (ResNet) structure, which is trained by the adversarial transfer learning method in the multi-level feature spaces. This work may be the first to perform multi-level feature space adversarial transfer learning for the semantic SLAM task in dynamic environments. In order to evaluate our method, images of indoor scenes from three datasets are used as the source domain, and the dynamic sequences of the TUM dataset are used as the target domain. The extensive experimental results show favorable performance against the state-of-the-art methods in terms of the absolute trajectory accuracy and image semantic segmentation quality.","author":[{"dropping-particle":"","family":"Jin","given":"Sheng","non-dropping-particle":"","parse-names":false,"suffix":""},{"dropping-particle":"","family":"Chen","given":"Liang","non-dropping-particle":"","parse-names":false,"suffix":""},{"dropping-particle":"","family":"Sun","given":"Rongchuan","non-dropping-particle":"","parse-names":false,"suffix":""},{"dropping-particle":"","family":"McLoone","given":"Seán","non-dropping-particle":"","parse-names":false,"suffix":""}],"container-title":"Applied Soft Computing Journal","id":"ITEM-1","issued":{"date-parts":[["2020","5","1"]]},"page":"106153","publisher":"Elsevier Ltd","title":"A novel vSLAM framework with unsupervised semantic segmentation based on adversarial transfer learning","type":"article-journal","volume":"90"},"uris":["http://www.mendeley.com/documents/?uuid=db1ce71a-ff82-352f-8f2f-b1992e2a403b"]}],"mendeley":{"formattedCitation":"(Jin et al., 2020)","plainTextFormattedCitation":"(Jin et al., 2020)","previouslyFormattedCitation":"(Jin et al., 2020)"},"properties":{"noteIndex":0},"schema":"https://github.com/citation-style-language/schema/raw/master/csl-citation.json"}</w:instrText>
      </w:r>
      <w:r w:rsidR="00453603">
        <w:fldChar w:fldCharType="separate"/>
      </w:r>
      <w:r w:rsidR="00453603" w:rsidRPr="00453603">
        <w:rPr>
          <w:noProof/>
        </w:rPr>
        <w:t>(Jin et al., 2020)</w:t>
      </w:r>
      <w:r w:rsidR="00453603">
        <w:fldChar w:fldCharType="end"/>
      </w:r>
      <w:r>
        <w:t>, como bien dice el nombre, no se entrena o no realiza el entrenamiento con los resultados, en cambio el supervisado se entrena con el resultado para que puede obtener el mejor resultado posible.</w:t>
      </w:r>
    </w:p>
    <w:p w14:paraId="73E60134" w14:textId="77777777" w:rsidR="003726BD" w:rsidRDefault="003726BD" w:rsidP="00007AA8"/>
    <w:p w14:paraId="70E2FF42" w14:textId="06E9AD94" w:rsidR="003726BD" w:rsidRDefault="003726BD" w:rsidP="003726BD">
      <w:pPr>
        <w:pStyle w:val="Ttulo3"/>
      </w:pPr>
      <w:bookmarkStart w:id="97" w:name="_Toc71221275"/>
      <w:r>
        <w:lastRenderedPageBreak/>
        <w:t xml:space="preserve">2.3.2. </w:t>
      </w:r>
      <w:r>
        <w:t>Posición y trayectoria del ser humano</w:t>
      </w:r>
      <w:bookmarkEnd w:id="97"/>
    </w:p>
    <w:p w14:paraId="322A24DD" w14:textId="089BEC0E" w:rsidR="00453603" w:rsidRDefault="00453603" w:rsidP="00007AA8">
      <w:r>
        <w:t>En todos los casos</w:t>
      </w:r>
      <w:r w:rsidR="003726BD">
        <w:t xml:space="preserve"> vistos anteriormente,</w:t>
      </w:r>
      <w:r>
        <w:t xml:space="preserve"> es indispensable saber el estado del ser humano, donde se encuentra y cual es su pose </w:t>
      </w:r>
      <w:r>
        <w:fldChar w:fldCharType="begin" w:fldLock="1"/>
      </w:r>
      <w:r w:rsidR="007D0BFE">
        <w:instrText>ADDIN CSL_CITATION {"citationItems":[{"id":"ITEM-1","itemData":{"DOI":"10.1109/ACCESS.2020.2983488","ISSN":"21693536","abstract":"Although the existing localization and mapping (SLAM) technology of indoor mobile robot has made great development, its intelligence and environmental perception ability still cannot meet the needs of service and inspection. Therefore, based on edge computing environment, a 3D semantic map construction of mobile robot based on improved ORB-SALM2 is proposed. Firstly, the improved yolov3 algorithm is used to detect indoor objects, and then the real-time semantic segmentation network model based on deep learning is used to segment indoor objects to achieve the classification of pixel points of objects on two-dimensional images, and BAFF feature fusion algorithm is introduced to improve the accuracy of semantic segmentation model. Then, through the SLAM system, we estimate the pose of the image in the result of semantic segmentation, and use the depth information to project it into the three-dimensional environment to build the three-dimensional semantic map. Finally, the experiment platform of mobile robot is built to verify the stability of ORB-D and thermal imaging sensor registration technology, the accuracy and real-time of building three-dimensional environment thermal field map, and the accuracy of robot positioning using thermal infrared and depth image.","author":[{"dropping-particle":"","family":"Cui","given":"Xu","non-dropping-particle":"","parse-names":false,"suffix":""},{"dropping-particle":"","family":"Lu","given":"Chenggang","non-dropping-particle":"","parse-names":false,"suffix":""},{"dropping-particle":"","family":"Wang","given":"Jinxiang","non-dropping-particle":"","parse-names":false,"suffix":""}],"container-title":"IEEE Access","id":"ITEM-1","issued":{"date-parts":[["2020"]]},"page":"67179-67191","publisher":"Institute of Electrical and Electronics Engineers Inc.","title":"3D Semantic Map Construction Using Improved ORB-SLAM2 for Mobile Robot in Edge Computing Environment","type":"article-journal","volume":"8"},"uris":["http://www.mendeley.com/documents/?uuid=4f837315-9d2f-3aa6-9d3d-f322a487d03c"]}],"mendeley":{"formattedCitation":"(Cui et al., 2020)","plainTextFormattedCitation":"(Cui et al., 2020)","previouslyFormattedCitation":"(Cui et al., 2020)"},"properties":{"noteIndex":0},"schema":"https://github.com/citation-style-language/schema/raw/master/csl-citation.json"}</w:instrText>
      </w:r>
      <w:r>
        <w:fldChar w:fldCharType="separate"/>
      </w:r>
      <w:r w:rsidRPr="00453603">
        <w:rPr>
          <w:noProof/>
        </w:rPr>
        <w:t>(Cui et al., 2020)</w:t>
      </w:r>
      <w:r>
        <w:fldChar w:fldCharType="end"/>
      </w:r>
      <w:r>
        <w:t>. Esto nos ayuda en evitar las colisiones o mantener distancias de seguridad por si el ser humano se mueve.</w:t>
      </w:r>
    </w:p>
    <w:p w14:paraId="777CF62D" w14:textId="77777777" w:rsidR="007D0BFE" w:rsidRDefault="007D0BFE" w:rsidP="007D0BFE">
      <w:pPr>
        <w:keepNext/>
        <w:jc w:val="center"/>
      </w:pPr>
      <w:r>
        <w:rPr>
          <w:noProof/>
        </w:rPr>
        <w:drawing>
          <wp:inline distT="0" distB="0" distL="0" distR="0" wp14:anchorId="7DFF5D56" wp14:editId="0F22951E">
            <wp:extent cx="2347912" cy="1762125"/>
            <wp:effectExtent l="0" t="0" r="0" b="0"/>
            <wp:docPr id="26" name="Imagen 26" descr="Imagen que contiene juguete, leg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magen que contiene juguete, lego, tabla&#10;&#10;Descripción generada automáticamente"/>
                    <pic:cNvPicPr/>
                  </pic:nvPicPr>
                  <pic:blipFill>
                    <a:blip r:embed="rId39"/>
                    <a:stretch>
                      <a:fillRect/>
                    </a:stretch>
                  </pic:blipFill>
                  <pic:spPr>
                    <a:xfrm>
                      <a:off x="0" y="0"/>
                      <a:ext cx="2354781" cy="1767280"/>
                    </a:xfrm>
                    <a:prstGeom prst="rect">
                      <a:avLst/>
                    </a:prstGeom>
                  </pic:spPr>
                </pic:pic>
              </a:graphicData>
            </a:graphic>
          </wp:inline>
        </w:drawing>
      </w:r>
    </w:p>
    <w:p w14:paraId="3CF6DE9C" w14:textId="4AB9D5AA" w:rsidR="007D0BFE" w:rsidRDefault="007D0BFE" w:rsidP="007D0BFE">
      <w:pPr>
        <w:pStyle w:val="Descripcin"/>
        <w:jc w:val="center"/>
      </w:pPr>
      <w:bookmarkStart w:id="98" w:name="_Toc71221258"/>
      <w:r>
        <w:t xml:space="preserve">Figura </w:t>
      </w:r>
      <w:r>
        <w:fldChar w:fldCharType="begin"/>
      </w:r>
      <w:r>
        <w:instrText xml:space="preserve"> SEQ Figura \* ARABIC </w:instrText>
      </w:r>
      <w:r>
        <w:fldChar w:fldCharType="separate"/>
      </w:r>
      <w:r w:rsidR="008F3EC6">
        <w:rPr>
          <w:noProof/>
        </w:rPr>
        <w:t>16</w:t>
      </w:r>
      <w:r>
        <w:fldChar w:fldCharType="end"/>
      </w:r>
      <w:r>
        <w:t>: Estimación de posicionamiento de humanos</w:t>
      </w:r>
      <w:r w:rsidR="0036568C">
        <w:t xml:space="preserve"> en entorno segmentado</w:t>
      </w:r>
      <w:r>
        <w:t xml:space="preserve">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7D0BFE">
        <w:rPr>
          <w:noProof/>
        </w:rPr>
        <w:t>(Seichter et al., 2020)</w:t>
      </w:r>
      <w:r>
        <w:fldChar w:fldCharType="end"/>
      </w:r>
      <w:r>
        <w:t>.</w:t>
      </w:r>
      <w:bookmarkEnd w:id="98"/>
    </w:p>
    <w:p w14:paraId="6F962E7E" w14:textId="77777777" w:rsidR="007D0BFE" w:rsidRPr="007D0BFE" w:rsidRDefault="007D0BFE" w:rsidP="007D0BFE">
      <w:pPr>
        <w:rPr>
          <w:lang w:val="es-ES"/>
        </w:rPr>
      </w:pPr>
    </w:p>
    <w:p w14:paraId="2552D1E8" w14:textId="5EEA5A7B" w:rsidR="007D0BFE" w:rsidRDefault="00453603" w:rsidP="00007AA8">
      <w:r>
        <w:t xml:space="preserve">Para la eficiencia de un robot autónomo es de gran ayuda saber por donde </w:t>
      </w:r>
      <w:r w:rsidR="007D0BFE">
        <w:t>andarán</w:t>
      </w:r>
      <w:r>
        <w:t xml:space="preserve"> los humano</w:t>
      </w:r>
      <w:r w:rsidR="007D0BFE">
        <w:t>s</w:t>
      </w:r>
      <w:r>
        <w:t xml:space="preserve"> </w:t>
      </w:r>
      <w:r w:rsidR="007D0BFE">
        <w:fldChar w:fldCharType="begin" w:fldLock="1"/>
      </w:r>
      <w:r w:rsidR="007D0BFE">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7D0BFE">
        <w:fldChar w:fldCharType="separate"/>
      </w:r>
      <w:r w:rsidR="007D0BFE" w:rsidRPr="007D0BFE">
        <w:rPr>
          <w:noProof/>
        </w:rPr>
        <w:t>(Tamaki et al., 2019)</w:t>
      </w:r>
      <w:r w:rsidR="007D0BFE">
        <w:fldChar w:fldCharType="end"/>
      </w:r>
      <w:r w:rsidR="007D0BFE">
        <w:t xml:space="preserve"> o también predecir por donde pueden ir para evitar esa trayectoria y elegir la más rápida posible </w:t>
      </w:r>
      <w:r w:rsidR="007D0BFE">
        <w:fldChar w:fldCharType="begin" w:fldLock="1"/>
      </w:r>
      <w:r w:rsidR="008606AB">
        <w:instrText>ADDIN CSL_CITATION {"citationItems":[{"id":"ITEM-1","itemData":{"DOI":"10.1109/TCSVT.2014.2344511","ISSN":"10518215","abstract":"We present a multiple-person tracking algorithm, based on combining particle filters (PFs) and reciprocal velocity obstacle (RVO), an agent-based crowd model that infers collision-free velocities so as to predict a pedestrian's motion. In addition to position and velocity, our tracking algorithm can estimate the internal goals (desired destination or desired velocity) of the tracked pedestrian in an online manner, thus removing the need to specify this information beforehand. Furthermore, we leverage the longer term predictions of RVO by deriving a higher order PF, which aggregates multiple predictions from different prior time steps. This yields a tracker that can recover from short-term occlusions and spurious noise in the appearance model. Experimental results show that our tracking algorithm is suitable for predicting pedestrians' behaviors online without needing scene priors or hand-annotated goal information, and improves tracking in real-world crowded scenes under low frame rates.","author":[{"dropping-particle":"","family":"Liu","given":"Wenxi","non-dropping-particle":"","parse-names":false,"suffix":""},{"dropping-particle":"","family":"Chan","given":"Antoni B.","non-dropping-particle":"","parse-names":false,"suffix":""},{"dropping-particle":"","family":"Lau","given":"Rynson W.H.","non-dropping-particle":"","parse-names":false,"suffix":""},{"dropping-particle":"","family":"Manochaieee","given":"Dinesh","non-dropping-particle":"","parse-names":false,"suffix":""}],"container-title":"IEEE Transactions on Circuits and Systems for Video Technology","id":"ITEM-1","issue":"3","issued":{"date-parts":[["2015"]]},"number-of-pages":"399-410","title":"Leveraging long-term predictions and online learning in agent-based multiple person tracking","type":"report","volume":"25"},"uris":["http://www.mendeley.com/documents/?uuid=e8820b46-c30d-3694-8df0-a06776fe2b4f"]}],"mendeley":{"formattedCitation":"(Liu et al., 2015)","plainTextFormattedCitation":"(Liu et al., 2015)","previouslyFormattedCitation":"(Liu et al., 2015)"},"properties":{"noteIndex":0},"schema":"https://github.com/citation-style-language/schema/raw/master/csl-citation.json"}</w:instrText>
      </w:r>
      <w:r w:rsidR="007D0BFE">
        <w:fldChar w:fldCharType="separate"/>
      </w:r>
      <w:r w:rsidR="007D0BFE" w:rsidRPr="007D0BFE">
        <w:rPr>
          <w:noProof/>
        </w:rPr>
        <w:t>(Liu et al., 2015)</w:t>
      </w:r>
      <w:r w:rsidR="007D0BFE">
        <w:fldChar w:fldCharType="end"/>
      </w:r>
      <w:r w:rsidR="007D0BFE">
        <w:t xml:space="preserve">, ayudando con la gesticulación y mirada del mismo </w:t>
      </w:r>
      <w:r w:rsidR="007D0BFE">
        <w:fldChar w:fldCharType="begin" w:fldLock="1"/>
      </w:r>
      <w:r w:rsidR="007D0BFE">
        <w:instrText>ADDIN CSL_CITATION {"citationItems":[{"id":"ITEM-1","itemData":{"DOI":"10.3389/fpsyg.2015.00909","ISSN":"16641078","abstract":"The process through which an observer allocates his/her attention based on the attention of another person is known as joint attention. To be able to do this, the observer effectively has to compute where the other person is looking. It has been shown that observers integrate information from the head and the eyes to determine the gaze of another person. Most studies have documented that observers show a bias called the overshoot effect when eyes and head are misaligned. That is, when the head is not oriented straight to the observer, perceived gaze direction is sometimes shifted in the direction opposite to the head turn. The present study addresses whether body information is also used as a cue to compute perceived gaze direction. In Experiment 1, we observed a similar overshoot effect in both behavioral and saccadic responses when manipulating body orientation. In Experiment 2, we explored whether the overshoot effect was due to observers assuming that the eyes are oriented further than the head when head and body orientation are misaligned. We removed horizontal eye information by presenting the stimulus from a side view. Head orientation was now manipulated in a vertical direction and the overshoot effect was replicated. In summary, this study shows that body orientation is indeed used as a cue to determine where another person is looking.","author":[{"dropping-particle":"","family":"Moors","given":"Pieter","non-dropping-particle":"","parse-names":false,"suffix":""},{"dropping-particle":"","family":"Germeys","given":"Filip","non-dropping-particle":"","parse-names":false,"suffix":""},{"dropping-particle":"","family":"Pomianowska","given":"Iwona","non-dropping-particle":"","parse-names":false,"suffix":""},{"dropping-particle":"","family":"Verfaillie","given":"Karl","non-dropping-particle":"","parse-names":false,"suffix":""}],"container-title":"Frontiers in Psychology","id":"ITEM-1","issue":"JUN","issued":{"date-parts":[["2015"]]},"publisher":"Frontiers Research Foundation","title":"Perceiving where another person is looking: The integration of head and body information in estimating another person's gaze","type":"article-journal","volume":"6"},"uris":["http://www.mendeley.com/documents/?uuid=70a42f06-f29f-36ce-a166-edf95add539f"]}],"mendeley":{"formattedCitation":"(Moors et al., 2015)","plainTextFormattedCitation":"(Moors et al., 2015)","previouslyFormattedCitation":"(Moors et al., 2015)"},"properties":{"noteIndex":0},"schema":"https://github.com/citation-style-language/schema/raw/master/csl-citation.json"}</w:instrText>
      </w:r>
      <w:r w:rsidR="007D0BFE">
        <w:fldChar w:fldCharType="separate"/>
      </w:r>
      <w:r w:rsidR="007D0BFE" w:rsidRPr="007D0BFE">
        <w:rPr>
          <w:noProof/>
        </w:rPr>
        <w:t>(Moors et al., 2015)</w:t>
      </w:r>
      <w:r w:rsidR="007D0BFE">
        <w:fldChar w:fldCharType="end"/>
      </w:r>
      <w:r w:rsidR="007D0BFE">
        <w:t>.</w:t>
      </w:r>
    </w:p>
    <w:p w14:paraId="0E7991ED" w14:textId="77777777" w:rsidR="007D0BFE" w:rsidRDefault="007D0BFE" w:rsidP="007D0BFE">
      <w:pPr>
        <w:keepNext/>
        <w:jc w:val="center"/>
      </w:pPr>
      <w:r>
        <w:rPr>
          <w:noProof/>
        </w:rPr>
        <w:drawing>
          <wp:inline distT="0" distB="0" distL="0" distR="0" wp14:anchorId="4B2185CB" wp14:editId="38D9BE85">
            <wp:extent cx="3461393" cy="1947265"/>
            <wp:effectExtent l="0" t="0" r="571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40"/>
                    <a:stretch>
                      <a:fillRect/>
                    </a:stretch>
                  </pic:blipFill>
                  <pic:spPr>
                    <a:xfrm>
                      <a:off x="0" y="0"/>
                      <a:ext cx="3461393" cy="1947265"/>
                    </a:xfrm>
                    <a:prstGeom prst="rect">
                      <a:avLst/>
                    </a:prstGeom>
                  </pic:spPr>
                </pic:pic>
              </a:graphicData>
            </a:graphic>
          </wp:inline>
        </w:drawing>
      </w:r>
    </w:p>
    <w:p w14:paraId="00B6BC04" w14:textId="00FDD6B4" w:rsidR="007D0BFE" w:rsidRDefault="007D0BFE" w:rsidP="007D0BFE">
      <w:pPr>
        <w:pStyle w:val="Descripcin"/>
        <w:jc w:val="center"/>
      </w:pPr>
      <w:bookmarkStart w:id="99" w:name="_Toc71221259"/>
      <w:r>
        <w:t xml:space="preserve">Figura </w:t>
      </w:r>
      <w:r>
        <w:fldChar w:fldCharType="begin"/>
      </w:r>
      <w:r>
        <w:instrText xml:space="preserve"> SEQ Figura \* ARABIC </w:instrText>
      </w:r>
      <w:r>
        <w:fldChar w:fldCharType="separate"/>
      </w:r>
      <w:r w:rsidR="008F3EC6">
        <w:rPr>
          <w:noProof/>
        </w:rPr>
        <w:t>17</w:t>
      </w:r>
      <w:r>
        <w:fldChar w:fldCharType="end"/>
      </w:r>
      <w:r>
        <w:t xml:space="preserve">: Segmentación de trayectorias después de procesado </w:t>
      </w:r>
      <w:r w:rsidR="008606AB">
        <w:fldChar w:fldCharType="begin" w:fldLock="1"/>
      </w:r>
      <w:r w:rsidR="008606AB">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8606AB">
        <w:fldChar w:fldCharType="separate"/>
      </w:r>
      <w:r w:rsidR="008606AB" w:rsidRPr="008606AB">
        <w:rPr>
          <w:noProof/>
        </w:rPr>
        <w:t>(Tamaki et al., 2019)</w:t>
      </w:r>
      <w:r w:rsidR="008606AB">
        <w:fldChar w:fldCharType="end"/>
      </w:r>
      <w:r>
        <w:t>.</w:t>
      </w:r>
      <w:bookmarkEnd w:id="99"/>
    </w:p>
    <w:p w14:paraId="3C946E98" w14:textId="77777777" w:rsidR="008606AB" w:rsidRDefault="008606AB" w:rsidP="007D0BFE"/>
    <w:p w14:paraId="0B1136CE" w14:textId="69A284AB" w:rsidR="00D20D21" w:rsidRPr="00007AA8" w:rsidRDefault="008606AB" w:rsidP="007D0BFE">
      <w:r>
        <w:t>Para poder realizar todo lo mencionado con un buen funcionamiento se necesitan entender bien los entornos y entrenar los algoritmos de una manera eficaz</w:t>
      </w:r>
      <w:r w:rsidR="001E222A">
        <w:t xml:space="preserve"> </w:t>
      </w:r>
      <w:r>
        <w:t xml:space="preserve">a como se hace para cada lugar donde se encontrará el robot autónomo. Para ello es necesario tener </w:t>
      </w:r>
      <w:proofErr w:type="spellStart"/>
      <w:r>
        <w:t>datasets</w:t>
      </w:r>
      <w:proofErr w:type="spellEnd"/>
      <w:r>
        <w:t xml:space="preserve"> de </w:t>
      </w:r>
      <w:r>
        <w:lastRenderedPageBreak/>
        <w:t xml:space="preserve">distintos lugares como supermercados </w:t>
      </w:r>
      <w:r>
        <w:fldChar w:fldCharType="begin" w:fldLock="1"/>
      </w:r>
      <w:r w:rsidR="00445A67">
        <w:instrText>ADDIN CSL_CITATION {"citationItems":[{"id":"ITEM-1","itemData":{"DOI":"10.1109/RO-MAN47096.2020.9223568","ISBN":"978-1-7281-6075-7","abstract":"In this paper, we present a system for socially aware robot navigation for a wide range of service tasks in supermarkets. It comprises modules for real-time person detection and tracking to gain situation awareness, modules to react to situations, and means for human-robot communication. The technical performance of the situation awareness was evaluated in a shelf out-of-stock (SOOS) detection scenario under real-world conditions in a supermarket in Germany. Furthermore, in order to investigate whether and to what extent our social navigation strategy can improve the acceptance and application of a mobile service robot in a supermarket, we have conducted surveys with N = 60 participants and usability tests with N =8 participants during a three-day field test. We can show that a robot for SOOS detection operating in a supermarket during the opening hours is generally accepted by customers and that the integration of a real-time person perception is crucial, especially for keeping appropriate distances to persons and for improving user-centered communication. Furthermore, our results indicate that various communication channels (e.g. speech, a video projector, and LED lights) are beneficial in order to address a wider user group in the targeted supermarket setting.","author":[{"dropping-particle":"","family":"Lewandowski","given":"Benjamin","non-dropping-particle":"","parse-names":false,"suffix":""},{"dropping-particle":"","family":"Wengefeld","given":"Tim","non-dropping-particle":"","parse-names":false,"suffix":""},{"dropping-particle":"","family":"Muller","given":"Sabine","non-dropping-particle":"","parse-names":false,"suffix":""},{"dropping-particle":"","family":"Jenny","given":"Mathias","non-dropping-particle":"","parse-names":false,"suffix":""},{"dropping-particle":"","family":"Glende","given":"Sebastian","non-dropping-particle":"","parse-names":false,"suffix":""},{"dropping-particle":"","family":"Schroter","given":"Christof","non-dropping-particle":"","parse-names":false,"suffix":""},{"dropping-particle":"","family":"Bley","given":"Andreas","non-dropping-particle":"","parse-names":false,"suffix":""},{"dropping-particle":"","family":"Gross","given":"Horst-Michael","non-dropping-particle":"","parse-names":false,"suffix":""}],"container-title":"2020 29th IEEE International Conference on Robot and Human Interactive Communication (RO-MAN)","id":"ITEM-1","issued":{"date-parts":[["2020","8","1"]]},"page":"363-370","publisher":"IEEE","title":"Socially Compliant Human-Robot Interaction for Autonomous Scanning Tasks in Supermarket Environments","type":"paper-conference"},"uris":["http://www.mendeley.com/documents/?uuid=98166458-de3b-3afe-bd9d-f196d6802bbb"]}],"mendeley":{"formattedCitation":"(Lewandowski et al., 2020)","plainTextFormattedCitation":"(Lewandowski et al., 2020)","previouslyFormattedCitation":"(Lewandowski et al., 2020)"},"properties":{"noteIndex":0},"schema":"https://github.com/citation-style-language/schema/raw/master/csl-citation.json"}</w:instrText>
      </w:r>
      <w:r>
        <w:fldChar w:fldCharType="separate"/>
      </w:r>
      <w:r w:rsidRPr="008606AB">
        <w:rPr>
          <w:noProof/>
        </w:rPr>
        <w:t>(Lewandowski et al., 2020)</w:t>
      </w:r>
      <w:r>
        <w:fldChar w:fldCharType="end"/>
      </w:r>
      <w:r>
        <w:t xml:space="preserve">, hospitales </w:t>
      </w:r>
      <w:r>
        <w:fldChar w:fldCharType="begin" w:fldLock="1"/>
      </w:r>
      <w:r>
        <w:instrText>ADDIN CSL_CITATION {"citationItems":[{"id":"ITEM-1","itemData":{"DOI":"10.1109/ICRA.2017.7989124","ISBN":"9781509046331","ISSN":"10504729","abstract":"This paper introduces a novel robot-based approach to the stroke rehabilitation scenario, in which a mobile robot companion accompanies stroke patients during their walking self-training. This assistance enables them to move freely in the clinic practicing both their mobility and spatial orientation skills. Based on a set of questions for systematic evaluating the autonomy and practicability of assistive robots and a three-stage approach in conducting function and user tests in the clinical setting, we present the results of user trials performed with N=30 stroke patients in a stroke rehabilitation center between 4/2015 and 3/2016. This allowed us to make an honest inventory of the strengths and weaknesses of the developed robot companion and its already achieved practicability for clinical use. The results of the user studies show that patients and fellow patients were very open-minded and accepted the robotic coach. The robot motivated them for independent training and leaving their room, despite severe consequences of stroke (lower limbs paralysis, speech/language problems, loss of orientation, depression), provided a very self-determined training regime, and encouraged them to expand the radius of their training in the clinic.","author":[{"dropping-particle":"","family":"Gross","given":"Horst Michael","non-dropping-particle":"","parse-names":false,"suffix":""},{"dropping-particle":"","family":"Meyer","given":"Sibylle","non-dropping-particle":"","parse-names":false,"suffix":""},{"dropping-particle":"","family":"Scheidig","given":"Andrea","non-dropping-particle":"","parse-names":false,"suffix":""},{"dropping-particle":"","family":"Eisenbach","given":"Markus","non-dropping-particle":"","parse-names":false,"suffix":""},{"dropping-particle":"","family":"Mueller","given":"Steffen","non-dropping-particle":"","parse-names":false,"suffix":""},{"dropping-particle":"","family":"Trinh","given":"Thanh Quang","non-dropping-particle":"","parse-names":false,"suffix":""},{"dropping-particle":"","family":"Wengefeld","given":"Tim","non-dropping-particle":"","parse-names":false,"suffix":""},{"dropping-particle":"","family":"Bley","given":"A.","non-dropping-particle":"","parse-names":false,"suffix":""},{"dropping-particle":"","family":"Martin","given":"Christian","non-dropping-particle":"","parse-names":false,"suffix":""},{"dropping-particle":"","family":"Fricke","given":"Christa","non-dropping-particle":"","parse-names":false,"suffix":""}],"container-title":"Proceedings - IEEE International Conference on Robotics and Automation","id":"ITEM-1","issued":{"date-parts":[["2017","7","21"]]},"page":"1028-1035","publisher":"Institute of Electrical and Electronics Engineers Inc.","title":"Mobile robot companion for walking training of stroke patients in clinical post-stroke rehabilitation","type":"paper-conference"},"uris":["http://www.mendeley.com/documents/?uuid=a1ffc027-ebd6-3893-b8b3-d61183b985fa"]}],"mendeley":{"formattedCitation":"(H. M. Gross et al., 2017)","plainTextFormattedCitation":"(H. M. Gross et al., 2017)","previouslyFormattedCitation":"(H. M. Gross et al., 2017)"},"properties":{"noteIndex":0},"schema":"https://github.com/citation-style-language/schema/raw/master/csl-citation.json"}</w:instrText>
      </w:r>
      <w:r>
        <w:fldChar w:fldCharType="separate"/>
      </w:r>
      <w:r w:rsidRPr="008606AB">
        <w:rPr>
          <w:noProof/>
        </w:rPr>
        <w:t>(H. M. Gross et al., 2017)</w:t>
      </w:r>
      <w:r>
        <w:fldChar w:fldCharType="end"/>
      </w:r>
      <w:r>
        <w:t xml:space="preserve"> o domésticos </w:t>
      </w:r>
      <w:r>
        <w:fldChar w:fldCharType="begin" w:fldLock="1"/>
      </w:r>
      <w:r>
        <w:instrText>ADDIN CSL_CITATION {"citationItems":[{"id":"ITEM-1","itemData":{"DOI":"10.1109/ICRA.2019.8793693","ISBN":"978-1-5386-6027-0","abstract":"This paper presents the results of the German research project SYMPARTNER (4/2015 - 6/2018), which aimed at developing a functional-emotional, mobile domestic robot companion for elderly people. The paper gives an overview of the developed robot, its system architecture, and essential skills and behaviors required for being a friendly home companion. Based on this, in a long-term field study running from January to June 2018 both technical aspects regarding the practical suitability and robustness of the robot under domestic operating conditions and social scientific questions on usability and acceptance of the robot and the users' familiarization with their new housemate were evaluated. In the field study, two of these autonomous companion robots were used in 20 senior households in Erfurt (Germany). All participants lived with their robot in their apartments for one week without the need for supervising or supporting persons being present on-site. The tests in 20 single-person households in the age group 62 to 94 years (average 74 years) provided important insights into the special challenges of domesticity from a technical, social scientific, and user-oriented point of view. The results of the study show how seniors can shape their everyday life with a companion robot and how quickly they get used to the new housemate.","author":[{"dropping-particle":"","family":"Gross","given":"Horst-Michael","non-dropping-particle":"","parse-names":false,"suffix":""},{"dropping-particle":"","family":"Scheidig","given":"Andrea","non-dropping-particle":"","parse-names":false,"suffix":""},{"dropping-particle":"","family":"Muller","given":"Steffen","non-dropping-particle":"","parse-names":false,"suffix":""},{"dropping-particle":"","family":"Schutz","given":"Benjamin","non-dropping-particle":"","parse-names":false,"suffix":""},{"dropping-particle":"","family":"Fricke","given":"Christa","non-dropping-particle":"","parse-names":false,"suffix":""},{"dropping-particle":"","family":"Meyer","given":"Sibylle","non-dropping-particle":"","parse-names":false,"suffix":""}],"container-title":"2019 International Conference on Robotics and Automation (ICRA)","id":"ITEM-1","issued":{"date-parts":[["2019","5","1"]]},"page":"2253-2259","publisher":"IEEE","title":"Living with a Mobile Companion Robot in your Own Apartment - Final Implementation and Results of a 20-Weeks Field Study with 20 Seniors*","type":"paper-conference","volume":"2019-May"},"uris":["http://www.mendeley.com/documents/?uuid=4e928cac-6af8-34c7-b762-98ea9cb36600"]}],"mendeley":{"formattedCitation":"(H.-M. Gross et al., 2019)","plainTextFormattedCitation":"(H.-M. Gross et al., 2019)","previouslyFormattedCitation":"(H.-M. Gross et al., 2019)"},"properties":{"noteIndex":0},"schema":"https://github.com/citation-style-language/schema/raw/master/csl-citation.json"}</w:instrText>
      </w:r>
      <w:r>
        <w:fldChar w:fldCharType="separate"/>
      </w:r>
      <w:r w:rsidRPr="008606AB">
        <w:rPr>
          <w:noProof/>
        </w:rPr>
        <w:t>(H.-M. Gross et al., 2019)</w:t>
      </w:r>
      <w:r>
        <w:fldChar w:fldCharType="end"/>
      </w:r>
      <w:r>
        <w:t>.</w:t>
      </w:r>
      <w:r w:rsidR="00D20D21">
        <w:br w:type="page"/>
      </w:r>
    </w:p>
    <w:p w14:paraId="2E702320" w14:textId="77777777" w:rsidR="00E464E0" w:rsidRDefault="00E464E0" w:rsidP="00BA5509">
      <w:pPr>
        <w:pStyle w:val="Ttulo1"/>
      </w:pPr>
      <w:bookmarkStart w:id="100" w:name="_Toc71221276"/>
      <w:r w:rsidRPr="008037ED">
        <w:lastRenderedPageBreak/>
        <w:t>3. Objetivos</w:t>
      </w:r>
      <w:r w:rsidR="0031091B">
        <w:t xml:space="preserve"> </w:t>
      </w:r>
      <w:r w:rsidRPr="008037ED">
        <w:t>y metodología de trabajo</w:t>
      </w:r>
      <w:bookmarkEnd w:id="61"/>
      <w:bookmarkEnd w:id="62"/>
      <w:bookmarkEnd w:id="63"/>
      <w:bookmarkEnd w:id="64"/>
      <w:bookmarkEnd w:id="65"/>
      <w:bookmarkEnd w:id="66"/>
      <w:bookmarkEnd w:id="67"/>
      <w:bookmarkEnd w:id="68"/>
      <w:bookmarkEnd w:id="69"/>
      <w:bookmarkEnd w:id="70"/>
      <w:bookmarkEnd w:id="71"/>
      <w:bookmarkEnd w:id="72"/>
      <w:bookmarkEnd w:id="73"/>
      <w:bookmarkEnd w:id="100"/>
    </w:p>
    <w:p w14:paraId="5E5C4614" w14:textId="420B8B76" w:rsidR="0036568C" w:rsidRDefault="0036568C" w:rsidP="006F6F24">
      <w:pPr>
        <w:autoSpaceDE w:val="0"/>
        <w:autoSpaceDN w:val="0"/>
        <w:adjustRightInd w:val="0"/>
        <w:spacing w:after="240"/>
        <w:rPr>
          <w:rFonts w:cs="Arial"/>
        </w:rPr>
      </w:pPr>
      <w:bookmarkStart w:id="101" w:name="_Toc437557493"/>
      <w:bookmarkStart w:id="102" w:name="_Toc439968545"/>
      <w:bookmarkStart w:id="103" w:name="_Toc439969680"/>
      <w:bookmarkStart w:id="104" w:name="_Toc441233833"/>
      <w:r>
        <w:rPr>
          <w:rFonts w:cs="Arial"/>
        </w:rPr>
        <w:t xml:space="preserve">Tras el análisis de los sistemas </w:t>
      </w:r>
      <w:r w:rsidR="00FA374B">
        <w:rPr>
          <w:rFonts w:cs="Arial"/>
        </w:rPr>
        <w:t xml:space="preserve">de captación y procesamiento para mejora y seguridad de los robots autónomos, es necesario definir qué es lo que se quiere hacer, como se pretende hacer y de que manera se va ha hacer para que se pueda realizar una valoración </w:t>
      </w:r>
      <w:r w:rsidR="00BB6AA7">
        <w:rPr>
          <w:rFonts w:cs="Arial"/>
        </w:rPr>
        <w:t>del proceso.</w:t>
      </w:r>
    </w:p>
    <w:p w14:paraId="30C877B0" w14:textId="77777777" w:rsidR="006F6F24" w:rsidRDefault="006F6F24" w:rsidP="006F6F24">
      <w:pPr>
        <w:pStyle w:val="Ttulo2"/>
        <w:spacing w:before="480"/>
      </w:pPr>
      <w:bookmarkStart w:id="105" w:name="_Toc432240295"/>
      <w:bookmarkStart w:id="106" w:name="_Toc432504684"/>
      <w:bookmarkStart w:id="107" w:name="_Toc435459290"/>
      <w:bookmarkStart w:id="108" w:name="_Toc435460064"/>
      <w:bookmarkStart w:id="109" w:name="_Toc435460745"/>
      <w:bookmarkStart w:id="110" w:name="_Toc435462152"/>
      <w:bookmarkStart w:id="111" w:name="_Toc437557489"/>
      <w:bookmarkStart w:id="112" w:name="_Toc439968541"/>
      <w:bookmarkStart w:id="113" w:name="_Toc439969676"/>
      <w:bookmarkStart w:id="114" w:name="_Toc441233829"/>
      <w:bookmarkStart w:id="115" w:name="_Toc22814689"/>
      <w:bookmarkStart w:id="116" w:name="_Toc71221277"/>
      <w:r w:rsidRPr="008037ED">
        <w:t>3.1</w:t>
      </w:r>
      <w:r>
        <w:t xml:space="preserve">. </w:t>
      </w:r>
      <w:r w:rsidRPr="008037ED">
        <w:t>Objetivo</w:t>
      </w:r>
      <w:bookmarkEnd w:id="105"/>
      <w:bookmarkEnd w:id="106"/>
      <w:bookmarkEnd w:id="107"/>
      <w:bookmarkEnd w:id="108"/>
      <w:bookmarkEnd w:id="109"/>
      <w:bookmarkEnd w:id="110"/>
      <w:bookmarkEnd w:id="111"/>
      <w:bookmarkEnd w:id="112"/>
      <w:bookmarkEnd w:id="113"/>
      <w:bookmarkEnd w:id="114"/>
      <w:r>
        <w:t xml:space="preserve"> general</w:t>
      </w:r>
      <w:bookmarkEnd w:id="115"/>
      <w:bookmarkEnd w:id="116"/>
    </w:p>
    <w:p w14:paraId="1D0F83FE" w14:textId="6E146574" w:rsidR="00626D73" w:rsidRDefault="00626D73" w:rsidP="006F6F24">
      <w:pPr>
        <w:autoSpaceDE w:val="0"/>
        <w:autoSpaceDN w:val="0"/>
        <w:adjustRightInd w:val="0"/>
        <w:spacing w:after="240"/>
        <w:rPr>
          <w:rFonts w:cs="Arial"/>
        </w:rPr>
      </w:pPr>
      <w:r>
        <w:rPr>
          <w:rFonts w:cs="Arial"/>
        </w:rPr>
        <w:t>El objetivo general es realizar la segmentación del entorno interior para que el robot tenga una visión más precisa al navegar y predecir las trayectorias de los hu</w:t>
      </w:r>
      <w:r w:rsidR="0036568C">
        <w:rPr>
          <w:rFonts w:cs="Arial"/>
        </w:rPr>
        <w:t>manos para proteger la integridad de ellos y aumentar la eficiencia a la hora de navegar utilizando para ello las técnicas de aprendizaje profundo</w:t>
      </w:r>
      <w:r>
        <w:rPr>
          <w:rFonts w:cs="Arial"/>
        </w:rPr>
        <w:t xml:space="preserve">. </w:t>
      </w:r>
    </w:p>
    <w:p w14:paraId="374179DE" w14:textId="77777777" w:rsidR="006F6F24" w:rsidRPr="008037ED" w:rsidRDefault="006F6F24" w:rsidP="006F6F24">
      <w:pPr>
        <w:pStyle w:val="Ttulo2"/>
        <w:spacing w:before="480"/>
      </w:pPr>
      <w:bookmarkStart w:id="117" w:name="_Toc432240297"/>
      <w:bookmarkStart w:id="118" w:name="_Toc432504686"/>
      <w:bookmarkStart w:id="119" w:name="_Toc435459292"/>
      <w:bookmarkStart w:id="120" w:name="_Toc435460066"/>
      <w:bookmarkStart w:id="121" w:name="_Toc435460747"/>
      <w:bookmarkStart w:id="122" w:name="_Toc435462154"/>
      <w:bookmarkStart w:id="123" w:name="_Toc437557491"/>
      <w:bookmarkStart w:id="124" w:name="_Toc439968543"/>
      <w:bookmarkStart w:id="125" w:name="_Toc439969678"/>
      <w:bookmarkStart w:id="126" w:name="_Toc441233831"/>
      <w:bookmarkStart w:id="127" w:name="_Toc22814690"/>
      <w:bookmarkStart w:id="128" w:name="_Toc71221278"/>
      <w:r>
        <w:t>3.</w:t>
      </w:r>
      <w:r w:rsidRPr="008037ED">
        <w:t>2</w:t>
      </w:r>
      <w:r>
        <w:t xml:space="preserve">. </w:t>
      </w:r>
      <w:r w:rsidRPr="008037ED">
        <w:t>Objetivos específicos</w:t>
      </w:r>
      <w:bookmarkEnd w:id="117"/>
      <w:bookmarkEnd w:id="118"/>
      <w:bookmarkEnd w:id="119"/>
      <w:bookmarkEnd w:id="120"/>
      <w:bookmarkEnd w:id="121"/>
      <w:bookmarkEnd w:id="122"/>
      <w:bookmarkEnd w:id="123"/>
      <w:bookmarkEnd w:id="124"/>
      <w:bookmarkEnd w:id="125"/>
      <w:bookmarkEnd w:id="126"/>
      <w:bookmarkEnd w:id="127"/>
      <w:bookmarkEnd w:id="128"/>
    </w:p>
    <w:p w14:paraId="35BDE07F" w14:textId="4AFC8E3B" w:rsidR="00BB6AA7" w:rsidRDefault="00BB6AA7" w:rsidP="006F6F24">
      <w:pPr>
        <w:autoSpaceDE w:val="0"/>
        <w:autoSpaceDN w:val="0"/>
        <w:adjustRightInd w:val="0"/>
        <w:spacing w:after="240"/>
        <w:rPr>
          <w:rFonts w:cs="Arial"/>
        </w:rPr>
      </w:pPr>
      <w:r>
        <w:rPr>
          <w:rFonts w:cs="Arial"/>
        </w:rPr>
        <w:t>En este trabajo se van a realizar l</w:t>
      </w:r>
      <w:r w:rsidR="00445A67">
        <w:rPr>
          <w:rFonts w:cs="Arial"/>
        </w:rPr>
        <w:t>a</w:t>
      </w:r>
      <w:r>
        <w:rPr>
          <w:rFonts w:cs="Arial"/>
        </w:rPr>
        <w:t xml:space="preserve">s siguientes </w:t>
      </w:r>
      <w:r w:rsidR="00445A67">
        <w:rPr>
          <w:rFonts w:cs="Arial"/>
        </w:rPr>
        <w:t>tareas que ayudaran a describir mejor las especificaciones técnicas.</w:t>
      </w:r>
    </w:p>
    <w:p w14:paraId="52EEF65A" w14:textId="21AF89F4" w:rsidR="00BB6AA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análisis del estado del arte para sistemas de segmentación para navegación autónoma de robots y creación de SLAM</w:t>
      </w:r>
    </w:p>
    <w:p w14:paraId="664C13D4" w14:textId="1001419A"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ción de personas y su estado de postura para </w:t>
      </w:r>
      <w:r w:rsidR="007A113C">
        <w:rPr>
          <w:rFonts w:eastAsia="Times New Roman" w:cs="Arial"/>
          <w:lang w:eastAsia="es-ES"/>
        </w:rPr>
        <w:t>asegurarnos de que no haya colisión entre robot y humano.</w:t>
      </w:r>
    </w:p>
    <w:p w14:paraId="1B543652" w14:textId="2605C6AC"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tar movimiento en el sistema y predecir su trayectoria para poder esquivar </w:t>
      </w:r>
      <w:r w:rsidR="007A113C">
        <w:rPr>
          <w:rFonts w:eastAsia="Times New Roman" w:cs="Arial"/>
          <w:lang w:eastAsia="es-ES"/>
        </w:rPr>
        <w:t>y prevenir el paro del robot.</w:t>
      </w:r>
    </w:p>
    <w:p w14:paraId="46A3893A" w14:textId="30AD4164"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o elegir el algoritmo de segmentación semántica que se ajuste a las necesidades.</w:t>
      </w:r>
    </w:p>
    <w:p w14:paraId="46627518" w14:textId="01B267DB"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Elegir el algoritmo de navegación que se ajuste a las necesidades del sistema y probar si es la correcta.</w:t>
      </w:r>
    </w:p>
    <w:p w14:paraId="3446FDD2" w14:textId="58C69237"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Juntar los objetivos anteriores y valorar si el sistema de predicción de trayectorias es eficiente.</w:t>
      </w:r>
    </w:p>
    <w:p w14:paraId="54DE950F" w14:textId="1C2964E3"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Implementar el resultado del proceso en la tarjeta de </w:t>
      </w:r>
      <w:proofErr w:type="spellStart"/>
      <w:r>
        <w:rPr>
          <w:rFonts w:eastAsia="Times New Roman" w:cs="Arial"/>
          <w:lang w:eastAsia="es-ES"/>
        </w:rPr>
        <w:t>Nvidia</w:t>
      </w:r>
      <w:proofErr w:type="spellEnd"/>
      <w:r>
        <w:rPr>
          <w:rFonts w:eastAsia="Times New Roman" w:cs="Arial"/>
          <w:lang w:eastAsia="es-ES"/>
        </w:rPr>
        <w:t xml:space="preserve"> </w:t>
      </w:r>
      <w:proofErr w:type="spellStart"/>
      <w:r>
        <w:rPr>
          <w:rFonts w:eastAsia="Times New Roman" w:cs="Arial"/>
          <w:lang w:eastAsia="es-ES"/>
        </w:rPr>
        <w:t>Jetson</w:t>
      </w:r>
      <w:proofErr w:type="spellEnd"/>
      <w:r>
        <w:rPr>
          <w:rFonts w:eastAsia="Times New Roman" w:cs="Arial"/>
          <w:lang w:eastAsia="es-ES"/>
        </w:rPr>
        <w:t xml:space="preserve"> Nano para poder probarlo con </w:t>
      </w:r>
      <w:proofErr w:type="spellStart"/>
      <w:r>
        <w:rPr>
          <w:rFonts w:eastAsia="Times New Roman" w:cs="Arial"/>
          <w:lang w:eastAsia="es-ES"/>
        </w:rPr>
        <w:t>Jetbot</w:t>
      </w:r>
      <w:proofErr w:type="spellEnd"/>
      <w:r>
        <w:rPr>
          <w:rFonts w:eastAsia="Times New Roman" w:cs="Arial"/>
          <w:lang w:eastAsia="es-ES"/>
        </w:rPr>
        <w:t>, el robot creado para ello.</w:t>
      </w:r>
    </w:p>
    <w:p w14:paraId="7B101827" w14:textId="25836A4B" w:rsidR="00A56BF2" w:rsidRDefault="00A56BF2"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la implementación en ROS.</w:t>
      </w:r>
    </w:p>
    <w:p w14:paraId="199415EA" w14:textId="77777777" w:rsidR="006F6F24" w:rsidRPr="008037ED" w:rsidRDefault="006F6F24" w:rsidP="006F6F24">
      <w:pPr>
        <w:pStyle w:val="Ttulo2"/>
        <w:spacing w:before="480"/>
      </w:pPr>
      <w:bookmarkStart w:id="129" w:name="_Toc432240298"/>
      <w:bookmarkStart w:id="130" w:name="_Toc432504687"/>
      <w:bookmarkStart w:id="131" w:name="_Toc435459293"/>
      <w:bookmarkStart w:id="132" w:name="_Toc435460067"/>
      <w:bookmarkStart w:id="133" w:name="_Toc435460748"/>
      <w:bookmarkStart w:id="134" w:name="_Toc435462155"/>
      <w:bookmarkStart w:id="135" w:name="_Toc437557492"/>
      <w:bookmarkStart w:id="136" w:name="_Toc439968544"/>
      <w:bookmarkStart w:id="137" w:name="_Toc439969679"/>
      <w:bookmarkStart w:id="138" w:name="_Toc441233832"/>
      <w:bookmarkStart w:id="139" w:name="_Toc22814691"/>
      <w:bookmarkStart w:id="140" w:name="_Toc71221279"/>
      <w:r w:rsidRPr="008037ED">
        <w:lastRenderedPageBreak/>
        <w:t>3.</w:t>
      </w:r>
      <w:r>
        <w:t>3.</w:t>
      </w:r>
      <w:r w:rsidRPr="008037ED">
        <w:t xml:space="preserve"> Metodología del trabajo</w:t>
      </w:r>
      <w:bookmarkEnd w:id="129"/>
      <w:bookmarkEnd w:id="130"/>
      <w:bookmarkEnd w:id="131"/>
      <w:bookmarkEnd w:id="132"/>
      <w:bookmarkEnd w:id="133"/>
      <w:bookmarkEnd w:id="134"/>
      <w:bookmarkEnd w:id="135"/>
      <w:bookmarkEnd w:id="136"/>
      <w:bookmarkEnd w:id="137"/>
      <w:bookmarkEnd w:id="138"/>
      <w:bookmarkEnd w:id="139"/>
      <w:bookmarkEnd w:id="140"/>
    </w:p>
    <w:p w14:paraId="0081B122" w14:textId="5E1784A0" w:rsidR="00EE365B" w:rsidRDefault="009112B6" w:rsidP="006F6F24">
      <w:pPr>
        <w:tabs>
          <w:tab w:val="right" w:pos="9498"/>
        </w:tabs>
        <w:spacing w:after="240"/>
        <w:rPr>
          <w:rFonts w:eastAsia="Times New Roman" w:cs="Arial"/>
          <w:lang w:eastAsia="es-ES"/>
        </w:rPr>
      </w:pPr>
      <w:bookmarkStart w:id="141" w:name="_Hlk27040605"/>
      <w:r>
        <w:rPr>
          <w:rFonts w:eastAsia="Times New Roman" w:cs="Arial"/>
          <w:lang w:eastAsia="es-ES"/>
        </w:rPr>
        <w:t xml:space="preserve">Para poder llevar a cabo los objetivos descritos se establecerá una cierta estrategia. </w:t>
      </w:r>
      <w:r w:rsidR="00EE365B">
        <w:rPr>
          <w:rFonts w:eastAsia="Times New Roman" w:cs="Arial"/>
          <w:lang w:eastAsia="es-ES"/>
        </w:rPr>
        <w:t xml:space="preserve">Esta estrategia o metodología será la denominada </w:t>
      </w:r>
      <w:r w:rsidR="001E222A">
        <w:rPr>
          <w:rFonts w:eastAsia="Times New Roman" w:cs="Arial"/>
          <w:lang w:eastAsia="es-ES"/>
        </w:rPr>
        <w:t>S</w:t>
      </w:r>
      <w:r w:rsidR="00EE365B">
        <w:rPr>
          <w:rFonts w:eastAsia="Times New Roman" w:cs="Arial"/>
          <w:lang w:eastAsia="es-ES"/>
        </w:rPr>
        <w:t>crum, que consiste en objetivo a corto plazo o esprints que por si se cambian los pequeños objetivos u ocurre algún cambio en el desarrollo.</w:t>
      </w:r>
      <w:r w:rsidR="008F3EC6">
        <w:rPr>
          <w:rFonts w:eastAsia="Times New Roman" w:cs="Arial"/>
          <w:lang w:eastAsia="es-ES"/>
        </w:rPr>
        <w:t xml:space="preserve"> Se puede ver el ejemplo en la Figura 18. Esta metodología se utiliza mucho en los desarrollos software</w:t>
      </w:r>
      <w:r w:rsidR="001E222A">
        <w:rPr>
          <w:rFonts w:eastAsia="Times New Roman" w:cs="Arial"/>
          <w:lang w:eastAsia="es-ES"/>
        </w:rPr>
        <w:t>,</w:t>
      </w:r>
      <w:r w:rsidR="008F3EC6">
        <w:rPr>
          <w:rFonts w:eastAsia="Times New Roman" w:cs="Arial"/>
          <w:lang w:eastAsia="es-ES"/>
        </w:rPr>
        <w:t xml:space="preserve"> que </w:t>
      </w:r>
      <w:r w:rsidR="001E222A">
        <w:rPr>
          <w:rFonts w:eastAsia="Times New Roman" w:cs="Arial"/>
          <w:lang w:eastAsia="es-ES"/>
        </w:rPr>
        <w:t xml:space="preserve">normalmente </w:t>
      </w:r>
      <w:r w:rsidR="008F3EC6">
        <w:rPr>
          <w:rFonts w:eastAsia="Times New Roman" w:cs="Arial"/>
          <w:lang w:eastAsia="es-ES"/>
        </w:rPr>
        <w:t>suelen ser complejos y pueden producirse cambios en cualquier momento</w:t>
      </w:r>
      <w:r w:rsidR="001E222A">
        <w:rPr>
          <w:rFonts w:eastAsia="Times New Roman" w:cs="Arial"/>
          <w:lang w:eastAsia="es-ES"/>
        </w:rPr>
        <w:t xml:space="preserve"> durante el transcurso del proyecto</w:t>
      </w:r>
      <w:r w:rsidR="008F3EC6">
        <w:rPr>
          <w:rFonts w:eastAsia="Times New Roman" w:cs="Arial"/>
          <w:lang w:eastAsia="es-ES"/>
        </w:rPr>
        <w:t>.</w:t>
      </w:r>
    </w:p>
    <w:p w14:paraId="1BBB4FF4" w14:textId="77777777" w:rsidR="008F3EC6" w:rsidRDefault="008F3EC6" w:rsidP="008F3EC6">
      <w:pPr>
        <w:keepNext/>
        <w:tabs>
          <w:tab w:val="right" w:pos="9498"/>
        </w:tabs>
        <w:spacing w:after="240"/>
        <w:jc w:val="center"/>
      </w:pPr>
      <w:r>
        <w:rPr>
          <w:rFonts w:eastAsia="Times New Roman" w:cs="Arial"/>
          <w:noProof/>
          <w:lang w:eastAsia="es-ES"/>
        </w:rPr>
        <w:drawing>
          <wp:inline distT="0" distB="0" distL="0" distR="0" wp14:anchorId="48A9F89A" wp14:editId="7AE09F81">
            <wp:extent cx="3424686" cy="2615146"/>
            <wp:effectExtent l="0" t="0" r="4445" b="0"/>
            <wp:docPr id="28" name="Imagen 28" descr="Interfaz de usuario gráfica, 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Gráfico, Aplicación&#10;&#10;Descripción generada automáticamente"/>
                    <pic:cNvPicPr/>
                  </pic:nvPicPr>
                  <pic:blipFill>
                    <a:blip r:embed="rId41"/>
                    <a:stretch>
                      <a:fillRect/>
                    </a:stretch>
                  </pic:blipFill>
                  <pic:spPr>
                    <a:xfrm>
                      <a:off x="0" y="0"/>
                      <a:ext cx="3433621" cy="2621969"/>
                    </a:xfrm>
                    <a:prstGeom prst="rect">
                      <a:avLst/>
                    </a:prstGeom>
                  </pic:spPr>
                </pic:pic>
              </a:graphicData>
            </a:graphic>
          </wp:inline>
        </w:drawing>
      </w:r>
    </w:p>
    <w:p w14:paraId="1F45C669" w14:textId="770AB81E" w:rsidR="008F3EC6" w:rsidRDefault="008F3EC6" w:rsidP="008F3EC6">
      <w:pPr>
        <w:pStyle w:val="Descripcin"/>
        <w:jc w:val="center"/>
      </w:pPr>
      <w:bookmarkStart w:id="142" w:name="_Toc71221260"/>
      <w:r>
        <w:t xml:space="preserve">Figura </w:t>
      </w:r>
      <w:r>
        <w:fldChar w:fldCharType="begin"/>
      </w:r>
      <w:r>
        <w:instrText xml:space="preserve"> SEQ Figura \* ARABIC </w:instrText>
      </w:r>
      <w:r>
        <w:fldChar w:fldCharType="separate"/>
      </w:r>
      <w:r>
        <w:rPr>
          <w:noProof/>
        </w:rPr>
        <w:t>18</w:t>
      </w:r>
      <w:r>
        <w:fldChar w:fldCharType="end"/>
      </w:r>
      <w:r>
        <w:t>: Ejemplo de la metodología Scrum (</w:t>
      </w:r>
      <w:hyperlink r:id="rId42" w:history="1">
        <w:r w:rsidRPr="00114D4F">
          <w:rPr>
            <w:rStyle w:val="Hipervnculo"/>
          </w:rPr>
          <w:t>https://www.eclee.com/wp-content/uploads/2020/01/Scrum_Pic.png</w:t>
        </w:r>
      </w:hyperlink>
      <w:r>
        <w:t>).</w:t>
      </w:r>
      <w:bookmarkEnd w:id="142"/>
    </w:p>
    <w:p w14:paraId="0DC94374" w14:textId="77777777" w:rsidR="008F3EC6" w:rsidRPr="008F3EC6" w:rsidRDefault="008F3EC6" w:rsidP="008F3EC6">
      <w:pPr>
        <w:rPr>
          <w:lang w:val="es-ES"/>
        </w:rPr>
      </w:pPr>
    </w:p>
    <w:p w14:paraId="01E199B8" w14:textId="37C898B0" w:rsidR="006F6F24" w:rsidRPr="001E222A" w:rsidRDefault="009B2D7D" w:rsidP="00FB1392">
      <w:pPr>
        <w:tabs>
          <w:tab w:val="right" w:pos="9498"/>
        </w:tabs>
        <w:spacing w:after="240"/>
        <w:rPr>
          <w:rFonts w:eastAsia="Times New Roman" w:cs="Arial"/>
          <w:lang w:eastAsia="es-ES"/>
        </w:rPr>
      </w:pPr>
      <w:bookmarkStart w:id="143" w:name="_Hlk27040661"/>
      <w:r w:rsidRPr="001E222A">
        <w:rPr>
          <w:rFonts w:eastAsia="Times New Roman" w:cs="Arial"/>
          <w:lang w:eastAsia="es-ES"/>
        </w:rPr>
        <w:t>Para poder empezar a plantear esta metodología es necesario tener un proyecto y realizar una planificación o objetivos previos. Esta planificación no va ha ser la definitiva, pero ayudara en tener un objetivo fijo y tener idea de que trata el proyecto, es decir, tener una visión clara del proyecto en general. Para poder realizar este planteamiento es necesario realizar el estudio del proyecto, analizar la información que existe y mirar si tienes recursos necesarios para poder llevar a cabo el proyecto.</w:t>
      </w:r>
    </w:p>
    <w:p w14:paraId="53457888" w14:textId="7FF24AA3" w:rsidR="009B2D7D" w:rsidRPr="001E222A" w:rsidRDefault="009B2D7D" w:rsidP="00FB1392">
      <w:pPr>
        <w:tabs>
          <w:tab w:val="right" w:pos="9498"/>
        </w:tabs>
        <w:spacing w:after="240"/>
        <w:rPr>
          <w:rFonts w:eastAsia="Times New Roman" w:cs="Arial"/>
          <w:lang w:eastAsia="es-ES"/>
        </w:rPr>
      </w:pPr>
      <w:r w:rsidRPr="001E222A">
        <w:rPr>
          <w:rFonts w:eastAsia="Times New Roman" w:cs="Arial"/>
          <w:lang w:eastAsia="es-ES"/>
        </w:rPr>
        <w:t>Teniendo la información analizada y los recursos a disposición, se realizará el planteamiento general, que a su vez contendrá los pequeños esprints o objetivos que se marcaran para el cumplimiento del proyecto. Hay que tener claro de que cada esprint no está estrictamente definido, por lo que se realizara este proceso de Scrum cada vez que trabajemos en el proyecto, ya sea para repasar lo hecho hasta ese punto o realizar algún cambio que se ha detectado.</w:t>
      </w:r>
    </w:p>
    <w:p w14:paraId="0D26574A" w14:textId="603F801B"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lastRenderedPageBreak/>
        <w:t>Cada esprint consistirá en distintas tareas que habrá que llevarlas a cabo en un tiempo determinado, siendo este tiempo flexible. Una vez realizada la tarea, es conveniente que sea subida a una plataforma de desarrollo colaborativo para que los integrantes puedan analizar lo que se ha hecho. En este caso al ser un solo integrante no es necesario subir, pero es interesante para llevar un control de versiones.</w:t>
      </w:r>
    </w:p>
    <w:p w14:paraId="35D70F14" w14:textId="77777777"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Puede ser que cada esprint tenga sus apartados o subtareas a realizar. Por ello en cada sprint o subtarea, según donde se encuentre se analizará lo que se ha realizado, como se ha realizado y si existen otras maneras de abordar el problema para poder buscar mejoras para del proyecto. </w:t>
      </w:r>
    </w:p>
    <w:p w14:paraId="7F228650" w14:textId="39331268"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En este caso los objetivos serán los </w:t>
      </w:r>
      <w:r w:rsidR="00806E15" w:rsidRPr="001E222A">
        <w:rPr>
          <w:rFonts w:eastAsia="Times New Roman" w:cs="Arial"/>
          <w:lang w:eastAsia="es-ES"/>
        </w:rPr>
        <w:t>esprints generales</w:t>
      </w:r>
      <w:r w:rsidRPr="001E222A">
        <w:rPr>
          <w:rFonts w:eastAsia="Times New Roman" w:cs="Arial"/>
          <w:lang w:eastAsia="es-ES"/>
        </w:rPr>
        <w:t xml:space="preserve"> que se han definido y estos tendrán </w:t>
      </w:r>
      <w:r w:rsidR="00806E15" w:rsidRPr="001E222A">
        <w:rPr>
          <w:rFonts w:eastAsia="Times New Roman" w:cs="Arial"/>
          <w:lang w:eastAsia="es-ES"/>
        </w:rPr>
        <w:t>una fecha</w:t>
      </w:r>
      <w:r w:rsidRPr="001E222A">
        <w:rPr>
          <w:rFonts w:eastAsia="Times New Roman" w:cs="Arial"/>
          <w:lang w:eastAsia="es-ES"/>
        </w:rPr>
        <w:t xml:space="preserve"> </w:t>
      </w:r>
      <w:r w:rsidR="00806E15" w:rsidRPr="001E222A">
        <w:rPr>
          <w:rFonts w:eastAsia="Times New Roman" w:cs="Arial"/>
          <w:lang w:eastAsia="es-ES"/>
        </w:rPr>
        <w:t>específica</w:t>
      </w:r>
      <w:r w:rsidRPr="001E222A">
        <w:rPr>
          <w:rFonts w:eastAsia="Times New Roman" w:cs="Arial"/>
          <w:lang w:eastAsia="es-ES"/>
        </w:rPr>
        <w:t xml:space="preserve"> para cumplir </w:t>
      </w:r>
      <w:r w:rsidR="00806E15" w:rsidRPr="001E222A">
        <w:rPr>
          <w:rFonts w:eastAsia="Times New Roman" w:cs="Arial"/>
          <w:lang w:eastAsia="es-ES"/>
        </w:rPr>
        <w:t xml:space="preserve">el </w:t>
      </w:r>
      <w:r w:rsidRPr="001E222A">
        <w:rPr>
          <w:rFonts w:eastAsia="Times New Roman" w:cs="Arial"/>
          <w:lang w:eastAsia="es-ES"/>
        </w:rPr>
        <w:t xml:space="preserve">plazo de entrega. </w:t>
      </w:r>
      <w:r w:rsidR="00806E15" w:rsidRPr="001E222A">
        <w:rPr>
          <w:rFonts w:eastAsia="Times New Roman" w:cs="Arial"/>
          <w:lang w:eastAsia="es-ES"/>
        </w:rPr>
        <w:t xml:space="preserve">Como se comenta anteriormente se evaluará </w:t>
      </w:r>
      <w:r w:rsidR="00CD1D12" w:rsidRPr="001E222A">
        <w:rPr>
          <w:rFonts w:eastAsia="Times New Roman" w:cs="Arial"/>
          <w:lang w:eastAsia="es-ES"/>
        </w:rPr>
        <w:t xml:space="preserve">y valorará </w:t>
      </w:r>
      <w:r w:rsidR="00806E15" w:rsidRPr="001E222A">
        <w:rPr>
          <w:rFonts w:eastAsia="Times New Roman" w:cs="Arial"/>
          <w:lang w:eastAsia="es-ES"/>
        </w:rPr>
        <w:t>el trabajo realizado y respecto a esa evaluación se realizarán las modificaciones necesarias para que el proyecto avance.</w:t>
      </w:r>
    </w:p>
    <w:p w14:paraId="146E405F" w14:textId="5EE22E44" w:rsidR="00806E15" w:rsidRPr="001E222A" w:rsidRDefault="00806E15" w:rsidP="00FB1392">
      <w:pPr>
        <w:tabs>
          <w:tab w:val="right" w:pos="9498"/>
        </w:tabs>
        <w:spacing w:after="240"/>
        <w:rPr>
          <w:rFonts w:eastAsia="Times New Roman" w:cs="Arial"/>
          <w:lang w:eastAsia="es-ES"/>
        </w:rPr>
      </w:pPr>
      <w:r w:rsidRPr="001E222A">
        <w:rPr>
          <w:rFonts w:eastAsia="Times New Roman" w:cs="Arial"/>
          <w:lang w:eastAsia="es-ES"/>
        </w:rPr>
        <w:t>Para una mejor gestión de este sistema se realizará el concepto de Kanban para que en todo momento se sepa el estado del proyecto. En Kanban se encontrarán los esprints que contendrán las subtareas y en todo momento se podrá saber el estado de cada sprint.</w:t>
      </w:r>
    </w:p>
    <w:p w14:paraId="20182807" w14:textId="76598FFA" w:rsidR="00806E15" w:rsidRDefault="00806E15" w:rsidP="00FB1392">
      <w:pPr>
        <w:tabs>
          <w:tab w:val="right" w:pos="9498"/>
        </w:tabs>
        <w:spacing w:after="240"/>
        <w:rPr>
          <w:rFonts w:eastAsia="Times New Roman" w:cs="Arial"/>
          <w:sz w:val="20"/>
          <w:lang w:eastAsia="es-ES"/>
        </w:rPr>
      </w:pPr>
      <w:r w:rsidRPr="001E222A">
        <w:rPr>
          <w:rFonts w:eastAsia="Times New Roman" w:cs="Arial"/>
          <w:lang w:eastAsia="es-ES"/>
        </w:rPr>
        <w:t>Podemos ver la Tabla 1 donde se definen los esprints del proyecto.</w:t>
      </w:r>
    </w:p>
    <w:p w14:paraId="64F55484" w14:textId="77777777" w:rsidR="00CD1D12" w:rsidRDefault="00CD1D12" w:rsidP="00FB1392">
      <w:pPr>
        <w:tabs>
          <w:tab w:val="right" w:pos="9498"/>
        </w:tabs>
        <w:spacing w:after="240"/>
        <w:rPr>
          <w:rFonts w:eastAsia="Times New Roman" w:cs="Arial"/>
          <w:sz w:val="20"/>
          <w:lang w:eastAsia="es-ES"/>
        </w:rPr>
      </w:pPr>
    </w:p>
    <w:p w14:paraId="02311387" w14:textId="386A5088" w:rsidR="00CD1D12" w:rsidRDefault="00CD1D12" w:rsidP="00CD1D12">
      <w:pPr>
        <w:pStyle w:val="Descripcin"/>
        <w:keepNext/>
      </w:pPr>
      <w:bookmarkStart w:id="144" w:name="_Toc71221261"/>
      <w:r>
        <w:t xml:space="preserve">Tabla </w:t>
      </w:r>
      <w:r>
        <w:fldChar w:fldCharType="begin"/>
      </w:r>
      <w:r>
        <w:instrText xml:space="preserve"> SEQ Tabla \* ARABIC </w:instrText>
      </w:r>
      <w:r>
        <w:fldChar w:fldCharType="separate"/>
      </w:r>
      <w:r>
        <w:rPr>
          <w:noProof/>
        </w:rPr>
        <w:t>1</w:t>
      </w:r>
      <w:r>
        <w:fldChar w:fldCharType="end"/>
      </w:r>
      <w:r>
        <w:t>: Planificación de esprints para el proyecto</w:t>
      </w:r>
      <w:bookmarkEnd w:id="144"/>
    </w:p>
    <w:tbl>
      <w:tblPr>
        <w:tblStyle w:val="Tablanormal3"/>
        <w:tblW w:w="0" w:type="auto"/>
        <w:tblLook w:val="04A0" w:firstRow="1" w:lastRow="0" w:firstColumn="1" w:lastColumn="0" w:noHBand="0" w:noVBand="1"/>
      </w:tblPr>
      <w:tblGrid>
        <w:gridCol w:w="1083"/>
        <w:gridCol w:w="5575"/>
        <w:gridCol w:w="2268"/>
      </w:tblGrid>
      <w:tr w:rsidR="00806E15" w14:paraId="7AEEBD7D" w14:textId="77777777" w:rsidTr="00CD1D12">
        <w:trPr>
          <w:cnfStyle w:val="100000000000" w:firstRow="1" w:lastRow="0" w:firstColumn="0" w:lastColumn="0" w:oddVBand="0" w:evenVBand="0" w:oddHBand="0" w:evenHBand="0" w:firstRowFirstColumn="0" w:firstRowLastColumn="0" w:lastRowFirstColumn="0" w:lastRowLastColumn="0"/>
          <w:trHeight w:val="329"/>
        </w:trPr>
        <w:tc>
          <w:tcPr>
            <w:cnfStyle w:val="001000000100" w:firstRow="0" w:lastRow="0" w:firstColumn="1" w:lastColumn="0" w:oddVBand="0" w:evenVBand="0" w:oddHBand="0" w:evenHBand="0" w:firstRowFirstColumn="1" w:firstRowLastColumn="0" w:lastRowFirstColumn="0" w:lastRowLastColumn="0"/>
            <w:tcW w:w="1083" w:type="dxa"/>
          </w:tcPr>
          <w:p w14:paraId="4265C234" w14:textId="4C321133" w:rsidR="00806E15" w:rsidRPr="00CD1D12" w:rsidRDefault="00806E15" w:rsidP="00CD1D12">
            <w:pPr>
              <w:pStyle w:val="Sinespaciado"/>
              <w:rPr>
                <w:rFonts w:ascii="Arial" w:hAnsi="Arial" w:cs="Arial"/>
                <w:sz w:val="20"/>
                <w:szCs w:val="20"/>
                <w:lang w:eastAsia="es-ES"/>
              </w:rPr>
            </w:pPr>
            <w:r w:rsidRPr="00CD1D12">
              <w:rPr>
                <w:rFonts w:ascii="Arial" w:hAnsi="Arial" w:cs="Arial"/>
                <w:sz w:val="20"/>
                <w:szCs w:val="20"/>
                <w:lang w:eastAsia="es-ES"/>
              </w:rPr>
              <w:t>ESPRINT</w:t>
            </w:r>
          </w:p>
        </w:tc>
        <w:tc>
          <w:tcPr>
            <w:tcW w:w="5575" w:type="dxa"/>
          </w:tcPr>
          <w:p w14:paraId="54D82AA4" w14:textId="7FEC9DF9"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OBJETIVO</w:t>
            </w:r>
          </w:p>
        </w:tc>
        <w:tc>
          <w:tcPr>
            <w:tcW w:w="2268" w:type="dxa"/>
          </w:tcPr>
          <w:p w14:paraId="03E8C90C" w14:textId="0480D8B8"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FECHA ESTIMADA</w:t>
            </w:r>
          </w:p>
        </w:tc>
      </w:tr>
      <w:tr w:rsidR="00806E15" w14:paraId="2037FA1C"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33E8660A" w14:textId="54874331"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1</w:t>
            </w:r>
          </w:p>
        </w:tc>
        <w:tc>
          <w:tcPr>
            <w:tcW w:w="5575" w:type="dxa"/>
            <w:vAlign w:val="center"/>
          </w:tcPr>
          <w:p w14:paraId="759F4A66" w14:textId="2783ACB9" w:rsidR="00806E15" w:rsidRPr="00CD1D12" w:rsidRDefault="00806E15"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Análisis o estado del arte</w:t>
            </w:r>
          </w:p>
        </w:tc>
        <w:tc>
          <w:tcPr>
            <w:tcW w:w="2268" w:type="dxa"/>
            <w:vAlign w:val="center"/>
          </w:tcPr>
          <w:p w14:paraId="7AF610CE" w14:textId="29AD55C3" w:rsidR="00806E15" w:rsidRPr="00CD1D12" w:rsidRDefault="00806E1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6/05/2021</w:t>
            </w:r>
          </w:p>
        </w:tc>
      </w:tr>
      <w:tr w:rsidR="00806E15" w14:paraId="586D692E"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E82BFF8" w14:textId="6429A25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2</w:t>
            </w:r>
          </w:p>
        </w:tc>
        <w:tc>
          <w:tcPr>
            <w:tcW w:w="5575" w:type="dxa"/>
            <w:vAlign w:val="center"/>
          </w:tcPr>
          <w:p w14:paraId="190B3EA0" w14:textId="66681312" w:rsidR="00CD1D12"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Realizar o elegir algoritmo de seg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5F6E3612" w14:textId="48514577" w:rsidR="00806E15" w:rsidRPr="00CD1D12" w:rsidRDefault="000F41B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11</w:t>
            </w:r>
            <w:r w:rsidRPr="00CD1D12">
              <w:rPr>
                <w:rFonts w:ascii="Arial" w:hAnsi="Arial" w:cs="Arial"/>
                <w:sz w:val="20"/>
                <w:szCs w:val="20"/>
                <w:lang w:eastAsia="es-ES"/>
              </w:rPr>
              <w:t>/05/2021</w:t>
            </w:r>
          </w:p>
        </w:tc>
      </w:tr>
      <w:tr w:rsidR="00806E15" w14:paraId="53EF195F"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868E44C" w14:textId="2C45C0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3</w:t>
            </w:r>
          </w:p>
        </w:tc>
        <w:tc>
          <w:tcPr>
            <w:tcW w:w="5575" w:type="dxa"/>
            <w:vAlign w:val="center"/>
          </w:tcPr>
          <w:p w14:paraId="6B0B2899" w14:textId="2DA26FBC"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lang w:val="es-ES"/>
              </w:rPr>
            </w:pPr>
            <w:r w:rsidRPr="00A033A4">
              <w:rPr>
                <w:rFonts w:ascii="Arial" w:hAnsi="Arial" w:cs="Arial"/>
                <w:sz w:val="20"/>
                <w:szCs w:val="20"/>
                <w:lang w:val="es-ES" w:eastAsia="es-ES"/>
              </w:rPr>
              <w:t>Realizar la detec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 de personas y sus trayectorias</w:t>
            </w:r>
          </w:p>
        </w:tc>
        <w:tc>
          <w:tcPr>
            <w:tcW w:w="2268" w:type="dxa"/>
            <w:vAlign w:val="center"/>
          </w:tcPr>
          <w:p w14:paraId="2621727D" w14:textId="54301E36" w:rsidR="00806E15" w:rsidRPr="00CD1D12" w:rsidRDefault="000F41B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16</w:t>
            </w:r>
            <w:r w:rsidRPr="00CD1D12">
              <w:rPr>
                <w:rFonts w:ascii="Arial" w:hAnsi="Arial" w:cs="Arial"/>
                <w:sz w:val="20"/>
                <w:szCs w:val="20"/>
                <w:lang w:eastAsia="es-ES"/>
              </w:rPr>
              <w:t>/05/2021</w:t>
            </w:r>
          </w:p>
        </w:tc>
      </w:tr>
      <w:tr w:rsidR="00806E15" w14:paraId="052C942D"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6AD31A6" w14:textId="0B05CA24"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4</w:t>
            </w:r>
          </w:p>
        </w:tc>
        <w:tc>
          <w:tcPr>
            <w:tcW w:w="5575" w:type="dxa"/>
            <w:vAlign w:val="center"/>
          </w:tcPr>
          <w:p w14:paraId="0D566282" w14:textId="1D5FD32C"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Elegir el algoritmo de naveg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460DC75B" w14:textId="6AD8D8AB" w:rsidR="00806E15" w:rsidRPr="00CD1D12" w:rsidRDefault="000F41B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18</w:t>
            </w:r>
            <w:r w:rsidRPr="00CD1D12">
              <w:rPr>
                <w:rFonts w:ascii="Arial" w:hAnsi="Arial" w:cs="Arial"/>
                <w:sz w:val="20"/>
                <w:szCs w:val="20"/>
                <w:lang w:eastAsia="es-ES"/>
              </w:rPr>
              <w:t>/05/2021</w:t>
            </w:r>
          </w:p>
        </w:tc>
      </w:tr>
      <w:tr w:rsidR="00806E15" w14:paraId="40E7078E"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A3D2378" w14:textId="78287C59"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5</w:t>
            </w:r>
          </w:p>
        </w:tc>
        <w:tc>
          <w:tcPr>
            <w:tcW w:w="5575" w:type="dxa"/>
            <w:vAlign w:val="center"/>
          </w:tcPr>
          <w:p w14:paraId="36867103" w14:textId="3FB76BBE"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Juntar </w:t>
            </w:r>
            <w:r w:rsidR="00A033A4" w:rsidRPr="00A033A4">
              <w:rPr>
                <w:rFonts w:ascii="Arial" w:hAnsi="Arial" w:cs="Arial"/>
                <w:sz w:val="20"/>
                <w:szCs w:val="20"/>
                <w:lang w:val="es-ES" w:eastAsia="es-ES"/>
              </w:rPr>
              <w:t xml:space="preserve">los algoritmos </w:t>
            </w:r>
            <w:r w:rsidRPr="00A033A4">
              <w:rPr>
                <w:rFonts w:ascii="Arial" w:hAnsi="Arial" w:cs="Arial"/>
                <w:sz w:val="20"/>
                <w:szCs w:val="20"/>
                <w:lang w:val="es-ES" w:eastAsia="es-ES"/>
              </w:rPr>
              <w:t>para implementarlo</w:t>
            </w:r>
            <w:r w:rsidR="00A033A4" w:rsidRPr="00A033A4">
              <w:rPr>
                <w:rFonts w:ascii="Arial" w:hAnsi="Arial" w:cs="Arial"/>
                <w:sz w:val="20"/>
                <w:szCs w:val="20"/>
                <w:lang w:val="es-ES" w:eastAsia="es-ES"/>
              </w:rPr>
              <w:t>s</w:t>
            </w:r>
            <w:r w:rsidRPr="00A033A4">
              <w:rPr>
                <w:rFonts w:ascii="Arial" w:hAnsi="Arial" w:cs="Arial"/>
                <w:sz w:val="20"/>
                <w:szCs w:val="20"/>
                <w:lang w:val="es-ES" w:eastAsia="es-ES"/>
              </w:rPr>
              <w:t xml:space="preserve"> en </w:t>
            </w:r>
            <w:proofErr w:type="spellStart"/>
            <w:r w:rsidRPr="00A033A4">
              <w:rPr>
                <w:rFonts w:ascii="Arial" w:hAnsi="Arial" w:cs="Arial"/>
                <w:sz w:val="20"/>
                <w:szCs w:val="20"/>
                <w:lang w:val="es-ES" w:eastAsia="es-ES"/>
              </w:rPr>
              <w:t>Jetbot</w:t>
            </w:r>
            <w:proofErr w:type="spellEnd"/>
          </w:p>
        </w:tc>
        <w:tc>
          <w:tcPr>
            <w:tcW w:w="2268" w:type="dxa"/>
            <w:vAlign w:val="center"/>
          </w:tcPr>
          <w:p w14:paraId="5EAA3F54" w14:textId="50871776" w:rsidR="00806E15" w:rsidRPr="00CD1D12" w:rsidRDefault="000F41B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20</w:t>
            </w:r>
            <w:r w:rsidRPr="00CD1D12">
              <w:rPr>
                <w:rFonts w:ascii="Arial" w:hAnsi="Arial" w:cs="Arial"/>
                <w:sz w:val="20"/>
                <w:szCs w:val="20"/>
                <w:lang w:eastAsia="es-ES"/>
              </w:rPr>
              <w:t>/05/2021</w:t>
            </w:r>
          </w:p>
        </w:tc>
      </w:tr>
      <w:tr w:rsidR="00806E15" w14:paraId="2DED343B"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A19B543" w14:textId="4437682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6</w:t>
            </w:r>
          </w:p>
        </w:tc>
        <w:tc>
          <w:tcPr>
            <w:tcW w:w="5575" w:type="dxa"/>
            <w:vAlign w:val="center"/>
          </w:tcPr>
          <w:p w14:paraId="474BD402" w14:textId="528F45B1"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Imple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 xml:space="preserve">n </w:t>
            </w:r>
            <w:r w:rsidR="00A033A4" w:rsidRPr="00A033A4">
              <w:rPr>
                <w:rFonts w:ascii="Arial" w:hAnsi="Arial" w:cs="Arial"/>
                <w:sz w:val="20"/>
                <w:szCs w:val="20"/>
                <w:lang w:val="es-ES" w:eastAsia="es-ES"/>
              </w:rPr>
              <w:t xml:space="preserve">de los algoritmos </w:t>
            </w:r>
            <w:r w:rsidRPr="00A033A4">
              <w:rPr>
                <w:rFonts w:ascii="Arial" w:hAnsi="Arial" w:cs="Arial"/>
                <w:sz w:val="20"/>
                <w:szCs w:val="20"/>
                <w:lang w:val="es-ES" w:eastAsia="es-ES"/>
              </w:rPr>
              <w:t>en el Sistema ROS</w:t>
            </w:r>
          </w:p>
        </w:tc>
        <w:tc>
          <w:tcPr>
            <w:tcW w:w="2268" w:type="dxa"/>
            <w:vAlign w:val="center"/>
          </w:tcPr>
          <w:p w14:paraId="4311368E" w14:textId="6858AEC7" w:rsidR="00806E15" w:rsidRPr="00CD1D12" w:rsidRDefault="000F41B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5</w:t>
            </w:r>
            <w:r w:rsidRPr="00CD1D12">
              <w:rPr>
                <w:rFonts w:ascii="Arial" w:hAnsi="Arial" w:cs="Arial"/>
                <w:sz w:val="20"/>
                <w:szCs w:val="20"/>
                <w:lang w:eastAsia="es-ES"/>
              </w:rPr>
              <w:t>/05/2021</w:t>
            </w:r>
          </w:p>
        </w:tc>
      </w:tr>
      <w:tr w:rsidR="00806E15" w14:paraId="000DE7E4"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FF978DF" w14:textId="1CA389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7</w:t>
            </w:r>
          </w:p>
        </w:tc>
        <w:tc>
          <w:tcPr>
            <w:tcW w:w="5575" w:type="dxa"/>
            <w:vAlign w:val="center"/>
          </w:tcPr>
          <w:p w14:paraId="209F011E" w14:textId="494FCEFB"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Pruebas para comprobar </w:t>
            </w:r>
            <w:r w:rsidR="00A033A4" w:rsidRPr="00A033A4">
              <w:rPr>
                <w:rFonts w:ascii="Arial" w:hAnsi="Arial" w:cs="Arial"/>
                <w:sz w:val="20"/>
                <w:szCs w:val="20"/>
                <w:lang w:val="es-ES" w:eastAsia="es-ES"/>
              </w:rPr>
              <w:t>y calificar el</w:t>
            </w:r>
            <w:r w:rsidRPr="00A033A4">
              <w:rPr>
                <w:rFonts w:ascii="Arial" w:hAnsi="Arial" w:cs="Arial"/>
                <w:sz w:val="20"/>
                <w:szCs w:val="20"/>
                <w:lang w:val="es-ES" w:eastAsia="es-ES"/>
              </w:rPr>
              <w:t xml:space="preserve"> funcionamiento</w:t>
            </w:r>
          </w:p>
        </w:tc>
        <w:tc>
          <w:tcPr>
            <w:tcW w:w="2268" w:type="dxa"/>
            <w:vAlign w:val="center"/>
          </w:tcPr>
          <w:p w14:paraId="0EFAAA5A" w14:textId="4EFC1D6F" w:rsidR="00806E15" w:rsidRPr="00CD1D12" w:rsidRDefault="000F41B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30</w:t>
            </w:r>
            <w:r w:rsidRPr="00CD1D12">
              <w:rPr>
                <w:rFonts w:ascii="Arial" w:hAnsi="Arial" w:cs="Arial"/>
                <w:sz w:val="20"/>
                <w:szCs w:val="20"/>
                <w:lang w:eastAsia="es-ES"/>
              </w:rPr>
              <w:t>/05/2021</w:t>
            </w:r>
          </w:p>
        </w:tc>
      </w:tr>
    </w:tbl>
    <w:p w14:paraId="7B50DEAD" w14:textId="77777777" w:rsidR="009B2D7D" w:rsidRPr="009F57A6" w:rsidRDefault="009B2D7D" w:rsidP="00FB1392">
      <w:pPr>
        <w:tabs>
          <w:tab w:val="right" w:pos="9498"/>
        </w:tabs>
        <w:spacing w:after="240"/>
        <w:rPr>
          <w:rFonts w:eastAsia="Times New Roman" w:cs="Arial"/>
          <w:sz w:val="20"/>
          <w:lang w:eastAsia="es-ES"/>
        </w:rPr>
      </w:pPr>
    </w:p>
    <w:bookmarkEnd w:id="141"/>
    <w:bookmarkEnd w:id="143"/>
    <w:p w14:paraId="597B96C9" w14:textId="77777777" w:rsidR="0024507B" w:rsidRDefault="0024507B" w:rsidP="0024507B">
      <w:pPr>
        <w:spacing w:after="0"/>
        <w:jc w:val="left"/>
        <w:rPr>
          <w:rFonts w:eastAsia="Times New Roman" w:cs="Arial"/>
          <w:b/>
          <w:bCs/>
          <w:iCs/>
          <w:sz w:val="36"/>
          <w:szCs w:val="32"/>
          <w:lang w:val="es-ES" w:bidi="en-US"/>
        </w:rPr>
      </w:pPr>
      <w:r>
        <w:br w:type="page"/>
      </w:r>
    </w:p>
    <w:p w14:paraId="7554858B" w14:textId="77777777" w:rsidR="00B241D8" w:rsidRDefault="00E464E0" w:rsidP="00B241D8">
      <w:pPr>
        <w:pStyle w:val="Ttulo1"/>
      </w:pPr>
      <w:bookmarkStart w:id="145" w:name="_Toc71221280"/>
      <w:r w:rsidRPr="008037ED">
        <w:lastRenderedPageBreak/>
        <w:t xml:space="preserve">4. </w:t>
      </w:r>
      <w:bookmarkEnd w:id="101"/>
      <w:bookmarkEnd w:id="102"/>
      <w:bookmarkEnd w:id="103"/>
      <w:bookmarkEnd w:id="104"/>
      <w:r w:rsidR="00DE7124">
        <w:t>Identificación de requisitos</w:t>
      </w:r>
      <w:bookmarkEnd w:id="145"/>
    </w:p>
    <w:p w14:paraId="3A575F7C" w14:textId="5256AFDE" w:rsidR="00B34383" w:rsidRDefault="00B241D8" w:rsidP="00B34383">
      <w:pPr>
        <w:spacing w:after="240"/>
        <w:rPr>
          <w:lang w:eastAsia="es-ES"/>
        </w:rPr>
      </w:pPr>
      <w:r w:rsidRPr="00B241D8">
        <w:rPr>
          <w:lang w:eastAsia="es-ES"/>
        </w:rPr>
        <w:t>En este capítulo se debe indicar el trabajo previo realizado para guiar el desarrollo del software. Esto debería incluir la identificación adecuada del problema a tratar, así como del contexto habitual de uso o funcionamiento de la aplicación. Idealmente, la identificación de requisitos se debería hacer contando con expertos en la materia a tratar.</w:t>
      </w:r>
    </w:p>
    <w:p w14:paraId="46940E3F" w14:textId="63148210" w:rsidR="006A6A78" w:rsidRDefault="004F1822" w:rsidP="00B241D8">
      <w:pPr>
        <w:rPr>
          <w:lang w:eastAsia="es-ES"/>
        </w:rPr>
      </w:pPr>
      <w:r>
        <w:rPr>
          <w:lang w:eastAsia="es-ES"/>
        </w:rPr>
        <w:br w:type="page"/>
      </w:r>
    </w:p>
    <w:p w14:paraId="38F35E54" w14:textId="77777777" w:rsidR="004F1822" w:rsidRDefault="004F1822" w:rsidP="004F1822">
      <w:pPr>
        <w:pStyle w:val="Ttulo1"/>
      </w:pPr>
      <w:bookmarkStart w:id="146" w:name="_Toc432240309"/>
      <w:bookmarkStart w:id="147" w:name="_Toc432504698"/>
      <w:bookmarkStart w:id="148" w:name="_Toc435459317"/>
      <w:bookmarkStart w:id="149" w:name="_Toc435460091"/>
      <w:bookmarkStart w:id="150" w:name="_Toc435460324"/>
      <w:bookmarkStart w:id="151" w:name="_Toc435460389"/>
      <w:bookmarkStart w:id="152" w:name="_Toc435460653"/>
      <w:bookmarkStart w:id="153" w:name="_Toc435460772"/>
      <w:bookmarkStart w:id="154" w:name="_Toc435462179"/>
      <w:bookmarkStart w:id="155" w:name="_Toc437557504"/>
      <w:bookmarkStart w:id="156" w:name="_Toc439968623"/>
      <w:bookmarkStart w:id="157" w:name="_Toc439969758"/>
      <w:bookmarkStart w:id="158" w:name="_Toc441233912"/>
      <w:bookmarkStart w:id="159" w:name="_Toc71221281"/>
      <w:r>
        <w:lastRenderedPageBreak/>
        <w:t>5</w:t>
      </w:r>
      <w:r w:rsidRPr="008037ED">
        <w:t xml:space="preserve">. </w:t>
      </w:r>
      <w:r>
        <w:t xml:space="preserve">Descripción de </w:t>
      </w:r>
      <w:r w:rsidR="00DE7124">
        <w:t>la herramienta software desarrollada</w:t>
      </w:r>
      <w:bookmarkEnd w:id="159"/>
    </w:p>
    <w:p w14:paraId="6B769561" w14:textId="60517B39" w:rsidR="004F1822" w:rsidRDefault="00B241D8" w:rsidP="00B34383">
      <w:pPr>
        <w:spacing w:after="240"/>
        <w:rPr>
          <w:lang w:val="es-ES" w:bidi="en-US"/>
        </w:rPr>
      </w:pPr>
      <w:r w:rsidRPr="00B241D8">
        <w:rPr>
          <w:lang w:val="es-ES" w:bidi="en-US"/>
        </w:rPr>
        <w:t xml:space="preserve">En el caso de </w:t>
      </w:r>
      <w:r w:rsidRPr="00B241D8">
        <w:rPr>
          <w:b/>
          <w:bCs/>
          <w:lang w:val="es-ES" w:bidi="en-US"/>
        </w:rPr>
        <w:t>desarrollos de software</w:t>
      </w:r>
      <w:r w:rsidRPr="00B241D8">
        <w:rPr>
          <w:lang w:val="es-ES" w:bidi="en-US"/>
        </w:rPr>
        <w:t>, deberían aportarse detalles del proceso de desarrollo, incluyendo las fases e hitos del proceso. También deben presentarse diagramas explicativos de la arquitectura o funcionamiento, así como capturas de pantalla que permitan al lector entender el funcionamiento del programa.</w:t>
      </w:r>
    </w:p>
    <w:p w14:paraId="30F1254E" w14:textId="77777777" w:rsidR="00B34383" w:rsidRPr="004F1822" w:rsidRDefault="00B34383" w:rsidP="00B34383">
      <w:pPr>
        <w:spacing w:after="240"/>
        <w:rPr>
          <w:lang w:val="es-ES" w:bidi="en-US"/>
        </w:rPr>
      </w:pPr>
    </w:p>
    <w:p w14:paraId="3F4D9469" w14:textId="77777777" w:rsidR="00112650" w:rsidRDefault="00112650">
      <w:pPr>
        <w:spacing w:line="276" w:lineRule="auto"/>
        <w:jc w:val="left"/>
        <w:rPr>
          <w:rFonts w:eastAsia="Times New Roman" w:cs="Arial"/>
          <w:b/>
          <w:bCs/>
          <w:iCs/>
          <w:sz w:val="36"/>
          <w:szCs w:val="32"/>
          <w:lang w:val="es-ES" w:bidi="en-US"/>
        </w:rPr>
      </w:pPr>
      <w:r>
        <w:br w:type="page"/>
      </w:r>
    </w:p>
    <w:p w14:paraId="1E4368D2" w14:textId="77777777" w:rsidR="004F1822" w:rsidRDefault="004F1822" w:rsidP="00B241D8">
      <w:pPr>
        <w:pStyle w:val="Ttulo1"/>
      </w:pPr>
      <w:bookmarkStart w:id="160" w:name="_Toc71221282"/>
      <w:r>
        <w:lastRenderedPageBreak/>
        <w:t>6</w:t>
      </w:r>
      <w:r w:rsidRPr="008037ED">
        <w:t>.</w:t>
      </w:r>
      <w:r w:rsidR="00DE7124">
        <w:t xml:space="preserve"> Evaluación</w:t>
      </w:r>
      <w:bookmarkEnd w:id="160"/>
    </w:p>
    <w:p w14:paraId="1B19109D" w14:textId="77777777" w:rsidR="00B241D8" w:rsidRPr="00B241D8" w:rsidRDefault="00B241D8" w:rsidP="00B34383">
      <w:pPr>
        <w:spacing w:after="240"/>
        <w:rPr>
          <w:lang w:val="es-ES" w:bidi="en-US"/>
        </w:rPr>
      </w:pPr>
      <w:r w:rsidRPr="00B241D8">
        <w:rPr>
          <w:lang w:val="es-ES" w:bidi="en-US"/>
        </w:rPr>
        <w:t>La evaluación debería cubrir por lo menos una mínima evaluación de la usabilidad de la herramienta, así como de su aplicabilidad para resolver el problema propuesto. Estas evaluaciones suelen realizarse con usuarios expertos.</w:t>
      </w:r>
    </w:p>
    <w:p w14:paraId="2B9F2616" w14:textId="77777777" w:rsidR="004F1822" w:rsidRPr="004F1822" w:rsidRDefault="004F1822" w:rsidP="00B34383">
      <w:pPr>
        <w:spacing w:after="240"/>
        <w:rPr>
          <w:lang w:val="es-ES" w:bidi="en-US"/>
        </w:rPr>
      </w:pPr>
    </w:p>
    <w:p w14:paraId="1384E5AC" w14:textId="77777777" w:rsidR="004F1822" w:rsidRDefault="004F1822" w:rsidP="004F1822">
      <w:pPr>
        <w:spacing w:line="276" w:lineRule="auto"/>
        <w:jc w:val="left"/>
        <w:rPr>
          <w:rFonts w:eastAsia="Times New Roman" w:cs="Arial"/>
          <w:b/>
          <w:bCs/>
          <w:iCs/>
          <w:sz w:val="36"/>
          <w:szCs w:val="32"/>
          <w:lang w:val="es-ES" w:bidi="en-US"/>
        </w:rPr>
      </w:pPr>
      <w:r>
        <w:br w:type="page"/>
      </w:r>
    </w:p>
    <w:p w14:paraId="67A8E689" w14:textId="77777777" w:rsidR="00240DB5" w:rsidRPr="008037ED" w:rsidRDefault="004F1822" w:rsidP="00240DB5">
      <w:pPr>
        <w:pStyle w:val="Ttulo1"/>
      </w:pPr>
      <w:bookmarkStart w:id="161" w:name="_Toc71221283"/>
      <w:r>
        <w:lastRenderedPageBreak/>
        <w:t>7</w:t>
      </w:r>
      <w:r w:rsidR="00E464E0" w:rsidRPr="008037ED">
        <w:t>. Conclusiones</w:t>
      </w:r>
      <w:bookmarkEnd w:id="146"/>
      <w:bookmarkEnd w:id="147"/>
      <w:bookmarkEnd w:id="148"/>
      <w:bookmarkEnd w:id="149"/>
      <w:bookmarkEnd w:id="150"/>
      <w:bookmarkEnd w:id="151"/>
      <w:bookmarkEnd w:id="152"/>
      <w:bookmarkEnd w:id="153"/>
      <w:bookmarkEnd w:id="154"/>
      <w:bookmarkEnd w:id="155"/>
      <w:bookmarkEnd w:id="156"/>
      <w:bookmarkEnd w:id="157"/>
      <w:bookmarkEnd w:id="158"/>
      <w:r w:rsidR="00572843">
        <w:t xml:space="preserve"> y trabajo futuro</w:t>
      </w:r>
      <w:bookmarkStart w:id="162" w:name="_Toc441233913"/>
      <w:bookmarkEnd w:id="161"/>
    </w:p>
    <w:p w14:paraId="55A11166" w14:textId="77777777" w:rsidR="00240DB5" w:rsidRPr="00572843" w:rsidRDefault="00240DB5" w:rsidP="00240DB5">
      <w:pPr>
        <w:pStyle w:val="Ttulo2"/>
        <w:spacing w:before="480"/>
        <w:rPr>
          <w:rFonts w:eastAsia="Times New Roman"/>
          <w:lang w:eastAsia="es-ES"/>
        </w:rPr>
      </w:pPr>
      <w:bookmarkStart w:id="163" w:name="_Toc22814696"/>
      <w:bookmarkStart w:id="164" w:name="_Toc71221284"/>
      <w:r>
        <w:rPr>
          <w:rFonts w:eastAsia="Times New Roman"/>
          <w:lang w:eastAsia="es-ES"/>
        </w:rPr>
        <w:t>7</w:t>
      </w:r>
      <w:r w:rsidRPr="00572843">
        <w:rPr>
          <w:rFonts w:eastAsia="Times New Roman"/>
          <w:lang w:eastAsia="es-ES"/>
        </w:rPr>
        <w:t>.1. Conclusiones</w:t>
      </w:r>
      <w:bookmarkEnd w:id="163"/>
      <w:bookmarkEnd w:id="164"/>
    </w:p>
    <w:p w14:paraId="1F256B05" w14:textId="77777777" w:rsidR="00240DB5" w:rsidRPr="00572843" w:rsidRDefault="00240DB5" w:rsidP="00240DB5">
      <w:pPr>
        <w:tabs>
          <w:tab w:val="right" w:pos="9498"/>
        </w:tabs>
        <w:spacing w:after="240"/>
        <w:rPr>
          <w:rFonts w:eastAsia="Times New Roman" w:cs="Arial"/>
          <w:lang w:eastAsia="es-ES"/>
        </w:rPr>
      </w:pPr>
      <w:r w:rsidRPr="006D3D19">
        <w:rPr>
          <w:rFonts w:eastAsia="Times New Roman" w:cs="Arial"/>
          <w:lang w:eastAsia="es-ES"/>
        </w:rPr>
        <w:t>Este último capítulo (en ocasiones, dos capítulos complementarios) es habitual en</w:t>
      </w:r>
      <w:r>
        <w:rPr>
          <w:rFonts w:eastAsia="Times New Roman" w:cs="Arial"/>
          <w:lang w:eastAsia="es-ES"/>
        </w:rPr>
        <w:t xml:space="preserve"> </w:t>
      </w:r>
      <w:r w:rsidRPr="006D3D19">
        <w:rPr>
          <w:rFonts w:eastAsia="Times New Roman" w:cs="Arial"/>
          <w:lang w:eastAsia="es-ES"/>
        </w:rPr>
        <w:t xml:space="preserve">todos los tipos de trabajos y </w:t>
      </w:r>
      <w:r w:rsidRPr="00572843">
        <w:rPr>
          <w:rFonts w:eastAsia="Times New Roman" w:cs="Arial"/>
          <w:lang w:eastAsia="es-ES"/>
        </w:rPr>
        <w:t>presenta el resumen final de tu trabajo y debe servir para informar del alcance y relevancia de tu aportación.</w:t>
      </w:r>
    </w:p>
    <w:p w14:paraId="7987670B" w14:textId="77777777" w:rsidR="00240DB5" w:rsidRPr="00572843" w:rsidRDefault="00240DB5" w:rsidP="00240DB5">
      <w:pPr>
        <w:tabs>
          <w:tab w:val="right" w:pos="9498"/>
        </w:tabs>
        <w:spacing w:after="240"/>
        <w:rPr>
          <w:rFonts w:eastAsia="Times New Roman" w:cs="Arial"/>
          <w:lang w:eastAsia="es-ES"/>
        </w:rPr>
      </w:pPr>
      <w:r w:rsidRPr="00572843">
        <w:rPr>
          <w:rFonts w:eastAsia="Times New Roman" w:cs="Arial"/>
          <w:lang w:eastAsia="es-ES"/>
        </w:rPr>
        <w:t xml:space="preserve">Suele estructurarse empezando con un resumen del problema tratado, de cómo se ha abordado y de por qué la solución sería válida. </w:t>
      </w:r>
    </w:p>
    <w:p w14:paraId="5A891518" w14:textId="77777777" w:rsidR="00240DB5" w:rsidRPr="00572843" w:rsidRDefault="00240DB5" w:rsidP="00240DB5">
      <w:pPr>
        <w:tabs>
          <w:tab w:val="right" w:pos="9498"/>
        </w:tabs>
        <w:spacing w:after="240"/>
        <w:rPr>
          <w:rFonts w:eastAsia="Times New Roman" w:cs="Arial"/>
          <w:lang w:eastAsia="es-ES"/>
        </w:rPr>
      </w:pPr>
      <w:r w:rsidRPr="00572843">
        <w:rPr>
          <w:rFonts w:eastAsia="Times New Roman" w:cs="Arial"/>
          <w:lang w:eastAsia="es-ES"/>
        </w:rPr>
        <w:t>Es recomendable que incluya también un resumen de las contribuciones del trabajo, en el que relaciones las contribuciones y los resultados obtenidos con los objetivos que habías planteado para el trabajo, discutiendo hasta qué punto has conseguido resolver los objetivos planteados.</w:t>
      </w:r>
    </w:p>
    <w:p w14:paraId="57FB1C8C" w14:textId="77777777" w:rsidR="00240DB5" w:rsidRPr="00572843" w:rsidRDefault="00240DB5" w:rsidP="00240DB5">
      <w:pPr>
        <w:pStyle w:val="Ttulo2"/>
        <w:spacing w:before="480"/>
        <w:rPr>
          <w:rFonts w:eastAsia="Times New Roman"/>
          <w:lang w:eastAsia="es-ES"/>
        </w:rPr>
      </w:pPr>
      <w:bookmarkStart w:id="165" w:name="_Toc22814697"/>
      <w:bookmarkStart w:id="166" w:name="_Toc71221285"/>
      <w:r>
        <w:rPr>
          <w:rFonts w:eastAsia="Times New Roman"/>
          <w:lang w:eastAsia="es-ES"/>
        </w:rPr>
        <w:t>7</w:t>
      </w:r>
      <w:r w:rsidRPr="00572843">
        <w:rPr>
          <w:rFonts w:eastAsia="Times New Roman"/>
          <w:lang w:eastAsia="es-ES"/>
        </w:rPr>
        <w:t>.2. Líneas de trabajo futuro</w:t>
      </w:r>
      <w:bookmarkEnd w:id="165"/>
      <w:bookmarkEnd w:id="166"/>
    </w:p>
    <w:p w14:paraId="5783171A" w14:textId="77777777" w:rsidR="00240DB5" w:rsidRDefault="00240DB5" w:rsidP="00240DB5">
      <w:pPr>
        <w:tabs>
          <w:tab w:val="right" w:pos="9498"/>
        </w:tabs>
        <w:spacing w:before="240" w:after="0"/>
        <w:rPr>
          <w:rFonts w:eastAsia="Times New Roman" w:cs="Arial"/>
          <w:lang w:eastAsia="es-ES"/>
        </w:rPr>
      </w:pPr>
      <w:r w:rsidRPr="00E545C8">
        <w:rPr>
          <w:rFonts w:eastAsia="Times New Roman" w:cs="Arial"/>
          <w:lang w:eastAsia="es-ES"/>
        </w:rPr>
        <w:t>Finalmente, se suele dedicar una última sección a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5B1A1E08" w14:textId="77777777" w:rsidR="00240DB5" w:rsidRPr="006D5AC7" w:rsidRDefault="00240DB5" w:rsidP="00240DB5">
      <w:pPr>
        <w:tabs>
          <w:tab w:val="right" w:pos="9498"/>
        </w:tabs>
        <w:spacing w:before="240" w:after="0"/>
        <w:rPr>
          <w:rFonts w:cs="Arial"/>
          <w:bCs/>
        </w:rPr>
      </w:pPr>
    </w:p>
    <w:p w14:paraId="0AC6AB57" w14:textId="13FEEDBA" w:rsidR="00E464E0" w:rsidRDefault="00E464E0" w:rsidP="00240DB5">
      <w:pPr>
        <w:pStyle w:val="Ttulo1"/>
        <w:rPr>
          <w:b w:val="0"/>
          <w:bCs w:val="0"/>
          <w:iCs w:val="0"/>
        </w:rPr>
      </w:pPr>
      <w:r>
        <w:br w:type="page"/>
      </w:r>
    </w:p>
    <w:p w14:paraId="02A7D1BF" w14:textId="77777777" w:rsidR="00E464E0" w:rsidRDefault="004F1822" w:rsidP="007B2C11">
      <w:pPr>
        <w:pStyle w:val="Ttulo1"/>
      </w:pPr>
      <w:bookmarkStart w:id="167" w:name="_Toc439968624"/>
      <w:bookmarkStart w:id="168" w:name="_Toc439969759"/>
      <w:bookmarkStart w:id="169" w:name="_Toc435462181"/>
      <w:bookmarkStart w:id="170" w:name="_Toc435460774"/>
      <w:bookmarkStart w:id="171" w:name="_Toc435460655"/>
      <w:bookmarkStart w:id="172" w:name="_Toc435460391"/>
      <w:bookmarkStart w:id="173" w:name="_Toc435460326"/>
      <w:bookmarkStart w:id="174" w:name="_Toc435460093"/>
      <w:bookmarkStart w:id="175" w:name="_Toc435459319"/>
      <w:bookmarkStart w:id="176" w:name="_Toc432504700"/>
      <w:bookmarkStart w:id="177" w:name="_Toc432240311"/>
      <w:bookmarkStart w:id="178" w:name="_Toc437557505"/>
      <w:bookmarkStart w:id="179" w:name="_Toc441233914"/>
      <w:bookmarkStart w:id="180" w:name="_Toc71221286"/>
      <w:bookmarkEnd w:id="162"/>
      <w:r>
        <w:lastRenderedPageBreak/>
        <w:t>8</w:t>
      </w:r>
      <w:r w:rsidR="00E464E0" w:rsidRPr="008037ED">
        <w:t xml:space="preserve">. </w:t>
      </w:r>
      <w:bookmarkEnd w:id="167"/>
      <w:bookmarkEnd w:id="168"/>
      <w:bookmarkEnd w:id="169"/>
      <w:bookmarkEnd w:id="170"/>
      <w:bookmarkEnd w:id="171"/>
      <w:bookmarkEnd w:id="172"/>
      <w:bookmarkEnd w:id="173"/>
      <w:bookmarkEnd w:id="174"/>
      <w:bookmarkEnd w:id="175"/>
      <w:bookmarkEnd w:id="176"/>
      <w:bookmarkEnd w:id="177"/>
      <w:bookmarkEnd w:id="178"/>
      <w:bookmarkEnd w:id="179"/>
      <w:r w:rsidR="00FC7E7B">
        <w:t>Bibliografía</w:t>
      </w:r>
      <w:bookmarkEnd w:id="180"/>
    </w:p>
    <w:p w14:paraId="4426E6CB" w14:textId="3439DB4B" w:rsidR="006D36F9" w:rsidRPr="006D36F9" w:rsidRDefault="007A29F5" w:rsidP="006D36F9">
      <w:pPr>
        <w:widowControl w:val="0"/>
        <w:autoSpaceDE w:val="0"/>
        <w:autoSpaceDN w:val="0"/>
        <w:adjustRightInd w:val="0"/>
        <w:spacing w:after="240"/>
        <w:ind w:left="480" w:hanging="480"/>
        <w:rPr>
          <w:rFonts w:cs="Arial"/>
          <w:noProof/>
          <w:szCs w:val="24"/>
        </w:rPr>
      </w:pPr>
      <w:r>
        <w:rPr>
          <w:rFonts w:eastAsia="Times New Roman" w:cs="Arial"/>
          <w:lang w:eastAsia="es-ES"/>
        </w:rPr>
        <w:fldChar w:fldCharType="begin" w:fldLock="1"/>
      </w:r>
      <w:r>
        <w:rPr>
          <w:rFonts w:eastAsia="Times New Roman" w:cs="Arial"/>
          <w:lang w:eastAsia="es-ES"/>
        </w:rPr>
        <w:instrText xml:space="preserve">ADDIN Mendeley Bibliography CSL_BIBLIOGRAPHY </w:instrText>
      </w:r>
      <w:r>
        <w:rPr>
          <w:rFonts w:eastAsia="Times New Roman" w:cs="Arial"/>
          <w:lang w:eastAsia="es-ES"/>
        </w:rPr>
        <w:fldChar w:fldCharType="separate"/>
      </w:r>
      <w:r w:rsidR="006D36F9" w:rsidRPr="006D36F9">
        <w:rPr>
          <w:rFonts w:cs="Arial"/>
          <w:noProof/>
          <w:szCs w:val="24"/>
        </w:rPr>
        <w:t xml:space="preserve">Ai, Y., Rui, T., Lu, M., Fu, L., Liu, S., &amp; Wang, S. (2020). DDL-SLAM: A robust RGB-d SLAM in dynamic environments combined with deep learning. </w:t>
      </w:r>
      <w:r w:rsidR="006D36F9" w:rsidRPr="006D36F9">
        <w:rPr>
          <w:rFonts w:cs="Arial"/>
          <w:i/>
          <w:iCs/>
          <w:noProof/>
          <w:szCs w:val="24"/>
        </w:rPr>
        <w:t>IEEE Access</w:t>
      </w:r>
      <w:r w:rsidR="006D36F9" w:rsidRPr="006D36F9">
        <w:rPr>
          <w:rFonts w:cs="Arial"/>
          <w:noProof/>
          <w:szCs w:val="24"/>
        </w:rPr>
        <w:t xml:space="preserve">, </w:t>
      </w:r>
      <w:r w:rsidR="006D36F9" w:rsidRPr="006D36F9">
        <w:rPr>
          <w:rFonts w:cs="Arial"/>
          <w:i/>
          <w:iCs/>
          <w:noProof/>
          <w:szCs w:val="24"/>
        </w:rPr>
        <w:t>8</w:t>
      </w:r>
      <w:r w:rsidR="006D36F9" w:rsidRPr="006D36F9">
        <w:rPr>
          <w:rFonts w:cs="Arial"/>
          <w:noProof/>
          <w:szCs w:val="24"/>
        </w:rPr>
        <w:t>, 162335–162342. https://doi.org/10.1109/ACCESS.2020.2991441</w:t>
      </w:r>
    </w:p>
    <w:p w14:paraId="2370D53C"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Bochkovskiy, A., Wang, C.-Y., &amp; Liao, H.-Y. M. (2020). YOLOv4: Optimal Speed and Accuracy of Object Detection. </w:t>
      </w:r>
      <w:r w:rsidRPr="006D36F9">
        <w:rPr>
          <w:rFonts w:cs="Arial"/>
          <w:i/>
          <w:iCs/>
          <w:noProof/>
          <w:szCs w:val="24"/>
        </w:rPr>
        <w:t>ArXiv</w:t>
      </w:r>
      <w:r w:rsidRPr="006D36F9">
        <w:rPr>
          <w:rFonts w:cs="Arial"/>
          <w:noProof/>
          <w:szCs w:val="24"/>
        </w:rPr>
        <w:t>. http://arxiv.org/abs/2004.10934</w:t>
      </w:r>
    </w:p>
    <w:p w14:paraId="3AB13052"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Cao, C., Wang, B., Zhang, W., Zeng, X., Yan, X., Feng, Z., Liu, Y., &amp; Wu, Z. (2019). An Improved Faster R-CNN for Small Object Detection. </w:t>
      </w:r>
      <w:r w:rsidRPr="006D36F9">
        <w:rPr>
          <w:rFonts w:cs="Arial"/>
          <w:i/>
          <w:iCs/>
          <w:noProof/>
          <w:szCs w:val="24"/>
        </w:rPr>
        <w:t>IEEE Access</w:t>
      </w:r>
      <w:r w:rsidRPr="006D36F9">
        <w:rPr>
          <w:rFonts w:cs="Arial"/>
          <w:noProof/>
          <w:szCs w:val="24"/>
        </w:rPr>
        <w:t xml:space="preserve">, </w:t>
      </w:r>
      <w:r w:rsidRPr="006D36F9">
        <w:rPr>
          <w:rFonts w:cs="Arial"/>
          <w:i/>
          <w:iCs/>
          <w:noProof/>
          <w:szCs w:val="24"/>
        </w:rPr>
        <w:t>7</w:t>
      </w:r>
      <w:r w:rsidRPr="006D36F9">
        <w:rPr>
          <w:rFonts w:cs="Arial"/>
          <w:noProof/>
          <w:szCs w:val="24"/>
        </w:rPr>
        <w:t>, 106838–106846. https://doi.org/10.1109/ACCESS.2019.2932731</w:t>
      </w:r>
    </w:p>
    <w:p w14:paraId="3A97853E"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Chan, T.-H., Jia, K., Gao, S., Lu, J., Zeng, Z., &amp; Ma, Y. (2014). PCANet: A Simple Deep Learning Baseline for Image Classification? </w:t>
      </w:r>
      <w:r w:rsidRPr="006D36F9">
        <w:rPr>
          <w:rFonts w:cs="Arial"/>
          <w:i/>
          <w:iCs/>
          <w:noProof/>
          <w:szCs w:val="24"/>
        </w:rPr>
        <w:t>IEEE Transactions on Image Processing</w:t>
      </w:r>
      <w:r w:rsidRPr="006D36F9">
        <w:rPr>
          <w:rFonts w:cs="Arial"/>
          <w:noProof/>
          <w:szCs w:val="24"/>
        </w:rPr>
        <w:t xml:space="preserve">, </w:t>
      </w:r>
      <w:r w:rsidRPr="006D36F9">
        <w:rPr>
          <w:rFonts w:cs="Arial"/>
          <w:i/>
          <w:iCs/>
          <w:noProof/>
          <w:szCs w:val="24"/>
        </w:rPr>
        <w:t>24</w:t>
      </w:r>
      <w:r w:rsidRPr="006D36F9">
        <w:rPr>
          <w:rFonts w:cs="Arial"/>
          <w:noProof/>
          <w:szCs w:val="24"/>
        </w:rPr>
        <w:t>(12), 5017–5032. https://doi.org/10.1109/TIP.2015.2475625</w:t>
      </w:r>
    </w:p>
    <w:p w14:paraId="61DF71FD"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Chang, L., Niu, X., &amp; Liu, T. (2020). Gnss/imu/odo/lidar-slam integrated navigation system using imu/odo pre-integration. </w:t>
      </w:r>
      <w:r w:rsidRPr="006D36F9">
        <w:rPr>
          <w:rFonts w:cs="Arial"/>
          <w:i/>
          <w:iCs/>
          <w:noProof/>
          <w:szCs w:val="24"/>
        </w:rPr>
        <w:t>Sensors (Switzerland)</w:t>
      </w:r>
      <w:r w:rsidRPr="006D36F9">
        <w:rPr>
          <w:rFonts w:cs="Arial"/>
          <w:noProof/>
          <w:szCs w:val="24"/>
        </w:rPr>
        <w:t xml:space="preserve">, </w:t>
      </w:r>
      <w:r w:rsidRPr="006D36F9">
        <w:rPr>
          <w:rFonts w:cs="Arial"/>
          <w:i/>
          <w:iCs/>
          <w:noProof/>
          <w:szCs w:val="24"/>
        </w:rPr>
        <w:t>20</w:t>
      </w:r>
      <w:r w:rsidRPr="006D36F9">
        <w:rPr>
          <w:rFonts w:cs="Arial"/>
          <w:noProof/>
          <w:szCs w:val="24"/>
        </w:rPr>
        <w:t>(17), 1–18. https://doi.org/10.3390/s20174702</w:t>
      </w:r>
    </w:p>
    <w:p w14:paraId="5424E847"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Cui, X., Lu, C., &amp; Wang, J. (2020). 3D Semantic Map Construction Using Improved ORB-SLAM2 for Mobile Robot in Edge Computing Environment. </w:t>
      </w:r>
      <w:r w:rsidRPr="006D36F9">
        <w:rPr>
          <w:rFonts w:cs="Arial"/>
          <w:i/>
          <w:iCs/>
          <w:noProof/>
          <w:szCs w:val="24"/>
        </w:rPr>
        <w:t>IEEE Access</w:t>
      </w:r>
      <w:r w:rsidRPr="006D36F9">
        <w:rPr>
          <w:rFonts w:cs="Arial"/>
          <w:noProof/>
          <w:szCs w:val="24"/>
        </w:rPr>
        <w:t xml:space="preserve">, </w:t>
      </w:r>
      <w:r w:rsidRPr="006D36F9">
        <w:rPr>
          <w:rFonts w:cs="Arial"/>
          <w:i/>
          <w:iCs/>
          <w:noProof/>
          <w:szCs w:val="24"/>
        </w:rPr>
        <w:t>8</w:t>
      </w:r>
      <w:r w:rsidRPr="006D36F9">
        <w:rPr>
          <w:rFonts w:cs="Arial"/>
          <w:noProof/>
          <w:szCs w:val="24"/>
        </w:rPr>
        <w:t>, 67179–67191. https://doi.org/10.1109/ACCESS.2020.2983488</w:t>
      </w:r>
    </w:p>
    <w:p w14:paraId="26EFBED1"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Deng, W., Huang, K., Chen, X., Zhou, Z., Shi, C., Guo, R., &amp; Zhang, H. (2020). Semantic RGB-D SLAM for Rescue Robot Navigation. </w:t>
      </w:r>
      <w:r w:rsidRPr="006D36F9">
        <w:rPr>
          <w:rFonts w:cs="Arial"/>
          <w:i/>
          <w:iCs/>
          <w:noProof/>
          <w:szCs w:val="24"/>
        </w:rPr>
        <w:t>IEEE Access</w:t>
      </w:r>
      <w:r w:rsidRPr="006D36F9">
        <w:rPr>
          <w:rFonts w:cs="Arial"/>
          <w:noProof/>
          <w:szCs w:val="24"/>
        </w:rPr>
        <w:t xml:space="preserve">, </w:t>
      </w:r>
      <w:r w:rsidRPr="006D36F9">
        <w:rPr>
          <w:rFonts w:cs="Arial"/>
          <w:i/>
          <w:iCs/>
          <w:noProof/>
          <w:szCs w:val="24"/>
        </w:rPr>
        <w:t>8</w:t>
      </w:r>
      <w:r w:rsidRPr="006D36F9">
        <w:rPr>
          <w:rFonts w:cs="Arial"/>
          <w:noProof/>
          <w:szCs w:val="24"/>
        </w:rPr>
        <w:t>, 221320–221329. https://doi.org/10.1109/ACCESS.2020.3031867</w:t>
      </w:r>
    </w:p>
    <w:p w14:paraId="5678154A"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Feng, D., Haase-Schutz, C., Rosenbaum, L., Hertlein, H., Glaser, C., Timm, F., Wiesbeck, W., &amp; Dietmayer, K. (2021). Deep Multi-Modal Object Detection and Semantic Segmentation for Autonomous Driving: Datasets, Methods, and Challenges. </w:t>
      </w:r>
      <w:r w:rsidRPr="006D36F9">
        <w:rPr>
          <w:rFonts w:cs="Arial"/>
          <w:i/>
          <w:iCs/>
          <w:noProof/>
          <w:szCs w:val="24"/>
        </w:rPr>
        <w:t>IEEE Transactions on Intelligent Transportation Systems</w:t>
      </w:r>
      <w:r w:rsidRPr="006D36F9">
        <w:rPr>
          <w:rFonts w:cs="Arial"/>
          <w:noProof/>
          <w:szCs w:val="24"/>
        </w:rPr>
        <w:t xml:space="preserve">, </w:t>
      </w:r>
      <w:r w:rsidRPr="006D36F9">
        <w:rPr>
          <w:rFonts w:cs="Arial"/>
          <w:i/>
          <w:iCs/>
          <w:noProof/>
          <w:szCs w:val="24"/>
        </w:rPr>
        <w:t>22</w:t>
      </w:r>
      <w:r w:rsidRPr="006D36F9">
        <w:rPr>
          <w:rFonts w:cs="Arial"/>
          <w:noProof/>
          <w:szCs w:val="24"/>
        </w:rPr>
        <w:t>(3), 1341–1360. https://doi.org/10.1109/TITS.2020.2972974</w:t>
      </w:r>
    </w:p>
    <w:p w14:paraId="57D5AF05"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Gross, H.-M., Scheidig, A., Muller, S., Schutz, B., Fricke, C., &amp; Meyer, S. (2019). Living with a Mobile Companion Robot in your Own Apartment - Final Implementation and Results of a 20-Weeks Field Study with 20 Seniors*. </w:t>
      </w:r>
      <w:r w:rsidRPr="006D36F9">
        <w:rPr>
          <w:rFonts w:cs="Arial"/>
          <w:i/>
          <w:iCs/>
          <w:noProof/>
          <w:szCs w:val="24"/>
        </w:rPr>
        <w:t>2019 International Conference on Robotics and Automation (ICRA)</w:t>
      </w:r>
      <w:r w:rsidRPr="006D36F9">
        <w:rPr>
          <w:rFonts w:cs="Arial"/>
          <w:noProof/>
          <w:szCs w:val="24"/>
        </w:rPr>
        <w:t xml:space="preserve">, </w:t>
      </w:r>
      <w:r w:rsidRPr="006D36F9">
        <w:rPr>
          <w:rFonts w:cs="Arial"/>
          <w:i/>
          <w:iCs/>
          <w:noProof/>
          <w:szCs w:val="24"/>
        </w:rPr>
        <w:t>2019</w:t>
      </w:r>
      <w:r w:rsidRPr="006D36F9">
        <w:rPr>
          <w:rFonts w:cs="Arial"/>
          <w:noProof/>
          <w:szCs w:val="24"/>
        </w:rPr>
        <w:t>-</w:t>
      </w:r>
      <w:r w:rsidRPr="006D36F9">
        <w:rPr>
          <w:rFonts w:cs="Arial"/>
          <w:i/>
          <w:iCs/>
          <w:noProof/>
          <w:szCs w:val="24"/>
        </w:rPr>
        <w:t>May</w:t>
      </w:r>
      <w:r w:rsidRPr="006D36F9">
        <w:rPr>
          <w:rFonts w:cs="Arial"/>
          <w:noProof/>
          <w:szCs w:val="24"/>
        </w:rPr>
        <w:t>, 2253–2259. https://doi.org/10.1109/ICRA.2019.8793693</w:t>
      </w:r>
    </w:p>
    <w:p w14:paraId="3BA82550"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lastRenderedPageBreak/>
        <w:t xml:space="preserve">Gross, H. M., Meyer, S., Scheidig, A., Eisenbach, M., Mueller, S., Trinh, T. Q., Wengefeld, T., Bley, A., Martin, C., &amp; Fricke, C. (2017). Mobile robot companion for walking training of stroke patients in clinical post-stroke rehabilitation. </w:t>
      </w:r>
      <w:r w:rsidRPr="006D36F9">
        <w:rPr>
          <w:rFonts w:cs="Arial"/>
          <w:i/>
          <w:iCs/>
          <w:noProof/>
          <w:szCs w:val="24"/>
        </w:rPr>
        <w:t>Proceedings - IEEE International Conference on Robotics and Automation</w:t>
      </w:r>
      <w:r w:rsidRPr="006D36F9">
        <w:rPr>
          <w:rFonts w:cs="Arial"/>
          <w:noProof/>
          <w:szCs w:val="24"/>
        </w:rPr>
        <w:t>, 1028–1035. https://doi.org/10.1109/ICRA.2017.7989124</w:t>
      </w:r>
    </w:p>
    <w:p w14:paraId="3CAC4761"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Jin, S., Chen, L., Sun, R., &amp; McLoone, S. (2020). A novel vSLAM framework with unsupervised semantic segmentation based on adversarial transfer learning. </w:t>
      </w:r>
      <w:r w:rsidRPr="006D36F9">
        <w:rPr>
          <w:rFonts w:cs="Arial"/>
          <w:i/>
          <w:iCs/>
          <w:noProof/>
          <w:szCs w:val="24"/>
        </w:rPr>
        <w:t>Applied Soft Computing Journal</w:t>
      </w:r>
      <w:r w:rsidRPr="006D36F9">
        <w:rPr>
          <w:rFonts w:cs="Arial"/>
          <w:noProof/>
          <w:szCs w:val="24"/>
        </w:rPr>
        <w:t xml:space="preserve">, </w:t>
      </w:r>
      <w:r w:rsidRPr="006D36F9">
        <w:rPr>
          <w:rFonts w:cs="Arial"/>
          <w:i/>
          <w:iCs/>
          <w:noProof/>
          <w:szCs w:val="24"/>
        </w:rPr>
        <w:t>90</w:t>
      </w:r>
      <w:r w:rsidRPr="006D36F9">
        <w:rPr>
          <w:rFonts w:cs="Arial"/>
          <w:noProof/>
          <w:szCs w:val="24"/>
        </w:rPr>
        <w:t>, 106153. https://doi.org/10.1016/j.asoc.2020.106153</w:t>
      </w:r>
    </w:p>
    <w:p w14:paraId="383B1B7F"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Krombach, N., Droeschel, D., Houben, S., &amp; Behnke, S. (2018). Feature-based visual odometry prior for real-time semi-dense stereo SLAM. </w:t>
      </w:r>
      <w:r w:rsidRPr="006D36F9">
        <w:rPr>
          <w:rFonts w:cs="Arial"/>
          <w:i/>
          <w:iCs/>
          <w:noProof/>
          <w:szCs w:val="24"/>
        </w:rPr>
        <w:t>Robotics and Autonomous Systems</w:t>
      </w:r>
      <w:r w:rsidRPr="006D36F9">
        <w:rPr>
          <w:rFonts w:cs="Arial"/>
          <w:noProof/>
          <w:szCs w:val="24"/>
        </w:rPr>
        <w:t xml:space="preserve">, </w:t>
      </w:r>
      <w:r w:rsidRPr="006D36F9">
        <w:rPr>
          <w:rFonts w:cs="Arial"/>
          <w:i/>
          <w:iCs/>
          <w:noProof/>
          <w:szCs w:val="24"/>
        </w:rPr>
        <w:t>109</w:t>
      </w:r>
      <w:r w:rsidRPr="006D36F9">
        <w:rPr>
          <w:rFonts w:cs="Arial"/>
          <w:noProof/>
          <w:szCs w:val="24"/>
        </w:rPr>
        <w:t>, 38–58. https://doi.org/10.1016/j.robot.2018.08.002</w:t>
      </w:r>
    </w:p>
    <w:p w14:paraId="4E9AA702"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Lewandowski, B., Wengefeld, T., Muller, S., Jenny, M., Glende, S., Schroter, C., Bley, A., &amp; Gross, H.-M. (2020). Socially Compliant Human-Robot Interaction for Autonomous Scanning Tasks in Supermarket Environments. </w:t>
      </w:r>
      <w:r w:rsidRPr="006D36F9">
        <w:rPr>
          <w:rFonts w:cs="Arial"/>
          <w:i/>
          <w:iCs/>
          <w:noProof/>
          <w:szCs w:val="24"/>
        </w:rPr>
        <w:t>2020 29th IEEE International Conference on Robot and Human Interactive Communication (RO-MAN)</w:t>
      </w:r>
      <w:r w:rsidRPr="006D36F9">
        <w:rPr>
          <w:rFonts w:cs="Arial"/>
          <w:noProof/>
          <w:szCs w:val="24"/>
        </w:rPr>
        <w:t>, 363–370. https://doi.org/10.1109/RO-MAN47096.2020.9223568</w:t>
      </w:r>
    </w:p>
    <w:p w14:paraId="1E05E9B2"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Li, F., Li, W., Chen, W., Xu, W., Huang, L., Li, D., Cai, S., Yang, M., Xiong, X., &amp; Liu, Y. (2020). A Mobile Robot Visual SLAM System with Enhanced Semantics Segmentation. </w:t>
      </w:r>
      <w:r w:rsidRPr="006D36F9">
        <w:rPr>
          <w:rFonts w:cs="Arial"/>
          <w:i/>
          <w:iCs/>
          <w:noProof/>
          <w:szCs w:val="24"/>
        </w:rPr>
        <w:t>IEEE Access</w:t>
      </w:r>
      <w:r w:rsidRPr="006D36F9">
        <w:rPr>
          <w:rFonts w:cs="Arial"/>
          <w:noProof/>
          <w:szCs w:val="24"/>
        </w:rPr>
        <w:t xml:space="preserve">, </w:t>
      </w:r>
      <w:r w:rsidRPr="006D36F9">
        <w:rPr>
          <w:rFonts w:cs="Arial"/>
          <w:i/>
          <w:iCs/>
          <w:noProof/>
          <w:szCs w:val="24"/>
        </w:rPr>
        <w:t>8</w:t>
      </w:r>
      <w:r w:rsidRPr="006D36F9">
        <w:rPr>
          <w:rFonts w:cs="Arial"/>
          <w:noProof/>
          <w:szCs w:val="24"/>
        </w:rPr>
        <w:t>, 25442–25458. https://doi.org/10.1109/ACCESS.2020.2970238</w:t>
      </w:r>
    </w:p>
    <w:p w14:paraId="63E30FB4"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Liu, W., Chan, A. B., Lau, R. W. H., &amp; Manochaieee, D. (2015). Leveraging long-term predictions and online learning in agent-based multiple person tracking. In </w:t>
      </w:r>
      <w:r w:rsidRPr="006D36F9">
        <w:rPr>
          <w:rFonts w:cs="Arial"/>
          <w:i/>
          <w:iCs/>
          <w:noProof/>
          <w:szCs w:val="24"/>
        </w:rPr>
        <w:t>IEEE Transactions on Circuits and Systems for Video Technology</w:t>
      </w:r>
      <w:r w:rsidRPr="006D36F9">
        <w:rPr>
          <w:rFonts w:cs="Arial"/>
          <w:noProof/>
          <w:szCs w:val="24"/>
        </w:rPr>
        <w:t xml:space="preserve"> (Vol. 25, Issue 3). https://doi.org/10.1109/TCSVT.2014.2344511</w:t>
      </w:r>
    </w:p>
    <w:p w14:paraId="18DE5585"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Miyamoto, R., Adachi, M., Ishida, H., Watanabe, T., Matsutani, K., Komatsuzaki, H., Sakata, S., Yokota, R., &amp; Kobayashi, S. (2020). Visual navigation based on semantic segmentation using only a monocular camera as an external sensor. In </w:t>
      </w:r>
      <w:r w:rsidRPr="006D36F9">
        <w:rPr>
          <w:rFonts w:cs="Arial"/>
          <w:i/>
          <w:iCs/>
          <w:noProof/>
          <w:szCs w:val="24"/>
        </w:rPr>
        <w:t>Journal of Robotics and Mechatronics</w:t>
      </w:r>
      <w:r w:rsidRPr="006D36F9">
        <w:rPr>
          <w:rFonts w:cs="Arial"/>
          <w:noProof/>
          <w:szCs w:val="24"/>
        </w:rPr>
        <w:t xml:space="preserve"> (Vol. 32, Issue 6). https://doi.org/10.20965/jrm.2020.p1137</w:t>
      </w:r>
    </w:p>
    <w:p w14:paraId="24837CBA"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Moors, P., Germeys, F., Pomianowska, I., &amp; Verfaillie, K. (2015). Perceiving where another person is looking: The integration of head and body information in estimating another person’s gaze. </w:t>
      </w:r>
      <w:r w:rsidRPr="006D36F9">
        <w:rPr>
          <w:rFonts w:cs="Arial"/>
          <w:i/>
          <w:iCs/>
          <w:noProof/>
          <w:szCs w:val="24"/>
        </w:rPr>
        <w:t>Frontiers in Psychology</w:t>
      </w:r>
      <w:r w:rsidRPr="006D36F9">
        <w:rPr>
          <w:rFonts w:cs="Arial"/>
          <w:noProof/>
          <w:szCs w:val="24"/>
        </w:rPr>
        <w:t xml:space="preserve">, </w:t>
      </w:r>
      <w:r w:rsidRPr="006D36F9">
        <w:rPr>
          <w:rFonts w:cs="Arial"/>
          <w:i/>
          <w:iCs/>
          <w:noProof/>
          <w:szCs w:val="24"/>
        </w:rPr>
        <w:t>6</w:t>
      </w:r>
      <w:r w:rsidRPr="006D36F9">
        <w:rPr>
          <w:rFonts w:cs="Arial"/>
          <w:noProof/>
          <w:szCs w:val="24"/>
        </w:rPr>
        <w:t>(JUN). https://doi.org/10.3389/fpsyg.2015.00909</w:t>
      </w:r>
    </w:p>
    <w:p w14:paraId="6354A1E4"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Mu, L., Yao, P., Zheng, Y., Chen, K., Wang, F., &amp; Qi, N. (2020). Research on SLAM algorithm </w:t>
      </w:r>
      <w:r w:rsidRPr="006D36F9">
        <w:rPr>
          <w:rFonts w:cs="Arial"/>
          <w:noProof/>
          <w:szCs w:val="24"/>
        </w:rPr>
        <w:lastRenderedPageBreak/>
        <w:t xml:space="preserve">of mobile robot based on the fusion of 2D LiDAR and depth camera. </w:t>
      </w:r>
      <w:r w:rsidRPr="006D36F9">
        <w:rPr>
          <w:rFonts w:cs="Arial"/>
          <w:i/>
          <w:iCs/>
          <w:noProof/>
          <w:szCs w:val="24"/>
        </w:rPr>
        <w:t>IEEE Access</w:t>
      </w:r>
      <w:r w:rsidRPr="006D36F9">
        <w:rPr>
          <w:rFonts w:cs="Arial"/>
          <w:noProof/>
          <w:szCs w:val="24"/>
        </w:rPr>
        <w:t xml:space="preserve">, </w:t>
      </w:r>
      <w:r w:rsidRPr="006D36F9">
        <w:rPr>
          <w:rFonts w:cs="Arial"/>
          <w:i/>
          <w:iCs/>
          <w:noProof/>
          <w:szCs w:val="24"/>
        </w:rPr>
        <w:t>8</w:t>
      </w:r>
      <w:r w:rsidRPr="006D36F9">
        <w:rPr>
          <w:rFonts w:cs="Arial"/>
          <w:noProof/>
          <w:szCs w:val="24"/>
        </w:rPr>
        <w:t>, 157628–157642. https://doi.org/10.1109/ACCESS.2020.3019659</w:t>
      </w:r>
    </w:p>
    <w:p w14:paraId="40D39C1E"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Mur-Artal, R., Montiel, J. M. M., &amp; Tardos, J. D. (2015). ORB-SLAM: a Versatile and Accurate Monocular SLAM System. </w:t>
      </w:r>
      <w:r w:rsidRPr="006D36F9">
        <w:rPr>
          <w:rFonts w:cs="Arial"/>
          <w:i/>
          <w:iCs/>
          <w:noProof/>
          <w:szCs w:val="24"/>
        </w:rPr>
        <w:t>IEEE Transactions on Robotics</w:t>
      </w:r>
      <w:r w:rsidRPr="006D36F9">
        <w:rPr>
          <w:rFonts w:cs="Arial"/>
          <w:noProof/>
          <w:szCs w:val="24"/>
        </w:rPr>
        <w:t xml:space="preserve">, </w:t>
      </w:r>
      <w:r w:rsidRPr="006D36F9">
        <w:rPr>
          <w:rFonts w:cs="Arial"/>
          <w:i/>
          <w:iCs/>
          <w:noProof/>
          <w:szCs w:val="24"/>
        </w:rPr>
        <w:t>31</w:t>
      </w:r>
      <w:r w:rsidRPr="006D36F9">
        <w:rPr>
          <w:rFonts w:cs="Arial"/>
          <w:noProof/>
          <w:szCs w:val="24"/>
        </w:rPr>
        <w:t>(5), 1147–1163. https://doi.org/10.1109/TRO.2015.2463671</w:t>
      </w:r>
    </w:p>
    <w:p w14:paraId="11190125"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Ren, S., He, K., Girshick, R., &amp; Sun, J. (2017). Faster R-CNN: Towards Real-Time Object Detection with Region Proposal Networks. In </w:t>
      </w:r>
      <w:r w:rsidRPr="006D36F9">
        <w:rPr>
          <w:rFonts w:cs="Arial"/>
          <w:i/>
          <w:iCs/>
          <w:noProof/>
          <w:szCs w:val="24"/>
        </w:rPr>
        <w:t>IEEE Transactions on Pattern Analysis and Machine Intelligence</w:t>
      </w:r>
      <w:r w:rsidRPr="006D36F9">
        <w:rPr>
          <w:rFonts w:cs="Arial"/>
          <w:noProof/>
          <w:szCs w:val="24"/>
        </w:rPr>
        <w:t xml:space="preserve"> (Vol. 39, Issue 6). https://doi.org/10.1109/TPAMI.2016.2577031</w:t>
      </w:r>
    </w:p>
    <w:p w14:paraId="074D9E8B"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Seichter, D., Köhler, M., Lewandowski, B., Wengefeld, T., &amp; Gross, H.-M. (2020). Efficient RGB-D Semantic Segmentation for Indoor Scene Analysis. </w:t>
      </w:r>
      <w:r w:rsidRPr="006D36F9">
        <w:rPr>
          <w:rFonts w:cs="Arial"/>
          <w:i/>
          <w:iCs/>
          <w:noProof/>
          <w:szCs w:val="24"/>
        </w:rPr>
        <w:t>ArXiv</w:t>
      </w:r>
      <w:r w:rsidRPr="006D36F9">
        <w:rPr>
          <w:rFonts w:cs="Arial"/>
          <w:noProof/>
          <w:szCs w:val="24"/>
        </w:rPr>
        <w:t>. http://arxiv.org/abs/2011.06961</w:t>
      </w:r>
    </w:p>
    <w:p w14:paraId="47C7F384"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Shin, Y.-S., Yeong, ·, Park, S., &amp; Kim, A. (2020). DVL-SLAM: sparse depth enhanced direct visual-LiDAR SLAM. </w:t>
      </w:r>
      <w:r w:rsidRPr="006D36F9">
        <w:rPr>
          <w:rFonts w:cs="Arial"/>
          <w:i/>
          <w:iCs/>
          <w:noProof/>
          <w:szCs w:val="24"/>
        </w:rPr>
        <w:t>Autonomous Robots</w:t>
      </w:r>
      <w:r w:rsidRPr="006D36F9">
        <w:rPr>
          <w:rFonts w:cs="Arial"/>
          <w:noProof/>
          <w:szCs w:val="24"/>
        </w:rPr>
        <w:t xml:space="preserve">, </w:t>
      </w:r>
      <w:r w:rsidRPr="006D36F9">
        <w:rPr>
          <w:rFonts w:cs="Arial"/>
          <w:i/>
          <w:iCs/>
          <w:noProof/>
          <w:szCs w:val="24"/>
        </w:rPr>
        <w:t>44</w:t>
      </w:r>
      <w:r w:rsidRPr="006D36F9">
        <w:rPr>
          <w:rFonts w:cs="Arial"/>
          <w:noProof/>
          <w:szCs w:val="24"/>
        </w:rPr>
        <w:t>, 115–130. https://doi.org/10.1007/s10514-019-09881-0</w:t>
      </w:r>
    </w:p>
    <w:p w14:paraId="5CD5F18F"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Tamaki, T., Ogawa, D., Raytchev, B., &amp; Kaneda, K. (2019). Semantic segmentation of trajectories with improved agent models for pedestrian behavior analysis. </w:t>
      </w:r>
      <w:r w:rsidRPr="006D36F9">
        <w:rPr>
          <w:rFonts w:cs="Arial"/>
          <w:i/>
          <w:iCs/>
          <w:noProof/>
          <w:szCs w:val="24"/>
        </w:rPr>
        <w:t>Advanced Robotics</w:t>
      </w:r>
      <w:r w:rsidRPr="006D36F9">
        <w:rPr>
          <w:rFonts w:cs="Arial"/>
          <w:noProof/>
          <w:szCs w:val="24"/>
        </w:rPr>
        <w:t xml:space="preserve">, </w:t>
      </w:r>
      <w:r w:rsidRPr="006D36F9">
        <w:rPr>
          <w:rFonts w:cs="Arial"/>
          <w:i/>
          <w:iCs/>
          <w:noProof/>
          <w:szCs w:val="24"/>
        </w:rPr>
        <w:t>33</w:t>
      </w:r>
      <w:r w:rsidRPr="006D36F9">
        <w:rPr>
          <w:rFonts w:cs="Arial"/>
          <w:noProof/>
          <w:szCs w:val="24"/>
        </w:rPr>
        <w:t>(3–4), 153–168. https://doi.org/10.1080/01691864.2018.1554508</w:t>
      </w:r>
    </w:p>
    <w:p w14:paraId="16A0D64A"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Teso-Fz-Betoño, D., Zulueta, E., Sánchez-Chica, A., Fernandez-Gamiz, U., &amp; Saenz-Aguirre, A. (2020). Semantic segmentation to develop an indoor navigation system for an autonomous mobile robot. </w:t>
      </w:r>
      <w:r w:rsidRPr="006D36F9">
        <w:rPr>
          <w:rFonts w:cs="Arial"/>
          <w:i/>
          <w:iCs/>
          <w:noProof/>
          <w:szCs w:val="24"/>
        </w:rPr>
        <w:t>Mathematics</w:t>
      </w:r>
      <w:r w:rsidRPr="006D36F9">
        <w:rPr>
          <w:rFonts w:cs="Arial"/>
          <w:noProof/>
          <w:szCs w:val="24"/>
        </w:rPr>
        <w:t xml:space="preserve">, </w:t>
      </w:r>
      <w:r w:rsidRPr="006D36F9">
        <w:rPr>
          <w:rFonts w:cs="Arial"/>
          <w:i/>
          <w:iCs/>
          <w:noProof/>
          <w:szCs w:val="24"/>
        </w:rPr>
        <w:t>8</w:t>
      </w:r>
      <w:r w:rsidRPr="006D36F9">
        <w:rPr>
          <w:rFonts w:cs="Arial"/>
          <w:noProof/>
          <w:szCs w:val="24"/>
        </w:rPr>
        <w:t>(5). https://doi.org/10.3390/MATH8050855</w:t>
      </w:r>
    </w:p>
    <w:p w14:paraId="33499878"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Wang, R., Zhang, W., Shi, Y., Wang, X., &amp; Cao, W. (2019). GA-ORB: A New Efficient Feature Extraction Algorithm for Multispectral Images Based on Geometric Algebra. </w:t>
      </w:r>
      <w:r w:rsidRPr="006D36F9">
        <w:rPr>
          <w:rFonts w:cs="Arial"/>
          <w:i/>
          <w:iCs/>
          <w:noProof/>
          <w:szCs w:val="24"/>
        </w:rPr>
        <w:t>IEEE Access</w:t>
      </w:r>
      <w:r w:rsidRPr="006D36F9">
        <w:rPr>
          <w:rFonts w:cs="Arial"/>
          <w:noProof/>
          <w:szCs w:val="24"/>
        </w:rPr>
        <w:t xml:space="preserve">, </w:t>
      </w:r>
      <w:r w:rsidRPr="006D36F9">
        <w:rPr>
          <w:rFonts w:cs="Arial"/>
          <w:i/>
          <w:iCs/>
          <w:noProof/>
          <w:szCs w:val="24"/>
        </w:rPr>
        <w:t>7</w:t>
      </w:r>
      <w:r w:rsidRPr="006D36F9">
        <w:rPr>
          <w:rFonts w:cs="Arial"/>
          <w:noProof/>
          <w:szCs w:val="24"/>
        </w:rPr>
        <w:t>, 71235–71244. https://doi.org/10.1109/ACCESS.2019.2918813</w:t>
      </w:r>
    </w:p>
    <w:p w14:paraId="296B074A"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Wang, Y., Chen, Q., Chen, S., &amp; Wu, J. (2020). Multi-Scale Convolutional Features Network for Semantic Segmentation in Indoor Scenes. </w:t>
      </w:r>
      <w:r w:rsidRPr="006D36F9">
        <w:rPr>
          <w:rFonts w:cs="Arial"/>
          <w:i/>
          <w:iCs/>
          <w:noProof/>
          <w:szCs w:val="24"/>
        </w:rPr>
        <w:t>IEEE Access</w:t>
      </w:r>
      <w:r w:rsidRPr="006D36F9">
        <w:rPr>
          <w:rFonts w:cs="Arial"/>
          <w:noProof/>
          <w:szCs w:val="24"/>
        </w:rPr>
        <w:t xml:space="preserve">, </w:t>
      </w:r>
      <w:r w:rsidRPr="006D36F9">
        <w:rPr>
          <w:rFonts w:cs="Arial"/>
          <w:i/>
          <w:iCs/>
          <w:noProof/>
          <w:szCs w:val="24"/>
        </w:rPr>
        <w:t>8</w:t>
      </w:r>
      <w:r w:rsidRPr="006D36F9">
        <w:rPr>
          <w:rFonts w:cs="Arial"/>
          <w:noProof/>
          <w:szCs w:val="24"/>
        </w:rPr>
        <w:t>, 89575–89583. https://doi.org/10.1109/ACCESS.2020.2993570</w:t>
      </w:r>
    </w:p>
    <w:p w14:paraId="0A03779B"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Wolf, D., Bajones, M., Prankl, J., &amp; Vincze, M. (2014). </w:t>
      </w:r>
      <w:r w:rsidRPr="006D36F9">
        <w:rPr>
          <w:rFonts w:cs="Arial"/>
          <w:i/>
          <w:iCs/>
          <w:noProof/>
          <w:szCs w:val="24"/>
        </w:rPr>
        <w:t>Find my mug: Efficient object search with a mobile robot using semantic segmentation</w:t>
      </w:r>
      <w:r w:rsidRPr="006D36F9">
        <w:rPr>
          <w:rFonts w:cs="Arial"/>
          <w:noProof/>
          <w:szCs w:val="24"/>
        </w:rPr>
        <w:t>. http://arxiv.org/abs/1404.5765</w:t>
      </w:r>
    </w:p>
    <w:p w14:paraId="421020FE"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t xml:space="preserve">Xu, D., &amp; Wu, Y. (2020). Improved YOLO-V3 with densenet for multi-scale remote sensing target detection. </w:t>
      </w:r>
      <w:r w:rsidRPr="006D36F9">
        <w:rPr>
          <w:rFonts w:cs="Arial"/>
          <w:i/>
          <w:iCs/>
          <w:noProof/>
          <w:szCs w:val="24"/>
        </w:rPr>
        <w:t>Sensors (Switzerland)</w:t>
      </w:r>
      <w:r w:rsidRPr="006D36F9">
        <w:rPr>
          <w:rFonts w:cs="Arial"/>
          <w:noProof/>
          <w:szCs w:val="24"/>
        </w:rPr>
        <w:t xml:space="preserve">, </w:t>
      </w:r>
      <w:r w:rsidRPr="006D36F9">
        <w:rPr>
          <w:rFonts w:cs="Arial"/>
          <w:i/>
          <w:iCs/>
          <w:noProof/>
          <w:szCs w:val="24"/>
        </w:rPr>
        <w:t>20</w:t>
      </w:r>
      <w:r w:rsidRPr="006D36F9">
        <w:rPr>
          <w:rFonts w:cs="Arial"/>
          <w:noProof/>
          <w:szCs w:val="24"/>
        </w:rPr>
        <w:t>(15), 1–24. https://doi.org/10.3390/s20154276</w:t>
      </w:r>
    </w:p>
    <w:p w14:paraId="7FCE8623" w14:textId="77777777" w:rsidR="006D36F9" w:rsidRPr="006D36F9" w:rsidRDefault="006D36F9" w:rsidP="006D36F9">
      <w:pPr>
        <w:widowControl w:val="0"/>
        <w:autoSpaceDE w:val="0"/>
        <w:autoSpaceDN w:val="0"/>
        <w:adjustRightInd w:val="0"/>
        <w:spacing w:after="240"/>
        <w:ind w:left="480" w:hanging="480"/>
        <w:rPr>
          <w:rFonts w:cs="Arial"/>
          <w:noProof/>
          <w:szCs w:val="24"/>
        </w:rPr>
      </w:pPr>
      <w:r w:rsidRPr="006D36F9">
        <w:rPr>
          <w:rFonts w:cs="Arial"/>
          <w:noProof/>
          <w:szCs w:val="24"/>
        </w:rPr>
        <w:lastRenderedPageBreak/>
        <w:t xml:space="preserve">Zaarane, A., Slimani, I., Al Okaishi, W., Atouf, I., &amp; Hamdoun, A. (2020). Distance measurement system for autonomous vehicles using stereo camera. </w:t>
      </w:r>
      <w:r w:rsidRPr="006D36F9">
        <w:rPr>
          <w:rFonts w:cs="Arial"/>
          <w:i/>
          <w:iCs/>
          <w:noProof/>
          <w:szCs w:val="24"/>
        </w:rPr>
        <w:t>Array</w:t>
      </w:r>
      <w:r w:rsidRPr="006D36F9">
        <w:rPr>
          <w:rFonts w:cs="Arial"/>
          <w:noProof/>
          <w:szCs w:val="24"/>
        </w:rPr>
        <w:t xml:space="preserve">, </w:t>
      </w:r>
      <w:r w:rsidRPr="006D36F9">
        <w:rPr>
          <w:rFonts w:cs="Arial"/>
          <w:i/>
          <w:iCs/>
          <w:noProof/>
          <w:szCs w:val="24"/>
        </w:rPr>
        <w:t>5</w:t>
      </w:r>
      <w:r w:rsidRPr="006D36F9">
        <w:rPr>
          <w:rFonts w:cs="Arial"/>
          <w:noProof/>
          <w:szCs w:val="24"/>
        </w:rPr>
        <w:t>, 100016. https://doi.org/10.1016/j.array.2020.100016</w:t>
      </w:r>
    </w:p>
    <w:p w14:paraId="30FCF310" w14:textId="77777777" w:rsidR="006D36F9" w:rsidRPr="006D36F9" w:rsidRDefault="006D36F9" w:rsidP="006D36F9">
      <w:pPr>
        <w:widowControl w:val="0"/>
        <w:autoSpaceDE w:val="0"/>
        <w:autoSpaceDN w:val="0"/>
        <w:adjustRightInd w:val="0"/>
        <w:spacing w:after="240"/>
        <w:ind w:left="480" w:hanging="480"/>
        <w:rPr>
          <w:rFonts w:cs="Arial"/>
          <w:noProof/>
        </w:rPr>
      </w:pPr>
      <w:r w:rsidRPr="006D36F9">
        <w:rPr>
          <w:rFonts w:cs="Arial"/>
          <w:noProof/>
          <w:szCs w:val="24"/>
        </w:rPr>
        <w:t xml:space="preserve">Zhang, S., Zheng, L., &amp; Tao, W. (2021). Survey and Evaluation of RGB-D SLAM. </w:t>
      </w:r>
      <w:r w:rsidRPr="006D36F9">
        <w:rPr>
          <w:rFonts w:cs="Arial"/>
          <w:i/>
          <w:iCs/>
          <w:noProof/>
          <w:szCs w:val="24"/>
        </w:rPr>
        <w:t>IEEE Access</w:t>
      </w:r>
      <w:r w:rsidRPr="006D36F9">
        <w:rPr>
          <w:rFonts w:cs="Arial"/>
          <w:noProof/>
          <w:szCs w:val="24"/>
        </w:rPr>
        <w:t xml:space="preserve">, </w:t>
      </w:r>
      <w:r w:rsidRPr="006D36F9">
        <w:rPr>
          <w:rFonts w:cs="Arial"/>
          <w:i/>
          <w:iCs/>
          <w:noProof/>
          <w:szCs w:val="24"/>
        </w:rPr>
        <w:t>9</w:t>
      </w:r>
      <w:r w:rsidRPr="006D36F9">
        <w:rPr>
          <w:rFonts w:cs="Arial"/>
          <w:noProof/>
          <w:szCs w:val="24"/>
        </w:rPr>
        <w:t>, 21367–21387. https://doi.org/10.1109/ACCESS.2021.3053188</w:t>
      </w:r>
    </w:p>
    <w:p w14:paraId="767D1354" w14:textId="4B175B17" w:rsidR="00240DB5" w:rsidRDefault="007A29F5" w:rsidP="00240DB5">
      <w:pPr>
        <w:tabs>
          <w:tab w:val="right" w:pos="9498"/>
        </w:tabs>
        <w:spacing w:after="240"/>
        <w:rPr>
          <w:rFonts w:eastAsia="Times New Roman" w:cs="Arial"/>
          <w:lang w:eastAsia="es-ES"/>
        </w:rPr>
      </w:pPr>
      <w:r>
        <w:rPr>
          <w:rFonts w:eastAsia="Times New Roman" w:cs="Arial"/>
          <w:lang w:eastAsia="es-ES"/>
        </w:rPr>
        <w:fldChar w:fldCharType="end"/>
      </w:r>
    </w:p>
    <w:p w14:paraId="7F462F3A" w14:textId="77777777" w:rsidR="009A6CEB" w:rsidRDefault="009A6CEB">
      <w:pPr>
        <w:spacing w:line="276" w:lineRule="auto"/>
        <w:jc w:val="left"/>
        <w:rPr>
          <w:rFonts w:eastAsia="Times New Roman" w:cs="Arial"/>
          <w:b/>
          <w:bCs/>
          <w:iCs/>
          <w:sz w:val="36"/>
          <w:szCs w:val="32"/>
          <w:lang w:val="es-ES" w:eastAsia="es-ES" w:bidi="en-US"/>
        </w:rPr>
      </w:pPr>
      <w:r>
        <w:rPr>
          <w:lang w:eastAsia="es-ES"/>
        </w:rPr>
        <w:br w:type="page"/>
      </w:r>
    </w:p>
    <w:p w14:paraId="428EC506" w14:textId="77777777" w:rsidR="00320A2D" w:rsidRPr="005A2BF1" w:rsidRDefault="005A2BF1" w:rsidP="005A2BF1">
      <w:pPr>
        <w:pStyle w:val="Ttulo1"/>
        <w:rPr>
          <w:lang w:eastAsia="es-ES"/>
        </w:rPr>
      </w:pPr>
      <w:bookmarkStart w:id="181" w:name="_Toc71221287"/>
      <w:r w:rsidRPr="005A2BF1">
        <w:rPr>
          <w:lang w:eastAsia="es-ES"/>
        </w:rPr>
        <w:lastRenderedPageBreak/>
        <w:t>Anexos</w:t>
      </w:r>
      <w:bookmarkEnd w:id="181"/>
    </w:p>
    <w:p w14:paraId="198BAB88" w14:textId="77777777" w:rsidR="00AC68E7" w:rsidRDefault="00AC68E7" w:rsidP="00AC68E7">
      <w:pPr>
        <w:tabs>
          <w:tab w:val="right" w:pos="9498"/>
        </w:tabs>
        <w:spacing w:after="240"/>
        <w:rPr>
          <w:rFonts w:eastAsia="Times New Roman" w:cs="Arial"/>
          <w:lang w:eastAsia="es-ES"/>
        </w:rPr>
      </w:pPr>
      <w:bookmarkStart w:id="182" w:name="_Hlk27051114"/>
      <w:r>
        <w:rPr>
          <w:rFonts w:eastAsia="Times New Roman" w:cs="Arial"/>
          <w:lang w:eastAsia="es-ES"/>
        </w:rPr>
        <w:t>C</w:t>
      </w:r>
      <w:r w:rsidRPr="005A2BF1">
        <w:rPr>
          <w:rFonts w:eastAsia="Times New Roman" w:cs="Arial"/>
          <w:lang w:eastAsia="es-ES"/>
        </w:rPr>
        <w:t>uestionarios, encuestas, resultados de pilotos, documentos adicionales, capturas de pantalla, etc.</w:t>
      </w:r>
    </w:p>
    <w:p w14:paraId="1E40427F" w14:textId="0FAD936D" w:rsidR="00AC68E7" w:rsidRDefault="00A033A4" w:rsidP="00AC68E7">
      <w:pPr>
        <w:tabs>
          <w:tab w:val="right" w:pos="9498"/>
        </w:tabs>
        <w:spacing w:after="240"/>
        <w:rPr>
          <w:rFonts w:eastAsia="Times New Roman" w:cs="Arial"/>
          <w:lang w:eastAsia="es-ES"/>
        </w:rPr>
      </w:pPr>
      <w:r>
        <w:t>Además,</w:t>
      </w:r>
      <w:r w:rsidR="00AC68E7">
        <w:t xml:space="preserve"> al final de la memoria y como un anexo obligatorio deberá incluirse un artículo de investigación que resuma el trabajo realizado y los principales resultados obtenidos.</w:t>
      </w:r>
    </w:p>
    <w:p w14:paraId="2243BD8F" w14:textId="77777777" w:rsidR="00AC68E7" w:rsidRDefault="00AC68E7" w:rsidP="00AC68E7">
      <w:pPr>
        <w:pStyle w:val="Ttulo2"/>
        <w:spacing w:before="480"/>
        <w:rPr>
          <w:rFonts w:eastAsia="Times New Roman"/>
          <w:lang w:eastAsia="es-ES"/>
        </w:rPr>
      </w:pPr>
      <w:bookmarkStart w:id="183" w:name="_Toc27049354"/>
      <w:bookmarkStart w:id="184" w:name="_Toc71221288"/>
      <w:r>
        <w:rPr>
          <w:rFonts w:eastAsia="Times New Roman"/>
          <w:lang w:eastAsia="es-ES"/>
        </w:rPr>
        <w:t>Anexo I. Título del anexo I</w:t>
      </w:r>
      <w:bookmarkEnd w:id="183"/>
      <w:bookmarkEnd w:id="184"/>
    </w:p>
    <w:p w14:paraId="1BCBCC00"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w:t>
      </w:r>
      <w:r w:rsidRPr="002711AC">
        <w:rPr>
          <w:rFonts w:eastAsia="Times New Roman" w:cs="Arial"/>
          <w:lang w:eastAsia="es-ES"/>
        </w:rPr>
        <w:t>.</w:t>
      </w:r>
    </w:p>
    <w:p w14:paraId="745DE68D" w14:textId="77777777" w:rsidR="00AC68E7" w:rsidRDefault="00AC68E7" w:rsidP="00AC68E7">
      <w:pPr>
        <w:pStyle w:val="Ttulo2"/>
        <w:spacing w:before="480"/>
        <w:rPr>
          <w:rFonts w:eastAsia="Times New Roman"/>
          <w:lang w:eastAsia="es-ES"/>
        </w:rPr>
      </w:pPr>
      <w:bookmarkStart w:id="185" w:name="_Toc27049355"/>
      <w:bookmarkStart w:id="186" w:name="_Toc71221289"/>
      <w:r>
        <w:rPr>
          <w:rFonts w:eastAsia="Times New Roman"/>
          <w:lang w:eastAsia="es-ES"/>
        </w:rPr>
        <w:t>Anexo II. Título del anexo II</w:t>
      </w:r>
      <w:bookmarkEnd w:id="185"/>
      <w:bookmarkEnd w:id="186"/>
    </w:p>
    <w:p w14:paraId="5162A529"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I</w:t>
      </w:r>
      <w:r w:rsidRPr="002711AC">
        <w:rPr>
          <w:rFonts w:eastAsia="Times New Roman" w:cs="Arial"/>
          <w:lang w:eastAsia="es-ES"/>
        </w:rPr>
        <w:t>.</w:t>
      </w:r>
    </w:p>
    <w:p w14:paraId="5066EC23" w14:textId="77777777" w:rsidR="00AC68E7" w:rsidRDefault="00AC68E7" w:rsidP="00AC68E7">
      <w:pPr>
        <w:tabs>
          <w:tab w:val="right" w:pos="9498"/>
        </w:tabs>
        <w:spacing w:after="240"/>
        <w:rPr>
          <w:rFonts w:eastAsia="Times New Roman" w:cs="Arial"/>
          <w:lang w:eastAsia="es-ES"/>
        </w:rPr>
      </w:pPr>
    </w:p>
    <w:p w14:paraId="177DD72E" w14:textId="77777777" w:rsidR="00AC68E7" w:rsidRDefault="00AC68E7" w:rsidP="00AC68E7">
      <w:pPr>
        <w:pStyle w:val="Ttulo2"/>
        <w:spacing w:before="480"/>
        <w:rPr>
          <w:rFonts w:eastAsia="Times New Roman"/>
          <w:lang w:eastAsia="es-ES"/>
        </w:rPr>
      </w:pPr>
      <w:bookmarkStart w:id="187" w:name="_Toc27049356"/>
      <w:bookmarkStart w:id="188" w:name="_Toc71221290"/>
      <w:r>
        <w:rPr>
          <w:rFonts w:eastAsia="Times New Roman"/>
          <w:lang w:eastAsia="es-ES"/>
        </w:rPr>
        <w:t>Anexo. Artículo de investigación</w:t>
      </w:r>
      <w:bookmarkEnd w:id="187"/>
      <w:bookmarkEnd w:id="188"/>
    </w:p>
    <w:p w14:paraId="51B4B8BB" w14:textId="77777777" w:rsidR="00AC68E7" w:rsidRDefault="00AC68E7" w:rsidP="00AC68E7">
      <w:pPr>
        <w:tabs>
          <w:tab w:val="right" w:pos="9498"/>
        </w:tabs>
        <w:spacing w:after="240"/>
      </w:pPr>
      <w:r>
        <w:t xml:space="preserve">Al final de la memoria y como un anexo obligatorio deberá incluirse un artículo de investigación que resuma el trabajo realizado y los principales resultados obtenidos. Este artículo deberá seguir la plantilla proporcionada a continuación y tendrá una extensión de entre 6 y 8 páginas. El artículo se podrá desarrollar en español o en inglés (para ello utilizar la plantilla adecuada). </w:t>
      </w:r>
    </w:p>
    <w:p w14:paraId="1D1FC08B" w14:textId="77777777" w:rsidR="00AC68E7" w:rsidRDefault="00AC68E7" w:rsidP="00AC68E7">
      <w:pPr>
        <w:tabs>
          <w:tab w:val="right" w:pos="9498"/>
        </w:tabs>
        <w:spacing w:after="240"/>
        <w:rPr>
          <w:rFonts w:eastAsia="Times New Roman" w:cs="Arial"/>
          <w:lang w:eastAsia="es-ES"/>
        </w:rPr>
      </w:pPr>
    </w:p>
    <w:p w14:paraId="662A4978" w14:textId="77777777" w:rsidR="00AC68E7" w:rsidRDefault="00AC68E7" w:rsidP="00AC68E7">
      <w:pPr>
        <w:spacing w:line="276" w:lineRule="auto"/>
        <w:jc w:val="left"/>
        <w:rPr>
          <w:rFonts w:eastAsia="Times New Roman" w:cs="Arial"/>
          <w:lang w:eastAsia="es-ES"/>
        </w:rPr>
        <w:sectPr w:rsidR="00AC68E7" w:rsidSect="00E2389C">
          <w:pgSz w:w="11906" w:h="16838"/>
          <w:pgMar w:top="1418" w:right="851" w:bottom="1418" w:left="1985" w:header="709" w:footer="709" w:gutter="0"/>
          <w:pgNumType w:start="1"/>
          <w:cols w:space="708"/>
          <w:docGrid w:linePitch="360"/>
        </w:sectPr>
      </w:pPr>
    </w:p>
    <w:p w14:paraId="7F516A8A" w14:textId="77777777" w:rsidR="00AC68E7" w:rsidRPr="0035082D" w:rsidRDefault="00AC68E7" w:rsidP="00AC68E7">
      <w:pPr>
        <w:spacing w:line="240" w:lineRule="auto"/>
        <w:contextualSpacing/>
        <w:jc w:val="left"/>
        <w:rPr>
          <w:rFonts w:ascii="Times New Roman" w:eastAsia="Times New Roman" w:hAnsi="Times New Roman" w:cs="Times New Roman"/>
          <w:spacing w:val="-10"/>
          <w:kern w:val="28"/>
          <w:sz w:val="48"/>
          <w:szCs w:val="56"/>
          <w:lang w:val="es-ES"/>
        </w:rPr>
      </w:pPr>
      <w:r w:rsidRPr="0035082D">
        <w:rPr>
          <w:rFonts w:ascii="Times New Roman" w:eastAsia="Times New Roman" w:hAnsi="Times New Roman" w:cs="Times New Roman"/>
          <w:spacing w:val="-10"/>
          <w:kern w:val="28"/>
          <w:sz w:val="48"/>
          <w:szCs w:val="56"/>
          <w:lang w:val="es-ES"/>
        </w:rPr>
        <w:lastRenderedPageBreak/>
        <w:t>Título</w:t>
      </w:r>
    </w:p>
    <w:p w14:paraId="71712A30" w14:textId="77777777" w:rsidR="00AC68E7" w:rsidRPr="0035082D" w:rsidRDefault="00AC68E7" w:rsidP="00AC68E7">
      <w:pPr>
        <w:spacing w:after="227" w:line="259" w:lineRule="auto"/>
        <w:jc w:val="left"/>
        <w:rPr>
          <w:rFonts w:ascii="Times New Roman" w:eastAsia="Minion Pro" w:hAnsi="Times New Roman" w:cs="Times New Roman"/>
          <w:color w:val="0098CD"/>
          <w:spacing w:val="-6"/>
          <w:sz w:val="24"/>
          <w:szCs w:val="24"/>
          <w:lang w:val="es-ES"/>
        </w:rPr>
      </w:pPr>
      <w:r w:rsidRPr="0035082D">
        <w:rPr>
          <w:rFonts w:ascii="Times New Roman" w:eastAsia="Minion Pro" w:hAnsi="Times New Roman" w:cs="Times New Roman"/>
          <w:noProof/>
          <w:color w:val="0098CD"/>
          <w:spacing w:val="-6"/>
          <w:sz w:val="24"/>
          <w:szCs w:val="24"/>
          <w:lang w:val="es-ES" w:eastAsia="es-ES"/>
        </w:rPr>
        <w:drawing>
          <wp:anchor distT="0" distB="0" distL="114300" distR="114300" simplePos="0" relativeHeight="251659264" behindDoc="1" locked="1" layoutInCell="1" allowOverlap="0" wp14:anchorId="529E0938" wp14:editId="13D49252">
            <wp:simplePos x="0" y="0"/>
            <wp:positionH relativeFrom="column">
              <wp:posOffset>5387340</wp:posOffset>
            </wp:positionH>
            <wp:positionV relativeFrom="page">
              <wp:posOffset>1376045</wp:posOffset>
            </wp:positionV>
            <wp:extent cx="1144270" cy="647700"/>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3">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r w:rsidRPr="0035082D">
        <w:rPr>
          <w:rFonts w:ascii="Times New Roman" w:eastAsia="Minion Pro" w:hAnsi="Times New Roman" w:cs="Times New Roman"/>
          <w:color w:val="0098CD"/>
          <w:spacing w:val="-6"/>
          <w:sz w:val="24"/>
          <w:szCs w:val="24"/>
          <w:lang w:val="es-ES"/>
        </w:rPr>
        <w:t>Nombre y Apellidos del Estudiante</w:t>
      </w:r>
      <w:r w:rsidRPr="0035082D" w:rsidDel="005730FE">
        <w:rPr>
          <w:rFonts w:ascii="Times New Roman" w:eastAsia="Minion Pro" w:hAnsi="Times New Roman" w:cs="Times New Roman"/>
          <w:color w:val="0098CD"/>
          <w:spacing w:val="-6"/>
          <w:sz w:val="24"/>
          <w:szCs w:val="24"/>
          <w:lang w:val="es-ES"/>
        </w:rPr>
        <w:t xml:space="preserve"> </w:t>
      </w:r>
    </w:p>
    <w:p w14:paraId="1D6C6F99" w14:textId="77777777" w:rsidR="00AC68E7" w:rsidRPr="0035082D" w:rsidRDefault="00AC68E7" w:rsidP="00AC68E7">
      <w:pPr>
        <w:spacing w:after="227" w:line="259" w:lineRule="auto"/>
        <w:jc w:val="left"/>
        <w:rPr>
          <w:rFonts w:ascii="Times New Roman" w:eastAsia="Times New Roman" w:hAnsi="Times New Roman" w:cs="Times New Roman"/>
          <w:sz w:val="20"/>
          <w:szCs w:val="20"/>
          <w:lang w:val="es-ES"/>
        </w:rPr>
      </w:pPr>
      <w:r w:rsidRPr="0035082D">
        <w:rPr>
          <w:rFonts w:ascii="Times New Roman" w:eastAsia="Times New Roman" w:hAnsi="Times New Roman" w:cs="Times New Roman"/>
          <w:sz w:val="20"/>
          <w:szCs w:val="20"/>
          <w:lang w:val="es-ES"/>
        </w:rPr>
        <w:t>Universidad Internacional de la Rioja, Logroño (España)</w:t>
      </w:r>
    </w:p>
    <w:p w14:paraId="6401F34E" w14:textId="77777777" w:rsidR="00AC68E7" w:rsidRPr="0035082D"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35082D">
        <w:rPr>
          <w:rFonts w:eastAsia="Minion Pro" w:cs="Arial"/>
          <w:spacing w:val="-6"/>
          <w:sz w:val="18"/>
          <w:szCs w:val="24"/>
          <w:lang w:val="es-ES"/>
        </w:rPr>
        <w:t>Fecha</w:t>
      </w:r>
    </w:p>
    <w:p w14:paraId="39DFF66A" w14:textId="77777777" w:rsidR="00AC68E7" w:rsidRPr="0035082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0288" behindDoc="0" locked="0" layoutInCell="1" allowOverlap="1" wp14:anchorId="5CFE199F" wp14:editId="1B29CDB1">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4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18E8F862" w14:textId="77777777" w:rsidR="008A32B6" w:rsidRPr="00DE3D8D" w:rsidRDefault="008A32B6" w:rsidP="00AC68E7">
                            <w:pPr>
                              <w:pStyle w:val="AbstractKeytitle"/>
                            </w:pPr>
                            <w:bookmarkStart w:id="189" w:name="_Hlk27046501"/>
                            <w:bookmarkEnd w:id="189"/>
                            <w:r>
                              <w:t>Palabras Clave</w:t>
                            </w:r>
                          </w:p>
                          <w:p w14:paraId="3C8D8E42" w14:textId="77777777" w:rsidR="008A32B6" w:rsidRPr="000969E9" w:rsidRDefault="008A32B6"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5CFE199F" id="_x0000_t202" coordsize="21600,21600" o:spt="202" path="m,l,21600r21600,l21600,xe">
                <v:stroke joinstyle="miter"/>
                <v:path gradientshapeok="t" o:connecttype="rect"/>
              </v:shapetype>
              <v:shape id="_x0000_s1026" type="#_x0000_t202" style="position:absolute;left:0;text-align:left;margin-left:427.45pt;margin-top:12.8pt;width:90.95pt;height:14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" stroked="f">
                <v:textbox inset="0,0,0">
                  <w:txbxContent>
                    <w:p w14:paraId="18E8F862" w14:textId="77777777" w:rsidR="008A32B6" w:rsidRPr="00DE3D8D" w:rsidRDefault="008A32B6" w:rsidP="00AC68E7">
                      <w:pPr>
                        <w:pStyle w:val="AbstractKeytitle"/>
                      </w:pPr>
                      <w:bookmarkStart w:id="190" w:name="_Hlk27046501"/>
                      <w:bookmarkEnd w:id="190"/>
                      <w:r>
                        <w:t>Palabras Clave</w:t>
                      </w:r>
                    </w:p>
                    <w:p w14:paraId="3C8D8E42" w14:textId="77777777" w:rsidR="008A32B6" w:rsidRPr="000969E9" w:rsidRDefault="008A32B6"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5FFD1CBE" w14:textId="77777777" w:rsidR="00AC68E7" w:rsidRPr="0035082D"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inline distT="0" distB="0" distL="0" distR="0" wp14:anchorId="2DC4CC7A" wp14:editId="71E5419A">
                <wp:extent cx="5058000" cy="1800000"/>
                <wp:effectExtent l="0" t="0" r="9525" b="0"/>
                <wp:docPr id="4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531DD796" w14:textId="77777777" w:rsidR="008A32B6" w:rsidRPr="000969E9" w:rsidRDefault="008A32B6" w:rsidP="00AC68E7">
                            <w:pPr>
                              <w:pStyle w:val="AbstractKeytitle"/>
                              <w:rPr>
                                <w:lang w:val="es-ES"/>
                              </w:rPr>
                            </w:pPr>
                            <w:r w:rsidRPr="000969E9">
                              <w:rPr>
                                <w:lang w:val="es-ES"/>
                              </w:rPr>
                              <w:t xml:space="preserve">Resumen </w:t>
                            </w:r>
                          </w:p>
                          <w:p w14:paraId="3AE476E6" w14:textId="77777777" w:rsidR="008A32B6" w:rsidRPr="000969E9" w:rsidRDefault="008A32B6"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8A32B6" w:rsidRPr="00DD3A76" w:rsidRDefault="008A32B6" w:rsidP="00AC68E7"/>
                        </w:txbxContent>
                      </wps:txbx>
                      <wps:bodyPr rot="0" vert="horz" wrap="square" lIns="0" tIns="0" rIns="0" bIns="0" anchor="t" anchorCtr="0">
                        <a:noAutofit/>
                      </wps:bodyPr>
                    </wps:wsp>
                  </a:graphicData>
                </a:graphic>
              </wp:inline>
            </w:drawing>
          </mc:Choice>
          <mc:Fallback>
            <w:pict>
              <v:shape w14:anchorId="2DC4CC7A" id="Cuadro de texto 2" o:spid="_x0000_s1027"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" stroked="f">
                <v:textbox inset="0,0,0,0">
                  <w:txbxContent>
                    <w:p w14:paraId="531DD796" w14:textId="77777777" w:rsidR="008A32B6" w:rsidRPr="000969E9" w:rsidRDefault="008A32B6" w:rsidP="00AC68E7">
                      <w:pPr>
                        <w:pStyle w:val="AbstractKeytitle"/>
                        <w:rPr>
                          <w:lang w:val="es-ES"/>
                        </w:rPr>
                      </w:pPr>
                      <w:r w:rsidRPr="000969E9">
                        <w:rPr>
                          <w:lang w:val="es-ES"/>
                        </w:rPr>
                        <w:t xml:space="preserve">Resumen </w:t>
                      </w:r>
                    </w:p>
                    <w:p w14:paraId="3AE476E6" w14:textId="77777777" w:rsidR="008A32B6" w:rsidRPr="000969E9" w:rsidRDefault="008A32B6"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69B2347D" w14:textId="77777777" w:rsidR="008A32B6" w:rsidRPr="00DD3A76" w:rsidRDefault="008A32B6" w:rsidP="00AC68E7"/>
                  </w:txbxContent>
                </v:textbox>
                <w10:anchorlock/>
              </v:shape>
            </w:pict>
          </mc:Fallback>
        </mc:AlternateContent>
      </w:r>
      <w:r w:rsidRPr="0035082D">
        <w:rPr>
          <w:rFonts w:ascii="Times New Roman" w:eastAsia="Times New Roman" w:hAnsi="Times New Roman" w:cs="Times New Roman"/>
          <w:sz w:val="18"/>
          <w:szCs w:val="20"/>
          <w:lang w:val="es-ES"/>
        </w:rPr>
        <w:tab/>
        <w:t xml:space="preserve"> </w:t>
      </w:r>
    </w:p>
    <w:p w14:paraId="0C4495DE" w14:textId="77777777" w:rsidR="00AC68E7" w:rsidRDefault="00AC68E7" w:rsidP="00AC68E7">
      <w:pPr>
        <w:spacing w:line="276" w:lineRule="auto"/>
        <w:jc w:val="left"/>
        <w:rPr>
          <w:rFonts w:eastAsia="Times New Roman" w:cs="Arial"/>
          <w:lang w:eastAsia="es-ES"/>
        </w:rPr>
      </w:pPr>
    </w:p>
    <w:p w14:paraId="3E362E41" w14:textId="77777777" w:rsidR="00AC68E7" w:rsidRDefault="00AC68E7" w:rsidP="00AC68E7">
      <w:pPr>
        <w:spacing w:line="276" w:lineRule="auto"/>
        <w:jc w:val="left"/>
        <w:rPr>
          <w:rFonts w:eastAsia="Times New Roman" w:cs="Arial"/>
          <w:lang w:eastAsia="es-ES"/>
        </w:rPr>
        <w:sectPr w:rsidR="00AC68E7" w:rsidSect="00E2389C">
          <w:headerReference w:type="default" r:id="rId44"/>
          <w:footerReference w:type="default" r:id="rId45"/>
          <w:pgSz w:w="11906" w:h="16838"/>
          <w:pgMar w:top="1418" w:right="851" w:bottom="1418" w:left="992" w:header="709" w:footer="709" w:gutter="0"/>
          <w:pgNumType w:start="1"/>
          <w:cols w:space="708"/>
          <w:docGrid w:linePitch="360"/>
        </w:sectPr>
      </w:pPr>
    </w:p>
    <w:p w14:paraId="3F994DD4" w14:textId="77777777" w:rsidR="00AC68E7" w:rsidRPr="00B40139"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 Introducción</w:t>
      </w:r>
    </w:p>
    <w:p w14:paraId="774B8C2A" w14:textId="77777777" w:rsidR="00AC68E7" w:rsidRPr="00F1126D"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F1126D">
        <w:rPr>
          <w:rFonts w:ascii="Times New Roman" w:eastAsia="Times New Roman" w:hAnsi="Times New Roman" w:cs="Times New Roman"/>
          <w:color w:val="0098CD"/>
          <w:position w:val="-4"/>
          <w:sz w:val="53"/>
          <w:szCs w:val="20"/>
          <w:lang w:val="es-ES"/>
        </w:rPr>
        <w:t>I</w:t>
      </w:r>
    </w:p>
    <w:p w14:paraId="284D1268" w14:textId="77777777" w:rsidR="00AC68E7" w:rsidRPr="00F1126D"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F1126D">
        <w:rPr>
          <w:rFonts w:ascii="Times New Roman" w:eastAsia="Times New Roman" w:hAnsi="Times New Roman" w:cs="Times New Roman"/>
          <w:smallCaps/>
          <w:color w:val="0098CD"/>
          <w:sz w:val="18"/>
          <w:szCs w:val="20"/>
          <w:lang w:val="es-ES"/>
        </w:rPr>
        <w:t>intoducción</w:t>
      </w:r>
      <w:r w:rsidRPr="00F1126D">
        <w:rPr>
          <w:rFonts w:ascii="Times New Roman" w:eastAsia="Times New Roman" w:hAnsi="Times New Roman" w:cs="Times New Roman"/>
          <w:color w:val="0098CD"/>
          <w:sz w:val="18"/>
          <w:szCs w:val="20"/>
          <w:lang w:val="es-ES"/>
        </w:rPr>
        <w:t xml:space="preserve"> </w:t>
      </w:r>
      <w:r w:rsidRPr="00F1126D">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2FC7F008"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191" w:name="_Hlk516162874"/>
      <w:r w:rsidRPr="00F1126D">
        <w:rPr>
          <w:rFonts w:ascii="Times New Roman" w:eastAsia="Times New Roman" w:hAnsi="Times New Roman" w:cs="Times New Roman"/>
          <w:sz w:val="18"/>
          <w:szCs w:val="20"/>
          <w:lang w:val="es-ES"/>
        </w:rPr>
        <w:t xml:space="preserve">La lectura de esta introducción </w:t>
      </w:r>
      <w:bookmarkEnd w:id="191"/>
      <w:r w:rsidRPr="00F1126D">
        <w:rPr>
          <w:rFonts w:ascii="Times New Roman" w:eastAsia="Times New Roman" w:hAnsi="Times New Roman" w:cs="Times New Roman"/>
          <w:sz w:val="18"/>
          <w:szCs w:val="20"/>
          <w:lang w:val="es-ES"/>
        </w:rPr>
        <w:t>ha de dar una primera idea clara de lo que se pretendía, las conclusiones a las que se ha llegado y del procedimiento seguido.</w:t>
      </w:r>
    </w:p>
    <w:p w14:paraId="24502AF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28DFBB6"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 </w:t>
      </w:r>
      <w:r w:rsidRPr="00F1126D">
        <w:rPr>
          <w:rFonts w:ascii="Times New Roman" w:eastAsia="UnitOT" w:hAnsi="Times New Roman" w:cs="Times New Roman"/>
          <w:smallCaps/>
          <w:color w:val="0098CD"/>
          <w:sz w:val="20"/>
          <w:szCs w:val="28"/>
          <w:lang w:val="es-ES"/>
        </w:rPr>
        <w:t>Estado d</w:t>
      </w:r>
      <w:r w:rsidRPr="00B734BA">
        <w:rPr>
          <w:rFonts w:ascii="Times New Roman" w:eastAsia="UnitOT" w:hAnsi="Times New Roman" w:cs="Times New Roman"/>
          <w:smallCaps/>
          <w:color w:val="0098CD"/>
          <w:sz w:val="20"/>
          <w:szCs w:val="28"/>
          <w:lang w:val="es-ES"/>
        </w:rPr>
        <w:t>e</w:t>
      </w:r>
      <w:r w:rsidRPr="00F1126D">
        <w:rPr>
          <w:rFonts w:ascii="Times New Roman" w:eastAsia="UnitOT" w:hAnsi="Times New Roman" w:cs="Times New Roman"/>
          <w:smallCaps/>
          <w:color w:val="0098CD"/>
          <w:sz w:val="20"/>
          <w:szCs w:val="28"/>
          <w:lang w:val="es-ES"/>
        </w:rPr>
        <w:t xml:space="preserve">l </w:t>
      </w:r>
      <w:bookmarkStart w:id="192" w:name="_Hlk27047618"/>
      <w:r w:rsidRPr="00F1126D">
        <w:rPr>
          <w:rFonts w:ascii="Times New Roman" w:eastAsia="UnitOT" w:hAnsi="Times New Roman" w:cs="Times New Roman"/>
          <w:smallCaps/>
          <w:color w:val="0098CD"/>
          <w:sz w:val="20"/>
          <w:szCs w:val="28"/>
          <w:lang w:val="es-ES"/>
        </w:rPr>
        <w:t>Arte</w:t>
      </w:r>
    </w:p>
    <w:p w14:paraId="0BFE39C1"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 xml:space="preserve">Estudio </w:t>
      </w:r>
      <w:bookmarkEnd w:id="192"/>
      <w:r w:rsidRPr="00F1126D">
        <w:rPr>
          <w:rFonts w:ascii="Times New Roman" w:eastAsia="Times New Roman" w:hAnsi="Times New Roman" w:cs="Times New Roman"/>
          <w:sz w:val="18"/>
          <w:szCs w:val="20"/>
          <w:lang w:val="es-ES"/>
        </w:rPr>
        <w:t xml:space="preserve">a fondo el dominio de aplicación, citando numerosas referencias. </w:t>
      </w:r>
    </w:p>
    <w:p w14:paraId="32FA634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ABF5D2E"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Numerar las citas de forma consecutiva entre corchetes [1].</w:t>
      </w:r>
    </w:p>
    <w:p w14:paraId="2A668501"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09424B"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I. </w:t>
      </w:r>
      <w:r w:rsidRPr="00F1126D">
        <w:rPr>
          <w:rFonts w:ascii="Times New Roman" w:eastAsia="UnitOT" w:hAnsi="Times New Roman" w:cs="Times New Roman"/>
          <w:smallCaps/>
          <w:color w:val="0098CD"/>
          <w:sz w:val="20"/>
          <w:szCs w:val="28"/>
          <w:lang w:val="es-ES"/>
        </w:rPr>
        <w:t>Objetivos y Metodología</w:t>
      </w:r>
    </w:p>
    <w:p w14:paraId="1041034D"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Objetivo general, objetivos específicos y metodología de trabajo aplicada.</w:t>
      </w:r>
    </w:p>
    <w:p w14:paraId="292862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D561945"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V. Contribución</w:t>
      </w:r>
    </w:p>
    <w:p w14:paraId="3B141BB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D</w:t>
      </w:r>
      <w:r w:rsidRPr="00F1126D">
        <w:rPr>
          <w:rFonts w:ascii="Times New Roman" w:eastAsia="Times New Roman" w:hAnsi="Times New Roman" w:cs="Times New Roman"/>
          <w:sz w:val="18"/>
          <w:szCs w:val="20"/>
          <w:lang w:val="es-ES"/>
        </w:rPr>
        <w:t xml:space="preserve">esarrollar la descripción de tu contribución. </w:t>
      </w:r>
    </w:p>
    <w:p w14:paraId="0D784FC4"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5B98D796"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p>
    <w:p w14:paraId="119376F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p>
    <w:p w14:paraId="6148145C"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193" w:name="_Hlk516163552"/>
      <w:r w:rsidRPr="00F1126D">
        <w:rPr>
          <w:rFonts w:ascii="Times New Roman" w:eastAsia="Times New Roman" w:hAnsi="Times New Roman" w:cs="Times New Roman"/>
          <w:sz w:val="18"/>
          <w:szCs w:val="20"/>
          <w:lang w:val="es-ES"/>
        </w:rPr>
        <w:t>XXXXXXXXXXXXXXXXXXXXXXXXXXXXXXXXXXXXXXXXXXXXXXXXXXXXXXXXXXXXXXXXXXXX.</w:t>
      </w:r>
    </w:p>
    <w:p w14:paraId="2541E8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C7FC4F1" w14:textId="6E54786E"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 </w:t>
      </w:r>
      <w:r w:rsidR="00E2389C">
        <w:rPr>
          <w:rFonts w:ascii="Times New Roman" w:eastAsia="UnitOT" w:hAnsi="Times New Roman" w:cs="Times New Roman"/>
          <w:smallCaps/>
          <w:color w:val="0098CD"/>
          <w:sz w:val="20"/>
          <w:szCs w:val="28"/>
          <w:lang w:val="es-ES"/>
        </w:rPr>
        <w:t xml:space="preserve">Evaluación y </w:t>
      </w:r>
      <w:r>
        <w:rPr>
          <w:rFonts w:ascii="Times New Roman" w:eastAsia="UnitOT" w:hAnsi="Times New Roman" w:cs="Times New Roman"/>
          <w:smallCaps/>
          <w:color w:val="0098CD"/>
          <w:sz w:val="20"/>
          <w:szCs w:val="28"/>
          <w:lang w:val="es-ES"/>
        </w:rPr>
        <w:t xml:space="preserve">Resultados </w:t>
      </w:r>
    </w:p>
    <w:p w14:paraId="1B6D8B38" w14:textId="53F96013" w:rsidR="00E2389C"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sidR="00E2389C">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bookmarkStart w:id="194" w:name="_Hlk27048182"/>
    </w:p>
    <w:p w14:paraId="7CB335BA" w14:textId="069D3B4A" w:rsidR="00AC68E7" w:rsidRPr="00F1126D" w:rsidRDefault="00E2389C" w:rsidP="00E2389C">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r>
        <w:rPr>
          <w:rFonts w:ascii="Times New Roman" w:eastAsia="Times New Roman" w:hAnsi="Times New Roman" w:cs="Times New Roman"/>
          <w:sz w:val="18"/>
          <w:szCs w:val="20"/>
          <w:lang w:val="es-ES"/>
        </w:rPr>
        <w:t xml:space="preserve"> </w:t>
      </w:r>
    </w:p>
    <w:p w14:paraId="02211B3B"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Evaluación 1</w:t>
      </w:r>
    </w:p>
    <w:p w14:paraId="4B1E673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w:t>
      </w:r>
      <w:bookmarkEnd w:id="194"/>
      <w:r w:rsidRPr="00F1126D">
        <w:rPr>
          <w:rFonts w:ascii="Times New Roman" w:eastAsia="Times New Roman" w:hAnsi="Times New Roman" w:cs="Times New Roman"/>
          <w:sz w:val="18"/>
          <w:szCs w:val="20"/>
          <w:lang w:val="es-ES"/>
        </w:rPr>
        <w:t>XXXXXXXXXXXXXXXXXXXXXXXXXXXXXXXXXXXXXXXXXXXXXXXXXX.</w:t>
      </w:r>
    </w:p>
    <w:p w14:paraId="686BBA4C"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bookmarkEnd w:id="193"/>
      <w:r w:rsidRPr="00F1126D">
        <w:rPr>
          <w:rFonts w:ascii="Times New Roman" w:eastAsia="Times New Roman" w:hAnsi="Times New Roman" w:cs="Times New Roman"/>
          <w:sz w:val="18"/>
          <w:szCs w:val="20"/>
          <w:lang w:val="es-ES"/>
        </w:rPr>
        <w:t>.</w:t>
      </w:r>
    </w:p>
    <w:p w14:paraId="07D6E15C" w14:textId="77777777" w:rsidR="00AC68E7" w:rsidRPr="00B40139"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2336" behindDoc="0" locked="0" layoutInCell="1" allowOverlap="1" wp14:anchorId="0312B69F" wp14:editId="7FF4A708">
                <wp:simplePos x="0" y="0"/>
                <wp:positionH relativeFrom="column">
                  <wp:posOffset>0</wp:posOffset>
                </wp:positionH>
                <wp:positionV relativeFrom="paragraph">
                  <wp:posOffset>141292</wp:posOffset>
                </wp:positionV>
                <wp:extent cx="3153410" cy="3067050"/>
                <wp:effectExtent l="0" t="0" r="8890" b="0"/>
                <wp:wrapSquare wrapText="bothSides"/>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C874BC" w14:textId="77777777" w:rsidR="008A32B6" w:rsidRDefault="008A32B6"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8A32B6" w:rsidRPr="0024511C" w:rsidRDefault="008A32B6" w:rsidP="00AC68E7">
                            <w:pPr>
                              <w:pStyle w:val="FigureCaption"/>
                              <w:rPr>
                                <w:lang w:val="es-ES"/>
                              </w:rPr>
                            </w:pPr>
                            <w:r w:rsidRPr="0024511C">
                              <w:rPr>
                                <w:lang w:val="es-ES"/>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12B69F" id="Text Box 5" o:spid="_x0000_s1028" type="#_x0000_t202" style="position:absolute;left:0;text-align:left;margin-left:0;margin-top:11.15pt;width:248.3pt;height:24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" stroked="f">
                <v:textbox inset="0,0,0,0">
                  <w:txbxContent>
                    <w:p w14:paraId="7FC874BC" w14:textId="77777777" w:rsidR="008A32B6" w:rsidRDefault="008A32B6"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8A32B6" w:rsidRPr="0024511C" w:rsidRDefault="008A32B6" w:rsidP="00AC68E7">
                      <w:pPr>
                        <w:pStyle w:val="FigureCaption"/>
                        <w:rPr>
                          <w:lang w:val="es-ES"/>
                        </w:rPr>
                      </w:pPr>
                      <w:r w:rsidRPr="0024511C">
                        <w:rPr>
                          <w:lang w:val="es-ES"/>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B40139">
        <w:rPr>
          <w:rFonts w:ascii="Times New Roman" w:eastAsia="Times New Roman" w:hAnsi="Times New Roman" w:cs="Times New Roman"/>
          <w:sz w:val="18"/>
          <w:szCs w:val="20"/>
          <w:lang w:val="es-ES"/>
        </w:rPr>
        <w:t>En la Figura 1…</w:t>
      </w:r>
    </w:p>
    <w:p w14:paraId="5990418A"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2F310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noProof/>
          <w:sz w:val="18"/>
          <w:szCs w:val="20"/>
          <w:lang w:val="es-ES" w:eastAsia="es-ES"/>
        </w:rPr>
        <w:lastRenderedPageBreak/>
        <mc:AlternateContent>
          <mc:Choice Requires="wps">
            <w:drawing>
              <wp:anchor distT="0" distB="0" distL="114300" distR="114300" simplePos="0" relativeHeight="251661312" behindDoc="0" locked="0" layoutInCell="0" allowOverlap="1" wp14:anchorId="67B8E3BA" wp14:editId="3B055739">
                <wp:simplePos x="0" y="0"/>
                <wp:positionH relativeFrom="margin">
                  <wp:posOffset>3416935</wp:posOffset>
                </wp:positionH>
                <wp:positionV relativeFrom="margin">
                  <wp:posOffset>33553</wp:posOffset>
                </wp:positionV>
                <wp:extent cx="3154680" cy="4905375"/>
                <wp:effectExtent l="0" t="0" r="7620" b="9525"/>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C55208" w14:textId="77777777" w:rsidR="008A32B6" w:rsidRPr="0024511C" w:rsidRDefault="008A32B6" w:rsidP="00AC68E7">
                            <w:pPr>
                              <w:pStyle w:val="TableTitle"/>
                              <w:rPr>
                                <w:lang w:val="es-ES"/>
                              </w:rPr>
                            </w:pPr>
                            <w:r w:rsidRPr="0024511C">
                              <w:rPr>
                                <w:lang w:val="es-ES"/>
                              </w:rPr>
                              <w:t>Tabla I</w:t>
                            </w:r>
                          </w:p>
                          <w:p w14:paraId="3BE8EF79" w14:textId="77777777" w:rsidR="008A32B6" w:rsidRPr="0024511C" w:rsidRDefault="008A32B6" w:rsidP="00AC68E7">
                            <w:pPr>
                              <w:pStyle w:val="TableTitle"/>
                              <w:rPr>
                                <w:lang w:val="es-ES"/>
                              </w:rPr>
                            </w:pPr>
                            <w:r w:rsidRPr="0024511C">
                              <w:rPr>
                                <w:lang w:val="es-ES"/>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8A32B6" w:rsidRPr="0024511C"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8A32B6" w:rsidRPr="0024511C" w:rsidRDefault="008A32B6"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8A32B6" w:rsidRPr="0024511C" w:rsidRDefault="008A32B6"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BBC04D3" w14:textId="77777777" w:rsidR="008A32B6" w:rsidRPr="0024511C" w:rsidRDefault="008A32B6" w:rsidP="00E2389C">
                                  <w:pPr>
                                    <w:pStyle w:val="TableText"/>
                                    <w:rPr>
                                      <w:lang w:val="es-ES"/>
                                    </w:rPr>
                                  </w:pPr>
                                  <w:r w:rsidRPr="0024511C">
                                    <w:rPr>
                                      <w:lang w:val="es-ES"/>
                                    </w:rPr>
                                    <w:t xml:space="preserve">Conversion from Gaussian and CGS EMU to SI </w:t>
                                  </w:r>
                                  <w:r w:rsidRPr="0024511C">
                                    <w:rPr>
                                      <w:vertAlign w:val="superscript"/>
                                      <w:lang w:val="es-ES"/>
                                    </w:rPr>
                                    <w:t>a</w:t>
                                  </w:r>
                                </w:p>
                              </w:tc>
                            </w:tr>
                            <w:tr w:rsidR="008A32B6" w:rsidRPr="0024511C" w14:paraId="566B191C" w14:textId="77777777">
                              <w:tc>
                                <w:tcPr>
                                  <w:tcW w:w="720" w:type="dxa"/>
                                  <w:tcBorders>
                                    <w:top w:val="nil"/>
                                    <w:left w:val="nil"/>
                                    <w:bottom w:val="nil"/>
                                    <w:right w:val="nil"/>
                                  </w:tcBorders>
                                </w:tcPr>
                                <w:p w14:paraId="69B26104" w14:textId="77777777" w:rsidR="008A32B6" w:rsidRPr="0024511C" w:rsidRDefault="008A32B6"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8A32B6" w:rsidRPr="0024511C" w:rsidRDefault="008A32B6"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E27C2DA" w14:textId="77777777" w:rsidR="008A32B6" w:rsidRPr="0024511C" w:rsidRDefault="008A32B6"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8A32B6" w:rsidRPr="0024511C" w14:paraId="04767727" w14:textId="77777777">
                              <w:tc>
                                <w:tcPr>
                                  <w:tcW w:w="720" w:type="dxa"/>
                                  <w:tcBorders>
                                    <w:top w:val="nil"/>
                                    <w:left w:val="nil"/>
                                    <w:bottom w:val="nil"/>
                                    <w:right w:val="nil"/>
                                  </w:tcBorders>
                                </w:tcPr>
                                <w:p w14:paraId="65AF2102" w14:textId="77777777" w:rsidR="008A32B6" w:rsidRPr="0024511C" w:rsidRDefault="008A32B6"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8A32B6" w:rsidRPr="0024511C" w:rsidRDefault="008A32B6" w:rsidP="00E2389C">
                                  <w:pPr>
                                    <w:pStyle w:val="TableText"/>
                                    <w:ind w:firstLine="0"/>
                                    <w:rPr>
                                      <w:lang w:val="es-ES"/>
                                    </w:rPr>
                                  </w:pPr>
                                  <w:r w:rsidRPr="0024511C">
                                    <w:rPr>
                                      <w:lang w:val="es-ES"/>
                                    </w:rPr>
                                    <w:t xml:space="preserve">magnetic flux density, </w:t>
                                  </w:r>
                                </w:p>
                                <w:p w14:paraId="27F1AF3B" w14:textId="77777777" w:rsidR="008A32B6" w:rsidRPr="0024511C" w:rsidRDefault="008A32B6" w:rsidP="00E2389C">
                                  <w:pPr>
                                    <w:pStyle w:val="TableText"/>
                                    <w:ind w:firstLine="0"/>
                                    <w:rPr>
                                      <w:lang w:val="es-ES"/>
                                    </w:rPr>
                                  </w:pPr>
                                  <w:r w:rsidRPr="0024511C">
                                    <w:rPr>
                                      <w:lang w:val="es-ES"/>
                                    </w:rPr>
                                    <w:t>magnetic induction</w:t>
                                  </w:r>
                                </w:p>
                              </w:tc>
                              <w:tc>
                                <w:tcPr>
                                  <w:tcW w:w="2610" w:type="dxa"/>
                                  <w:tcBorders>
                                    <w:top w:val="nil"/>
                                    <w:left w:val="nil"/>
                                    <w:bottom w:val="nil"/>
                                    <w:right w:val="nil"/>
                                  </w:tcBorders>
                                </w:tcPr>
                                <w:p w14:paraId="7DDC38A8" w14:textId="77777777" w:rsidR="008A32B6" w:rsidRPr="0024511C" w:rsidRDefault="008A32B6"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8A32B6" w:rsidRPr="0024511C" w14:paraId="7F605F96" w14:textId="77777777">
                              <w:tc>
                                <w:tcPr>
                                  <w:tcW w:w="720" w:type="dxa"/>
                                  <w:tcBorders>
                                    <w:top w:val="nil"/>
                                    <w:left w:val="nil"/>
                                    <w:bottom w:val="nil"/>
                                    <w:right w:val="nil"/>
                                  </w:tcBorders>
                                </w:tcPr>
                                <w:p w14:paraId="4FC5B8DB" w14:textId="77777777" w:rsidR="008A32B6" w:rsidRPr="0024511C" w:rsidRDefault="008A32B6"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8A32B6" w:rsidRPr="0024511C" w:rsidRDefault="008A32B6"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44398B" w14:textId="77777777" w:rsidR="008A32B6" w:rsidRPr="0024511C" w:rsidRDefault="008A32B6"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8A32B6" w:rsidRPr="0024511C" w14:paraId="4906024D" w14:textId="77777777">
                              <w:tc>
                                <w:tcPr>
                                  <w:tcW w:w="720" w:type="dxa"/>
                                  <w:tcBorders>
                                    <w:top w:val="nil"/>
                                    <w:left w:val="nil"/>
                                    <w:bottom w:val="nil"/>
                                    <w:right w:val="nil"/>
                                  </w:tcBorders>
                                </w:tcPr>
                                <w:p w14:paraId="2F3FF262" w14:textId="77777777" w:rsidR="008A32B6" w:rsidRPr="0024511C" w:rsidRDefault="008A32B6"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8A32B6" w:rsidRPr="0024511C" w:rsidRDefault="008A32B6"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63A4B224" w14:textId="77777777" w:rsidR="008A32B6" w:rsidRPr="0024511C" w:rsidRDefault="008A32B6" w:rsidP="00E2389C">
                                  <w:pPr>
                                    <w:pStyle w:val="TableText"/>
                                    <w:ind w:firstLine="0"/>
                                    <w:rPr>
                                      <w:lang w:val="es-ES"/>
                                    </w:rPr>
                                  </w:pPr>
                                  <w:r w:rsidRPr="0024511C">
                                    <w:rPr>
                                      <w:lang w:val="es-ES"/>
                                    </w:rPr>
                                    <w:t xml:space="preserve">1 erg/G = 1 emu </w:t>
                                  </w:r>
                                </w:p>
                                <w:p w14:paraId="4052F176"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8A32B6" w:rsidRPr="0024511C" w14:paraId="667F48CD" w14:textId="77777777">
                              <w:tc>
                                <w:tcPr>
                                  <w:tcW w:w="720" w:type="dxa"/>
                                  <w:tcBorders>
                                    <w:top w:val="nil"/>
                                    <w:left w:val="nil"/>
                                    <w:bottom w:val="nil"/>
                                    <w:right w:val="nil"/>
                                  </w:tcBorders>
                                </w:tcPr>
                                <w:p w14:paraId="069313ED" w14:textId="77777777" w:rsidR="008A32B6" w:rsidRPr="0024511C" w:rsidRDefault="008A32B6"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8A32B6" w:rsidRPr="0024511C" w:rsidRDefault="008A32B6"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0E3AEB9F" w14:textId="77777777" w:rsidR="008A32B6" w:rsidRPr="0024511C" w:rsidRDefault="008A32B6"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56DF5E7"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8A32B6" w:rsidRPr="0024511C" w14:paraId="2F2186ED" w14:textId="77777777">
                              <w:tc>
                                <w:tcPr>
                                  <w:tcW w:w="720" w:type="dxa"/>
                                  <w:tcBorders>
                                    <w:top w:val="nil"/>
                                    <w:left w:val="nil"/>
                                    <w:bottom w:val="nil"/>
                                    <w:right w:val="nil"/>
                                  </w:tcBorders>
                                </w:tcPr>
                                <w:p w14:paraId="3C18CEEB" w14:textId="77777777" w:rsidR="008A32B6" w:rsidRPr="0024511C" w:rsidRDefault="008A32B6"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8A32B6" w:rsidRPr="0024511C" w:rsidRDefault="008A32B6"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E1FA59E" w14:textId="77777777" w:rsidR="008A32B6" w:rsidRPr="0024511C" w:rsidRDefault="008A32B6"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8A32B6" w:rsidRPr="0024511C" w14:paraId="034CE7D3" w14:textId="77777777">
                              <w:tc>
                                <w:tcPr>
                                  <w:tcW w:w="720" w:type="dxa"/>
                                  <w:tcBorders>
                                    <w:top w:val="nil"/>
                                    <w:left w:val="nil"/>
                                    <w:bottom w:val="nil"/>
                                    <w:right w:val="nil"/>
                                  </w:tcBorders>
                                </w:tcPr>
                                <w:p w14:paraId="3441F47C" w14:textId="77777777" w:rsidR="008A32B6" w:rsidRPr="0024511C" w:rsidRDefault="008A32B6"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8A32B6" w:rsidRPr="0024511C" w:rsidRDefault="008A32B6"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6478A488" w14:textId="77777777" w:rsidR="008A32B6" w:rsidRPr="0024511C" w:rsidRDefault="008A32B6" w:rsidP="00E2389C">
                                  <w:pPr>
                                    <w:pStyle w:val="TableText"/>
                                    <w:ind w:firstLine="0"/>
                                    <w:rPr>
                                      <w:lang w:val="es-ES"/>
                                    </w:rPr>
                                  </w:pPr>
                                  <w:r w:rsidRPr="0024511C">
                                    <w:rPr>
                                      <w:lang w:val="es-ES"/>
                                    </w:rPr>
                                    <w:t xml:space="preserve">1 erg/(G·g) = 1 emu/g </w:t>
                                  </w:r>
                                  <w:r w:rsidRPr="0024511C">
                                    <w:rPr>
                                      <w:lang w:val="es-ES"/>
                                    </w:rPr>
                                    <w:sym w:font="Symbol" w:char="F0AE"/>
                                  </w:r>
                                  <w:r w:rsidRPr="0024511C">
                                    <w:rPr>
                                      <w:lang w:val="es-ES"/>
                                    </w:rPr>
                                    <w:t xml:space="preserve"> 1 A·m</w:t>
                                  </w:r>
                                  <w:r w:rsidRPr="0024511C">
                                    <w:rPr>
                                      <w:vertAlign w:val="superscript"/>
                                      <w:lang w:val="es-ES"/>
                                    </w:rPr>
                                    <w:t>2</w:t>
                                  </w:r>
                                  <w:r w:rsidRPr="0024511C">
                                    <w:rPr>
                                      <w:lang w:val="es-ES"/>
                                    </w:rPr>
                                    <w:t>/kg</w:t>
                                  </w:r>
                                </w:p>
                              </w:tc>
                            </w:tr>
                            <w:tr w:rsidR="008A32B6" w:rsidRPr="0024511C" w14:paraId="6D8BD64F" w14:textId="77777777">
                              <w:tc>
                                <w:tcPr>
                                  <w:tcW w:w="720" w:type="dxa"/>
                                  <w:tcBorders>
                                    <w:top w:val="nil"/>
                                    <w:left w:val="nil"/>
                                    <w:bottom w:val="nil"/>
                                    <w:right w:val="nil"/>
                                  </w:tcBorders>
                                </w:tcPr>
                                <w:p w14:paraId="38664B24" w14:textId="77777777" w:rsidR="008A32B6" w:rsidRPr="0024511C" w:rsidRDefault="008A32B6"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8A32B6" w:rsidRPr="0024511C" w:rsidRDefault="008A32B6" w:rsidP="00E2389C">
                                  <w:pPr>
                                    <w:pStyle w:val="TableText"/>
                                    <w:ind w:firstLine="0"/>
                                    <w:rPr>
                                      <w:lang w:val="es-ES"/>
                                    </w:rPr>
                                  </w:pPr>
                                  <w:r w:rsidRPr="0024511C">
                                    <w:rPr>
                                      <w:lang w:val="es-ES"/>
                                    </w:rPr>
                                    <w:t xml:space="preserve">magnetic dipole </w:t>
                                  </w:r>
                                </w:p>
                                <w:p w14:paraId="674A5957" w14:textId="77777777" w:rsidR="008A32B6" w:rsidRPr="0024511C" w:rsidRDefault="008A32B6"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A524376" w14:textId="77777777" w:rsidR="008A32B6" w:rsidRPr="0024511C" w:rsidRDefault="008A32B6" w:rsidP="00E2389C">
                                  <w:pPr>
                                    <w:pStyle w:val="TableText"/>
                                    <w:ind w:firstLine="0"/>
                                    <w:rPr>
                                      <w:lang w:val="es-ES"/>
                                    </w:rPr>
                                  </w:pPr>
                                  <w:r w:rsidRPr="0024511C">
                                    <w:rPr>
                                      <w:lang w:val="es-ES"/>
                                    </w:rPr>
                                    <w:t xml:space="preserve">1 erg/G = 1 emu </w:t>
                                  </w:r>
                                </w:p>
                                <w:p w14:paraId="30F2CC14"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10</w:t>
                                  </w:r>
                                  <w:r w:rsidRPr="0024511C">
                                    <w:rPr>
                                      <w:lang w:val="es-ES"/>
                                    </w:rPr>
                                    <w:t xml:space="preserve"> Wb·m</w:t>
                                  </w:r>
                                </w:p>
                              </w:tc>
                            </w:tr>
                            <w:tr w:rsidR="008A32B6" w:rsidRPr="0024511C" w14:paraId="4A6698A8" w14:textId="77777777">
                              <w:tc>
                                <w:tcPr>
                                  <w:tcW w:w="720" w:type="dxa"/>
                                  <w:tcBorders>
                                    <w:top w:val="nil"/>
                                    <w:left w:val="nil"/>
                                    <w:bottom w:val="nil"/>
                                    <w:right w:val="nil"/>
                                  </w:tcBorders>
                                </w:tcPr>
                                <w:p w14:paraId="28A973A3" w14:textId="77777777" w:rsidR="008A32B6" w:rsidRPr="0024511C" w:rsidRDefault="008A32B6"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8A32B6" w:rsidRPr="0024511C" w:rsidRDefault="008A32B6"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4F2539A9" w14:textId="77777777" w:rsidR="008A32B6" w:rsidRPr="0024511C" w:rsidRDefault="008A32B6"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6221EBF9"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w:t>
                                  </w:r>
                                </w:p>
                              </w:tc>
                            </w:tr>
                            <w:tr w:rsidR="008A32B6" w:rsidRPr="0024511C" w14:paraId="5D947063" w14:textId="77777777">
                              <w:tc>
                                <w:tcPr>
                                  <w:tcW w:w="720" w:type="dxa"/>
                                  <w:tcBorders>
                                    <w:top w:val="nil"/>
                                    <w:left w:val="nil"/>
                                    <w:bottom w:val="nil"/>
                                    <w:right w:val="nil"/>
                                  </w:tcBorders>
                                </w:tcPr>
                                <w:p w14:paraId="5CFB3FC5" w14:textId="77777777" w:rsidR="008A32B6" w:rsidRPr="0024511C" w:rsidRDefault="008A32B6"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8A32B6" w:rsidRPr="0024511C" w:rsidRDefault="008A32B6"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33183A7"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8A32B6" w:rsidRPr="0024511C" w14:paraId="2E2F41C7" w14:textId="77777777">
                              <w:tc>
                                <w:tcPr>
                                  <w:tcW w:w="720" w:type="dxa"/>
                                  <w:tcBorders>
                                    <w:top w:val="nil"/>
                                    <w:left w:val="nil"/>
                                    <w:bottom w:val="nil"/>
                                    <w:right w:val="nil"/>
                                  </w:tcBorders>
                                </w:tcPr>
                                <w:p w14:paraId="22A87430" w14:textId="77777777" w:rsidR="008A32B6" w:rsidRPr="0024511C" w:rsidRDefault="008A32B6"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8A32B6" w:rsidRPr="0024511C" w:rsidRDefault="008A32B6"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6455DE1" w14:textId="77777777" w:rsidR="008A32B6" w:rsidRPr="0024511C" w:rsidRDefault="008A32B6"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8A32B6" w:rsidRPr="0024511C" w14:paraId="6E19DDDB" w14:textId="77777777">
                              <w:tc>
                                <w:tcPr>
                                  <w:tcW w:w="720" w:type="dxa"/>
                                  <w:tcBorders>
                                    <w:top w:val="nil"/>
                                    <w:left w:val="nil"/>
                                    <w:bottom w:val="nil"/>
                                    <w:right w:val="nil"/>
                                  </w:tcBorders>
                                </w:tcPr>
                                <w:p w14:paraId="65FB3C3E" w14:textId="77777777" w:rsidR="008A32B6" w:rsidRPr="0024511C" w:rsidRDefault="008A32B6"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8A32B6" w:rsidRPr="0024511C" w:rsidRDefault="008A32B6"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102DED61"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8A32B6" w:rsidRPr="0024511C" w:rsidRDefault="008A32B6"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8A32B6" w:rsidRPr="0024511C" w14:paraId="79DF9A3F" w14:textId="77777777">
                              <w:tc>
                                <w:tcPr>
                                  <w:tcW w:w="720" w:type="dxa"/>
                                  <w:tcBorders>
                                    <w:top w:val="nil"/>
                                    <w:left w:val="nil"/>
                                    <w:bottom w:val="nil"/>
                                    <w:right w:val="nil"/>
                                  </w:tcBorders>
                                </w:tcPr>
                                <w:p w14:paraId="71611776" w14:textId="77777777" w:rsidR="008A32B6" w:rsidRPr="0024511C" w:rsidRDefault="008A32B6"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8A32B6" w:rsidRPr="0024511C" w:rsidRDefault="008A32B6"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E3A33BC" w14:textId="77777777" w:rsidR="008A32B6" w:rsidRPr="0024511C" w:rsidRDefault="008A32B6"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8A32B6" w:rsidRPr="0024511C" w14:paraId="05B940BE" w14:textId="77777777">
                              <w:tc>
                                <w:tcPr>
                                  <w:tcW w:w="720" w:type="dxa"/>
                                  <w:tcBorders>
                                    <w:top w:val="nil"/>
                                    <w:left w:val="nil"/>
                                    <w:bottom w:val="nil"/>
                                    <w:right w:val="nil"/>
                                  </w:tcBorders>
                                </w:tcPr>
                                <w:p w14:paraId="122D52C2" w14:textId="77777777" w:rsidR="008A32B6" w:rsidRPr="0024511C" w:rsidRDefault="008A32B6"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8A32B6" w:rsidRPr="0024511C" w:rsidRDefault="008A32B6"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16D508A4" w14:textId="77777777" w:rsidR="008A32B6" w:rsidRPr="0024511C" w:rsidRDefault="008A32B6"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8A32B6" w:rsidRPr="0024511C" w14:paraId="2378E636" w14:textId="77777777">
                              <w:trPr>
                                <w:trHeight w:val="279"/>
                              </w:trPr>
                              <w:tc>
                                <w:tcPr>
                                  <w:tcW w:w="720" w:type="dxa"/>
                                  <w:tcBorders>
                                    <w:top w:val="nil"/>
                                    <w:left w:val="nil"/>
                                    <w:bottom w:val="double" w:sz="6" w:space="0" w:color="auto"/>
                                    <w:right w:val="nil"/>
                                  </w:tcBorders>
                                </w:tcPr>
                                <w:p w14:paraId="2EF55F3D" w14:textId="77777777" w:rsidR="008A32B6" w:rsidRPr="0024511C" w:rsidRDefault="008A32B6"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8A32B6" w:rsidRPr="0024511C" w:rsidRDefault="008A32B6"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A7206BB"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8A32B6" w:rsidRPr="0024511C" w:rsidRDefault="008A32B6" w:rsidP="00AC68E7">
                            <w:pPr>
                              <w:pStyle w:val="FigureCaption"/>
                              <w:rPr>
                                <w:lang w:val="es-ES"/>
                              </w:rPr>
                            </w:pPr>
                            <w:r w:rsidRPr="0024511C">
                              <w:rPr>
                                <w:lang w:val="es-ES"/>
                              </w:rPr>
                              <w:t xml:space="preserve">Vertical lines are optional in tables. Statements that serve as captions for the entire table do not need footnote letters. </w:t>
                            </w:r>
                          </w:p>
                          <w:p w14:paraId="428B2511" w14:textId="77777777" w:rsidR="008A32B6" w:rsidRPr="0024511C" w:rsidRDefault="008A32B6" w:rsidP="00AC68E7">
                            <w:pPr>
                              <w:pStyle w:val="FigureCaption"/>
                              <w:rPr>
                                <w:lang w:val="es-ES"/>
                              </w:rPr>
                            </w:pPr>
                            <w:r w:rsidRPr="0024511C">
                              <w:rPr>
                                <w:vertAlign w:val="superscript"/>
                                <w:lang w:val="es-ES"/>
                              </w:rPr>
                              <w:t>a</w:t>
                            </w:r>
                            <w:r w:rsidRPr="0024511C">
                              <w:rPr>
                                <w:lang w:val="es-ES"/>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8E3BA" id="Text Box 2" o:spid="_x0000_s1029" type="#_x0000_t202" style="position:absolute;left:0;text-align:left;margin-left:269.05pt;margin-top:2.65pt;width:248.4pt;height:386.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Bf5W/oBAgAA6AMAAA4AAAAA&#10;AAAAAAAAAAAALgIAAGRycy9lMm9Eb2MueG1sUEsBAi0AFAAGAAgAAAAhAHXC17HgAAAACgEAAA8A&#10;AAAAAAAAAAAAAAAAWwQAAGRycy9kb3ducmV2LnhtbFBLBQYAAAAABAAEAPMAAABoBQAAAAA=&#10;" o:allowincell="f" stroked="f">
                <v:textbox inset="0,0,0,0">
                  <w:txbxContent>
                    <w:p w14:paraId="5BC55208" w14:textId="77777777" w:rsidR="008A32B6" w:rsidRPr="0024511C" w:rsidRDefault="008A32B6" w:rsidP="00AC68E7">
                      <w:pPr>
                        <w:pStyle w:val="TableTitle"/>
                        <w:rPr>
                          <w:lang w:val="es-ES"/>
                        </w:rPr>
                      </w:pPr>
                      <w:r w:rsidRPr="0024511C">
                        <w:rPr>
                          <w:lang w:val="es-ES"/>
                        </w:rPr>
                        <w:t>Tabla I</w:t>
                      </w:r>
                    </w:p>
                    <w:p w14:paraId="3BE8EF79" w14:textId="77777777" w:rsidR="008A32B6" w:rsidRPr="0024511C" w:rsidRDefault="008A32B6" w:rsidP="00AC68E7">
                      <w:pPr>
                        <w:pStyle w:val="TableTitle"/>
                        <w:rPr>
                          <w:lang w:val="es-ES"/>
                        </w:rPr>
                      </w:pPr>
                      <w:r w:rsidRPr="0024511C">
                        <w:rPr>
                          <w:lang w:val="es-ES"/>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8A32B6" w:rsidRPr="0024511C"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8A32B6" w:rsidRPr="0024511C" w:rsidRDefault="008A32B6"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8A32B6" w:rsidRPr="0024511C" w:rsidRDefault="008A32B6"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BBC04D3" w14:textId="77777777" w:rsidR="008A32B6" w:rsidRPr="0024511C" w:rsidRDefault="008A32B6" w:rsidP="00E2389C">
                            <w:pPr>
                              <w:pStyle w:val="TableText"/>
                              <w:rPr>
                                <w:lang w:val="es-ES"/>
                              </w:rPr>
                            </w:pPr>
                            <w:r w:rsidRPr="0024511C">
                              <w:rPr>
                                <w:lang w:val="es-ES"/>
                              </w:rPr>
                              <w:t xml:space="preserve">Conversion from Gaussian and CGS EMU to SI </w:t>
                            </w:r>
                            <w:r w:rsidRPr="0024511C">
                              <w:rPr>
                                <w:vertAlign w:val="superscript"/>
                                <w:lang w:val="es-ES"/>
                              </w:rPr>
                              <w:t>a</w:t>
                            </w:r>
                          </w:p>
                        </w:tc>
                      </w:tr>
                      <w:tr w:rsidR="008A32B6" w:rsidRPr="0024511C" w14:paraId="566B191C" w14:textId="77777777">
                        <w:tc>
                          <w:tcPr>
                            <w:tcW w:w="720" w:type="dxa"/>
                            <w:tcBorders>
                              <w:top w:val="nil"/>
                              <w:left w:val="nil"/>
                              <w:bottom w:val="nil"/>
                              <w:right w:val="nil"/>
                            </w:tcBorders>
                          </w:tcPr>
                          <w:p w14:paraId="69B26104" w14:textId="77777777" w:rsidR="008A32B6" w:rsidRPr="0024511C" w:rsidRDefault="008A32B6"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8A32B6" w:rsidRPr="0024511C" w:rsidRDefault="008A32B6"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E27C2DA" w14:textId="77777777" w:rsidR="008A32B6" w:rsidRPr="0024511C" w:rsidRDefault="008A32B6"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8A32B6" w:rsidRPr="0024511C" w14:paraId="04767727" w14:textId="77777777">
                        <w:tc>
                          <w:tcPr>
                            <w:tcW w:w="720" w:type="dxa"/>
                            <w:tcBorders>
                              <w:top w:val="nil"/>
                              <w:left w:val="nil"/>
                              <w:bottom w:val="nil"/>
                              <w:right w:val="nil"/>
                            </w:tcBorders>
                          </w:tcPr>
                          <w:p w14:paraId="65AF2102" w14:textId="77777777" w:rsidR="008A32B6" w:rsidRPr="0024511C" w:rsidRDefault="008A32B6"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8A32B6" w:rsidRPr="0024511C" w:rsidRDefault="008A32B6" w:rsidP="00E2389C">
                            <w:pPr>
                              <w:pStyle w:val="TableText"/>
                              <w:ind w:firstLine="0"/>
                              <w:rPr>
                                <w:lang w:val="es-ES"/>
                              </w:rPr>
                            </w:pPr>
                            <w:r w:rsidRPr="0024511C">
                              <w:rPr>
                                <w:lang w:val="es-ES"/>
                              </w:rPr>
                              <w:t xml:space="preserve">magnetic flux density, </w:t>
                            </w:r>
                          </w:p>
                          <w:p w14:paraId="27F1AF3B" w14:textId="77777777" w:rsidR="008A32B6" w:rsidRPr="0024511C" w:rsidRDefault="008A32B6" w:rsidP="00E2389C">
                            <w:pPr>
                              <w:pStyle w:val="TableText"/>
                              <w:ind w:firstLine="0"/>
                              <w:rPr>
                                <w:lang w:val="es-ES"/>
                              </w:rPr>
                            </w:pPr>
                            <w:r w:rsidRPr="0024511C">
                              <w:rPr>
                                <w:lang w:val="es-ES"/>
                              </w:rPr>
                              <w:t>magnetic induction</w:t>
                            </w:r>
                          </w:p>
                        </w:tc>
                        <w:tc>
                          <w:tcPr>
                            <w:tcW w:w="2610" w:type="dxa"/>
                            <w:tcBorders>
                              <w:top w:val="nil"/>
                              <w:left w:val="nil"/>
                              <w:bottom w:val="nil"/>
                              <w:right w:val="nil"/>
                            </w:tcBorders>
                          </w:tcPr>
                          <w:p w14:paraId="7DDC38A8" w14:textId="77777777" w:rsidR="008A32B6" w:rsidRPr="0024511C" w:rsidRDefault="008A32B6"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8A32B6" w:rsidRPr="0024511C" w14:paraId="7F605F96" w14:textId="77777777">
                        <w:tc>
                          <w:tcPr>
                            <w:tcW w:w="720" w:type="dxa"/>
                            <w:tcBorders>
                              <w:top w:val="nil"/>
                              <w:left w:val="nil"/>
                              <w:bottom w:val="nil"/>
                              <w:right w:val="nil"/>
                            </w:tcBorders>
                          </w:tcPr>
                          <w:p w14:paraId="4FC5B8DB" w14:textId="77777777" w:rsidR="008A32B6" w:rsidRPr="0024511C" w:rsidRDefault="008A32B6"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8A32B6" w:rsidRPr="0024511C" w:rsidRDefault="008A32B6"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44398B" w14:textId="77777777" w:rsidR="008A32B6" w:rsidRPr="0024511C" w:rsidRDefault="008A32B6"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8A32B6" w:rsidRPr="0024511C" w14:paraId="4906024D" w14:textId="77777777">
                        <w:tc>
                          <w:tcPr>
                            <w:tcW w:w="720" w:type="dxa"/>
                            <w:tcBorders>
                              <w:top w:val="nil"/>
                              <w:left w:val="nil"/>
                              <w:bottom w:val="nil"/>
                              <w:right w:val="nil"/>
                            </w:tcBorders>
                          </w:tcPr>
                          <w:p w14:paraId="2F3FF262" w14:textId="77777777" w:rsidR="008A32B6" w:rsidRPr="0024511C" w:rsidRDefault="008A32B6"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8A32B6" w:rsidRPr="0024511C" w:rsidRDefault="008A32B6"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63A4B224" w14:textId="77777777" w:rsidR="008A32B6" w:rsidRPr="0024511C" w:rsidRDefault="008A32B6" w:rsidP="00E2389C">
                            <w:pPr>
                              <w:pStyle w:val="TableText"/>
                              <w:ind w:firstLine="0"/>
                              <w:rPr>
                                <w:lang w:val="es-ES"/>
                              </w:rPr>
                            </w:pPr>
                            <w:r w:rsidRPr="0024511C">
                              <w:rPr>
                                <w:lang w:val="es-ES"/>
                              </w:rPr>
                              <w:t xml:space="preserve">1 erg/G = 1 emu </w:t>
                            </w:r>
                          </w:p>
                          <w:p w14:paraId="4052F176"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8A32B6" w:rsidRPr="0024511C" w14:paraId="667F48CD" w14:textId="77777777">
                        <w:tc>
                          <w:tcPr>
                            <w:tcW w:w="720" w:type="dxa"/>
                            <w:tcBorders>
                              <w:top w:val="nil"/>
                              <w:left w:val="nil"/>
                              <w:bottom w:val="nil"/>
                              <w:right w:val="nil"/>
                            </w:tcBorders>
                          </w:tcPr>
                          <w:p w14:paraId="069313ED" w14:textId="77777777" w:rsidR="008A32B6" w:rsidRPr="0024511C" w:rsidRDefault="008A32B6"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8A32B6" w:rsidRPr="0024511C" w:rsidRDefault="008A32B6"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0E3AEB9F" w14:textId="77777777" w:rsidR="008A32B6" w:rsidRPr="0024511C" w:rsidRDefault="008A32B6"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56DF5E7"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8A32B6" w:rsidRPr="0024511C" w14:paraId="2F2186ED" w14:textId="77777777">
                        <w:tc>
                          <w:tcPr>
                            <w:tcW w:w="720" w:type="dxa"/>
                            <w:tcBorders>
                              <w:top w:val="nil"/>
                              <w:left w:val="nil"/>
                              <w:bottom w:val="nil"/>
                              <w:right w:val="nil"/>
                            </w:tcBorders>
                          </w:tcPr>
                          <w:p w14:paraId="3C18CEEB" w14:textId="77777777" w:rsidR="008A32B6" w:rsidRPr="0024511C" w:rsidRDefault="008A32B6"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8A32B6" w:rsidRPr="0024511C" w:rsidRDefault="008A32B6"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E1FA59E" w14:textId="77777777" w:rsidR="008A32B6" w:rsidRPr="0024511C" w:rsidRDefault="008A32B6"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8A32B6" w:rsidRPr="0024511C" w14:paraId="034CE7D3" w14:textId="77777777">
                        <w:tc>
                          <w:tcPr>
                            <w:tcW w:w="720" w:type="dxa"/>
                            <w:tcBorders>
                              <w:top w:val="nil"/>
                              <w:left w:val="nil"/>
                              <w:bottom w:val="nil"/>
                              <w:right w:val="nil"/>
                            </w:tcBorders>
                          </w:tcPr>
                          <w:p w14:paraId="3441F47C" w14:textId="77777777" w:rsidR="008A32B6" w:rsidRPr="0024511C" w:rsidRDefault="008A32B6"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8A32B6" w:rsidRPr="0024511C" w:rsidRDefault="008A32B6"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6478A488" w14:textId="77777777" w:rsidR="008A32B6" w:rsidRPr="0024511C" w:rsidRDefault="008A32B6" w:rsidP="00E2389C">
                            <w:pPr>
                              <w:pStyle w:val="TableText"/>
                              <w:ind w:firstLine="0"/>
                              <w:rPr>
                                <w:lang w:val="es-ES"/>
                              </w:rPr>
                            </w:pPr>
                            <w:r w:rsidRPr="0024511C">
                              <w:rPr>
                                <w:lang w:val="es-ES"/>
                              </w:rPr>
                              <w:t xml:space="preserve">1 erg/(G·g) = 1 emu/g </w:t>
                            </w:r>
                            <w:r w:rsidRPr="0024511C">
                              <w:rPr>
                                <w:lang w:val="es-ES"/>
                              </w:rPr>
                              <w:sym w:font="Symbol" w:char="F0AE"/>
                            </w:r>
                            <w:r w:rsidRPr="0024511C">
                              <w:rPr>
                                <w:lang w:val="es-ES"/>
                              </w:rPr>
                              <w:t xml:space="preserve"> 1 A·m</w:t>
                            </w:r>
                            <w:r w:rsidRPr="0024511C">
                              <w:rPr>
                                <w:vertAlign w:val="superscript"/>
                                <w:lang w:val="es-ES"/>
                              </w:rPr>
                              <w:t>2</w:t>
                            </w:r>
                            <w:r w:rsidRPr="0024511C">
                              <w:rPr>
                                <w:lang w:val="es-ES"/>
                              </w:rPr>
                              <w:t>/kg</w:t>
                            </w:r>
                          </w:p>
                        </w:tc>
                      </w:tr>
                      <w:tr w:rsidR="008A32B6" w:rsidRPr="0024511C" w14:paraId="6D8BD64F" w14:textId="77777777">
                        <w:tc>
                          <w:tcPr>
                            <w:tcW w:w="720" w:type="dxa"/>
                            <w:tcBorders>
                              <w:top w:val="nil"/>
                              <w:left w:val="nil"/>
                              <w:bottom w:val="nil"/>
                              <w:right w:val="nil"/>
                            </w:tcBorders>
                          </w:tcPr>
                          <w:p w14:paraId="38664B24" w14:textId="77777777" w:rsidR="008A32B6" w:rsidRPr="0024511C" w:rsidRDefault="008A32B6"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8A32B6" w:rsidRPr="0024511C" w:rsidRDefault="008A32B6" w:rsidP="00E2389C">
                            <w:pPr>
                              <w:pStyle w:val="TableText"/>
                              <w:ind w:firstLine="0"/>
                              <w:rPr>
                                <w:lang w:val="es-ES"/>
                              </w:rPr>
                            </w:pPr>
                            <w:r w:rsidRPr="0024511C">
                              <w:rPr>
                                <w:lang w:val="es-ES"/>
                              </w:rPr>
                              <w:t xml:space="preserve">magnetic dipole </w:t>
                            </w:r>
                          </w:p>
                          <w:p w14:paraId="674A5957" w14:textId="77777777" w:rsidR="008A32B6" w:rsidRPr="0024511C" w:rsidRDefault="008A32B6"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A524376" w14:textId="77777777" w:rsidR="008A32B6" w:rsidRPr="0024511C" w:rsidRDefault="008A32B6" w:rsidP="00E2389C">
                            <w:pPr>
                              <w:pStyle w:val="TableText"/>
                              <w:ind w:firstLine="0"/>
                              <w:rPr>
                                <w:lang w:val="es-ES"/>
                              </w:rPr>
                            </w:pPr>
                            <w:r w:rsidRPr="0024511C">
                              <w:rPr>
                                <w:lang w:val="es-ES"/>
                              </w:rPr>
                              <w:t xml:space="preserve">1 erg/G = 1 emu </w:t>
                            </w:r>
                          </w:p>
                          <w:p w14:paraId="30F2CC14"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10</w:t>
                            </w:r>
                            <w:r w:rsidRPr="0024511C">
                              <w:rPr>
                                <w:lang w:val="es-ES"/>
                              </w:rPr>
                              <w:t xml:space="preserve"> Wb·m</w:t>
                            </w:r>
                          </w:p>
                        </w:tc>
                      </w:tr>
                      <w:tr w:rsidR="008A32B6" w:rsidRPr="0024511C" w14:paraId="4A6698A8" w14:textId="77777777">
                        <w:tc>
                          <w:tcPr>
                            <w:tcW w:w="720" w:type="dxa"/>
                            <w:tcBorders>
                              <w:top w:val="nil"/>
                              <w:left w:val="nil"/>
                              <w:bottom w:val="nil"/>
                              <w:right w:val="nil"/>
                            </w:tcBorders>
                          </w:tcPr>
                          <w:p w14:paraId="28A973A3" w14:textId="77777777" w:rsidR="008A32B6" w:rsidRPr="0024511C" w:rsidRDefault="008A32B6"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8A32B6" w:rsidRPr="0024511C" w:rsidRDefault="008A32B6"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4F2539A9" w14:textId="77777777" w:rsidR="008A32B6" w:rsidRPr="0024511C" w:rsidRDefault="008A32B6"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6221EBF9"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w:t>
                            </w:r>
                          </w:p>
                        </w:tc>
                      </w:tr>
                      <w:tr w:rsidR="008A32B6" w:rsidRPr="0024511C" w14:paraId="5D947063" w14:textId="77777777">
                        <w:tc>
                          <w:tcPr>
                            <w:tcW w:w="720" w:type="dxa"/>
                            <w:tcBorders>
                              <w:top w:val="nil"/>
                              <w:left w:val="nil"/>
                              <w:bottom w:val="nil"/>
                              <w:right w:val="nil"/>
                            </w:tcBorders>
                          </w:tcPr>
                          <w:p w14:paraId="5CFB3FC5" w14:textId="77777777" w:rsidR="008A32B6" w:rsidRPr="0024511C" w:rsidRDefault="008A32B6"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8A32B6" w:rsidRPr="0024511C" w:rsidRDefault="008A32B6"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33183A7"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8A32B6" w:rsidRPr="0024511C" w14:paraId="2E2F41C7" w14:textId="77777777">
                        <w:tc>
                          <w:tcPr>
                            <w:tcW w:w="720" w:type="dxa"/>
                            <w:tcBorders>
                              <w:top w:val="nil"/>
                              <w:left w:val="nil"/>
                              <w:bottom w:val="nil"/>
                              <w:right w:val="nil"/>
                            </w:tcBorders>
                          </w:tcPr>
                          <w:p w14:paraId="22A87430" w14:textId="77777777" w:rsidR="008A32B6" w:rsidRPr="0024511C" w:rsidRDefault="008A32B6"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8A32B6" w:rsidRPr="0024511C" w:rsidRDefault="008A32B6"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6455DE1" w14:textId="77777777" w:rsidR="008A32B6" w:rsidRPr="0024511C" w:rsidRDefault="008A32B6"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8A32B6" w:rsidRPr="0024511C" w14:paraId="6E19DDDB" w14:textId="77777777">
                        <w:tc>
                          <w:tcPr>
                            <w:tcW w:w="720" w:type="dxa"/>
                            <w:tcBorders>
                              <w:top w:val="nil"/>
                              <w:left w:val="nil"/>
                              <w:bottom w:val="nil"/>
                              <w:right w:val="nil"/>
                            </w:tcBorders>
                          </w:tcPr>
                          <w:p w14:paraId="65FB3C3E" w14:textId="77777777" w:rsidR="008A32B6" w:rsidRPr="0024511C" w:rsidRDefault="008A32B6"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8A32B6" w:rsidRPr="0024511C" w:rsidRDefault="008A32B6"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102DED61"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8A32B6" w:rsidRPr="0024511C" w:rsidRDefault="008A32B6"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8A32B6" w:rsidRPr="0024511C" w14:paraId="79DF9A3F" w14:textId="77777777">
                        <w:tc>
                          <w:tcPr>
                            <w:tcW w:w="720" w:type="dxa"/>
                            <w:tcBorders>
                              <w:top w:val="nil"/>
                              <w:left w:val="nil"/>
                              <w:bottom w:val="nil"/>
                              <w:right w:val="nil"/>
                            </w:tcBorders>
                          </w:tcPr>
                          <w:p w14:paraId="71611776" w14:textId="77777777" w:rsidR="008A32B6" w:rsidRPr="0024511C" w:rsidRDefault="008A32B6"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8A32B6" w:rsidRPr="0024511C" w:rsidRDefault="008A32B6"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E3A33BC" w14:textId="77777777" w:rsidR="008A32B6" w:rsidRPr="0024511C" w:rsidRDefault="008A32B6"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8A32B6" w:rsidRPr="0024511C" w14:paraId="05B940BE" w14:textId="77777777">
                        <w:tc>
                          <w:tcPr>
                            <w:tcW w:w="720" w:type="dxa"/>
                            <w:tcBorders>
                              <w:top w:val="nil"/>
                              <w:left w:val="nil"/>
                              <w:bottom w:val="nil"/>
                              <w:right w:val="nil"/>
                            </w:tcBorders>
                          </w:tcPr>
                          <w:p w14:paraId="122D52C2" w14:textId="77777777" w:rsidR="008A32B6" w:rsidRPr="0024511C" w:rsidRDefault="008A32B6"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8A32B6" w:rsidRPr="0024511C" w:rsidRDefault="008A32B6"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16D508A4" w14:textId="77777777" w:rsidR="008A32B6" w:rsidRPr="0024511C" w:rsidRDefault="008A32B6"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8A32B6" w:rsidRPr="0024511C" w14:paraId="2378E636" w14:textId="77777777">
                        <w:trPr>
                          <w:trHeight w:val="279"/>
                        </w:trPr>
                        <w:tc>
                          <w:tcPr>
                            <w:tcW w:w="720" w:type="dxa"/>
                            <w:tcBorders>
                              <w:top w:val="nil"/>
                              <w:left w:val="nil"/>
                              <w:bottom w:val="double" w:sz="6" w:space="0" w:color="auto"/>
                              <w:right w:val="nil"/>
                            </w:tcBorders>
                          </w:tcPr>
                          <w:p w14:paraId="2EF55F3D" w14:textId="77777777" w:rsidR="008A32B6" w:rsidRPr="0024511C" w:rsidRDefault="008A32B6"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8A32B6" w:rsidRPr="0024511C" w:rsidRDefault="008A32B6"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A7206BB"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8A32B6" w:rsidRPr="0024511C" w:rsidRDefault="008A32B6" w:rsidP="00AC68E7">
                      <w:pPr>
                        <w:pStyle w:val="FigureCaption"/>
                        <w:rPr>
                          <w:lang w:val="es-ES"/>
                        </w:rPr>
                      </w:pPr>
                      <w:r w:rsidRPr="0024511C">
                        <w:rPr>
                          <w:lang w:val="es-ES"/>
                        </w:rPr>
                        <w:t xml:space="preserve">Vertical lines are optional in tables. Statements that serve as captions for the entire table do not need footnote letters. </w:t>
                      </w:r>
                    </w:p>
                    <w:p w14:paraId="428B2511" w14:textId="77777777" w:rsidR="008A32B6" w:rsidRPr="0024511C" w:rsidRDefault="008A32B6" w:rsidP="00AC68E7">
                      <w:pPr>
                        <w:pStyle w:val="FigureCaption"/>
                        <w:rPr>
                          <w:lang w:val="es-ES"/>
                        </w:rPr>
                      </w:pPr>
                      <w:r w:rsidRPr="0024511C">
                        <w:rPr>
                          <w:vertAlign w:val="superscript"/>
                          <w:lang w:val="es-ES"/>
                        </w:rPr>
                        <w:t>a</w:t>
                      </w:r>
                      <w:r w:rsidRPr="0024511C">
                        <w:rPr>
                          <w:lang w:val="es-ES"/>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r w:rsidRPr="00F1126D">
        <w:rPr>
          <w:rFonts w:ascii="Times New Roman" w:eastAsia="Times New Roman" w:hAnsi="Times New Roman" w:cs="Times New Roman"/>
          <w:sz w:val="18"/>
          <w:szCs w:val="20"/>
          <w:lang w:val="es-ES"/>
        </w:rPr>
        <w:t>En la Tabla I …</w:t>
      </w:r>
    </w:p>
    <w:p w14:paraId="4379014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w:t>
      </w:r>
    </w:p>
    <w:p w14:paraId="143401C7"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r w:rsidRPr="00C377B1">
        <w:rPr>
          <w:rFonts w:ascii="Times New Roman" w:eastAsia="Times New Roman" w:hAnsi="Times New Roman" w:cs="Times New Roman"/>
          <w:sz w:val="18"/>
          <w:szCs w:val="20"/>
          <w:lang w:val="es-ES"/>
        </w:rPr>
        <w:t xml:space="preserve"> </w:t>
      </w:r>
    </w:p>
    <w:p w14:paraId="2A34ED1C"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 xml:space="preserve">Evaluación </w:t>
      </w:r>
      <w:r>
        <w:rPr>
          <w:rFonts w:ascii="Times New Roman" w:eastAsia="Times New Roman" w:hAnsi="Times New Roman" w:cs="Times New Roman"/>
          <w:i/>
          <w:iCs/>
          <w:color w:val="0098CD"/>
          <w:sz w:val="20"/>
          <w:szCs w:val="20"/>
          <w:lang w:val="es-ES"/>
        </w:rPr>
        <w:t>2</w:t>
      </w:r>
    </w:p>
    <w:p w14:paraId="4B791F64" w14:textId="77777777" w:rsidR="00AC68E7" w:rsidRPr="00C377B1"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w:t>
      </w:r>
      <w:r w:rsidRPr="00F1126D">
        <w:rPr>
          <w:rFonts w:ascii="Times New Roman" w:eastAsia="Times New Roman" w:hAnsi="Times New Roman" w:cs="Times New Roman"/>
          <w:sz w:val="18"/>
          <w:szCs w:val="20"/>
          <w:lang w:val="en-US"/>
        </w:rPr>
        <w:t>XXXXXXXXXXXXXXXXXXXXXXXXXXXXXXXXXXXXXXXXXXXXXXXXXXXXXXXXXXXXXXXXXXXXXXXXXXXXXXXXXXXXXXXXXXXXXXXXXXXXXXXX</w:t>
      </w:r>
    </w:p>
    <w:p w14:paraId="00B61F7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5E1CD6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292CD74" w14:textId="748B1E6F"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I. </w:t>
      </w:r>
      <w:r w:rsidRPr="00F1126D">
        <w:rPr>
          <w:rFonts w:ascii="Times New Roman" w:eastAsia="UnitOT" w:hAnsi="Times New Roman" w:cs="Times New Roman"/>
          <w:smallCaps/>
          <w:color w:val="0098CD"/>
          <w:sz w:val="20"/>
          <w:szCs w:val="28"/>
          <w:lang w:val="es-ES"/>
        </w:rPr>
        <w:t>Discusión</w:t>
      </w:r>
    </w:p>
    <w:p w14:paraId="74E0ADEF"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 xml:space="preserve">Tras la presentación objetiva de los resultados, querrás aportar una discusión de </w:t>
      </w:r>
      <w:proofErr w:type="gramStart"/>
      <w:r w:rsidRPr="00F1126D">
        <w:rPr>
          <w:rFonts w:ascii="Times New Roman" w:eastAsia="Times New Roman" w:hAnsi="Times New Roman" w:cs="Times New Roman"/>
          <w:sz w:val="18"/>
          <w:szCs w:val="20"/>
          <w:lang w:val="es-ES"/>
        </w:rPr>
        <w:t>los mismos</w:t>
      </w:r>
      <w:proofErr w:type="gramEnd"/>
      <w:r w:rsidRPr="00F1126D">
        <w:rPr>
          <w:rFonts w:ascii="Times New Roman" w:eastAsia="Times New Roman" w:hAnsi="Times New Roman" w:cs="Times New Roman"/>
          <w:sz w:val="18"/>
          <w:szCs w:val="20"/>
          <w:lang w:val="es-ES"/>
        </w:rPr>
        <w:t>.</w:t>
      </w:r>
    </w:p>
    <w:p w14:paraId="6A7D9F03"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04A1339"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4D06971"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VII. Conclusiones</w:t>
      </w:r>
    </w:p>
    <w:p w14:paraId="2A69F81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3E5F03E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5E25EA05"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F8F9CA0"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Apéndices</w:t>
      </w:r>
    </w:p>
    <w:p w14:paraId="7378AC0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Apéndices, en caso de ser necesario.</w:t>
      </w:r>
    </w:p>
    <w:p w14:paraId="776C2C6E"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BF17877"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A7347D"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Referencias</w:t>
      </w:r>
    </w:p>
    <w:p w14:paraId="2E956F49" w14:textId="77777777" w:rsidR="00AC68E7" w:rsidRPr="000969E9" w:rsidRDefault="00AC68E7" w:rsidP="00AC68E7">
      <w:pPr>
        <w:pStyle w:val="References"/>
        <w:spacing w:before="240"/>
        <w:rPr>
          <w:lang w:val="es-ES"/>
        </w:rPr>
      </w:pPr>
      <w:r w:rsidRPr="000969E9">
        <w:rPr>
          <w:lang w:val="es-ES"/>
        </w:rPr>
        <w:t>G. O. Young, “</w:t>
      </w:r>
      <w:proofErr w:type="spellStart"/>
      <w:r w:rsidRPr="000969E9">
        <w:rPr>
          <w:lang w:val="es-ES"/>
        </w:rPr>
        <w:t>Synthetic</w:t>
      </w:r>
      <w:proofErr w:type="spellEnd"/>
      <w:r w:rsidRPr="000969E9">
        <w:rPr>
          <w:lang w:val="es-ES"/>
        </w:rPr>
        <w:t xml:space="preserve"> </w:t>
      </w:r>
      <w:proofErr w:type="spellStart"/>
      <w:r w:rsidRPr="000969E9">
        <w:rPr>
          <w:lang w:val="es-ES"/>
        </w:rPr>
        <w:t>structure</w:t>
      </w:r>
      <w:proofErr w:type="spellEnd"/>
      <w:r w:rsidRPr="000969E9">
        <w:rPr>
          <w:lang w:val="es-ES"/>
        </w:rPr>
        <w:t xml:space="preserve"> </w:t>
      </w:r>
      <w:proofErr w:type="spellStart"/>
      <w:r w:rsidRPr="000969E9">
        <w:rPr>
          <w:lang w:val="es-ES"/>
        </w:rPr>
        <w:t>of</w:t>
      </w:r>
      <w:proofErr w:type="spellEnd"/>
      <w:r w:rsidRPr="000969E9">
        <w:rPr>
          <w:lang w:val="es-ES"/>
        </w:rPr>
        <w:t xml:space="preserve"> industrial </w:t>
      </w:r>
      <w:proofErr w:type="spellStart"/>
      <w:r w:rsidRPr="000969E9">
        <w:rPr>
          <w:lang w:val="es-ES"/>
        </w:rPr>
        <w:t>plastics</w:t>
      </w:r>
      <w:proofErr w:type="spellEnd"/>
      <w:r w:rsidRPr="000969E9">
        <w:rPr>
          <w:lang w:val="es-ES"/>
        </w:rPr>
        <w:t xml:space="preserve"> (Book </w:t>
      </w:r>
      <w:proofErr w:type="spellStart"/>
      <w:r w:rsidRPr="000969E9">
        <w:rPr>
          <w:lang w:val="es-ES"/>
        </w:rPr>
        <w:t>style</w:t>
      </w:r>
      <w:proofErr w:type="spellEnd"/>
      <w:r w:rsidRPr="000969E9">
        <w:rPr>
          <w:lang w:val="es-ES"/>
        </w:rPr>
        <w:t xml:space="preserve"> </w:t>
      </w:r>
      <w:proofErr w:type="spellStart"/>
      <w:r w:rsidRPr="000969E9">
        <w:rPr>
          <w:lang w:val="es-ES"/>
        </w:rPr>
        <w:t>with</w:t>
      </w:r>
      <w:proofErr w:type="spellEnd"/>
      <w:r w:rsidRPr="000969E9">
        <w:rPr>
          <w:lang w:val="es-ES"/>
        </w:rPr>
        <w:t xml:space="preserve"> </w:t>
      </w:r>
      <w:proofErr w:type="spellStart"/>
      <w:r w:rsidRPr="000969E9">
        <w:rPr>
          <w:lang w:val="es-ES"/>
        </w:rPr>
        <w:t>paper</w:t>
      </w:r>
      <w:proofErr w:type="spellEnd"/>
      <w:r w:rsidRPr="000969E9">
        <w:rPr>
          <w:lang w:val="es-ES"/>
        </w:rPr>
        <w:t xml:space="preserve"> </w:t>
      </w:r>
      <w:proofErr w:type="spellStart"/>
      <w:r w:rsidRPr="000969E9">
        <w:rPr>
          <w:lang w:val="es-ES"/>
        </w:rPr>
        <w:t>title</w:t>
      </w:r>
      <w:proofErr w:type="spellEnd"/>
      <w:r w:rsidRPr="000969E9">
        <w:rPr>
          <w:lang w:val="es-ES"/>
        </w:rPr>
        <w:t xml:space="preserve"> and editor),” </w:t>
      </w:r>
      <w:r w:rsidRPr="000969E9">
        <w:rPr>
          <w:lang w:val="es-ES"/>
        </w:rPr>
        <w:tab/>
        <w:t xml:space="preserve">in </w:t>
      </w:r>
      <w:proofErr w:type="spellStart"/>
      <w:r w:rsidRPr="000969E9">
        <w:rPr>
          <w:i/>
          <w:iCs/>
          <w:lang w:val="es-ES"/>
        </w:rPr>
        <w:t>Plastics</w:t>
      </w:r>
      <w:proofErr w:type="spellEnd"/>
      <w:r w:rsidRPr="000969E9">
        <w:rPr>
          <w:lang w:val="es-ES"/>
        </w:rPr>
        <w:t>, 2nd ed. vol. 3, J. Peters, Ed.  New York: McGraw-Hill, 1964, pp. 15–64.</w:t>
      </w:r>
    </w:p>
    <w:p w14:paraId="35DB0F20" w14:textId="77777777" w:rsidR="00AC68E7" w:rsidRPr="000969E9" w:rsidRDefault="00AC68E7" w:rsidP="00AC68E7">
      <w:pPr>
        <w:pStyle w:val="References"/>
        <w:rPr>
          <w:lang w:val="es-ES"/>
        </w:rPr>
      </w:pPr>
      <w:r w:rsidRPr="000969E9">
        <w:rPr>
          <w:lang w:val="es-ES"/>
        </w:rPr>
        <w:t xml:space="preserve">W.-K. Chen, </w:t>
      </w:r>
      <w:r w:rsidRPr="000969E9">
        <w:rPr>
          <w:i/>
          <w:iCs/>
          <w:lang w:val="es-ES"/>
        </w:rPr>
        <w:t xml:space="preserve">Linear Networks and </w:t>
      </w:r>
      <w:proofErr w:type="spellStart"/>
      <w:r w:rsidRPr="000969E9">
        <w:rPr>
          <w:i/>
          <w:iCs/>
          <w:lang w:val="es-ES"/>
        </w:rPr>
        <w:t>Systems</w:t>
      </w:r>
      <w:proofErr w:type="spellEnd"/>
      <w:r w:rsidRPr="000969E9">
        <w:rPr>
          <w:lang w:val="es-ES"/>
        </w:rPr>
        <w:t xml:space="preserve"> (Book </w:t>
      </w:r>
      <w:proofErr w:type="spellStart"/>
      <w:r w:rsidRPr="000969E9">
        <w:rPr>
          <w:lang w:val="es-ES"/>
        </w:rPr>
        <w:t>style</w:t>
      </w:r>
      <w:proofErr w:type="spellEnd"/>
      <w:r w:rsidRPr="000969E9">
        <w:rPr>
          <w:lang w:val="es-ES"/>
        </w:rPr>
        <w:t>)</w:t>
      </w:r>
      <w:r w:rsidRPr="000969E9">
        <w:rPr>
          <w:i/>
          <w:iCs/>
          <w:lang w:val="es-ES"/>
        </w:rPr>
        <w:t>.</w:t>
      </w:r>
      <w:r w:rsidRPr="000969E9">
        <w:rPr>
          <w:lang w:val="es-ES"/>
        </w:rPr>
        <w:tab/>
        <w:t>Belmont, CA: Wadsworth, 1993, pp. 123–135.</w:t>
      </w:r>
    </w:p>
    <w:p w14:paraId="2FDFFCAB"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EECEEE2" w14:textId="77777777" w:rsidR="00AC68E7" w:rsidRDefault="00AC68E7" w:rsidP="00AC68E7">
      <w:pPr>
        <w:tabs>
          <w:tab w:val="right" w:pos="9498"/>
        </w:tabs>
        <w:spacing w:after="240"/>
        <w:rPr>
          <w:rFonts w:eastAsia="Times New Roman" w:cs="Arial"/>
          <w:lang w:eastAsia="es-ES"/>
        </w:rPr>
      </w:pPr>
    </w:p>
    <w:p w14:paraId="229527E0" w14:textId="77777777" w:rsidR="00AC68E7" w:rsidRDefault="00AC68E7" w:rsidP="00AC68E7">
      <w:pPr>
        <w:tabs>
          <w:tab w:val="right" w:pos="9498"/>
        </w:tabs>
        <w:spacing w:after="240"/>
        <w:rPr>
          <w:rFonts w:eastAsia="Times New Roman" w:cs="Arial"/>
          <w:lang w:eastAsia="es-ES"/>
        </w:rPr>
        <w:sectPr w:rsidR="00AC68E7" w:rsidSect="00E2389C">
          <w:type w:val="continuous"/>
          <w:pgSz w:w="11906" w:h="16838"/>
          <w:pgMar w:top="1418" w:right="851" w:bottom="1418" w:left="992" w:header="709" w:footer="709" w:gutter="0"/>
          <w:pgNumType w:start="1"/>
          <w:cols w:num="2" w:space="708"/>
          <w:docGrid w:linePitch="360"/>
        </w:sectPr>
      </w:pPr>
    </w:p>
    <w:p w14:paraId="348CE756" w14:textId="77777777" w:rsidR="00AC68E7" w:rsidRPr="00DF0050" w:rsidRDefault="00AC68E7" w:rsidP="00AC68E7">
      <w:pPr>
        <w:spacing w:line="240" w:lineRule="auto"/>
        <w:contextualSpacing/>
        <w:jc w:val="left"/>
        <w:rPr>
          <w:rFonts w:ascii="Times New Roman" w:eastAsia="Times New Roman" w:hAnsi="Times New Roman" w:cs="Times New Roman"/>
          <w:spacing w:val="-10"/>
          <w:kern w:val="28"/>
          <w:sz w:val="48"/>
          <w:szCs w:val="56"/>
          <w:lang w:val="en-US"/>
        </w:rPr>
      </w:pPr>
      <w:r w:rsidRPr="00DF0050">
        <w:rPr>
          <w:rFonts w:ascii="Times New Roman" w:eastAsia="Times New Roman" w:hAnsi="Times New Roman" w:cs="Times New Roman"/>
          <w:spacing w:val="-10"/>
          <w:kern w:val="28"/>
          <w:sz w:val="48"/>
          <w:szCs w:val="56"/>
          <w:lang w:val="en-US"/>
        </w:rPr>
        <w:lastRenderedPageBreak/>
        <w:t>Title</w:t>
      </w:r>
    </w:p>
    <w:p w14:paraId="1C93A17D" w14:textId="77777777" w:rsidR="00AC68E7" w:rsidRPr="00DF0050" w:rsidRDefault="00AC68E7" w:rsidP="00AC68E7">
      <w:pPr>
        <w:spacing w:after="227" w:line="259" w:lineRule="auto"/>
        <w:jc w:val="left"/>
        <w:rPr>
          <w:rFonts w:ascii="Times New Roman" w:eastAsia="Minion Pro" w:hAnsi="Times New Roman" w:cs="Times New Roman"/>
          <w:color w:val="0098CD"/>
          <w:spacing w:val="-6"/>
          <w:sz w:val="24"/>
          <w:szCs w:val="24"/>
          <w:lang w:val="en-US"/>
        </w:rPr>
      </w:pPr>
      <w:r w:rsidRPr="00DF0050">
        <w:rPr>
          <w:rFonts w:ascii="Times New Roman" w:eastAsia="Minion Pro" w:hAnsi="Times New Roman" w:cs="Times New Roman"/>
          <w:color w:val="0098CD"/>
          <w:spacing w:val="-6"/>
          <w:sz w:val="24"/>
          <w:szCs w:val="24"/>
          <w:lang w:val="en-US"/>
        </w:rPr>
        <w:t>Name and Surname of the Student</w:t>
      </w:r>
      <w:r w:rsidRPr="00DF0050">
        <w:rPr>
          <w:rFonts w:ascii="Times New Roman" w:eastAsia="Minion Pro" w:hAnsi="Times New Roman" w:cs="Times New Roman"/>
          <w:noProof/>
          <w:color w:val="0098CD"/>
          <w:spacing w:val="-6"/>
          <w:sz w:val="24"/>
          <w:szCs w:val="24"/>
          <w:lang w:val="en-US" w:eastAsia="es-ES"/>
        </w:rPr>
        <w:drawing>
          <wp:anchor distT="0" distB="0" distL="114300" distR="114300" simplePos="0" relativeHeight="251668480" behindDoc="1" locked="1" layoutInCell="1" allowOverlap="0" wp14:anchorId="5D0800F8" wp14:editId="171A134C">
            <wp:simplePos x="0" y="0"/>
            <wp:positionH relativeFrom="column">
              <wp:posOffset>5387340</wp:posOffset>
            </wp:positionH>
            <wp:positionV relativeFrom="page">
              <wp:posOffset>1376045</wp:posOffset>
            </wp:positionV>
            <wp:extent cx="1144270" cy="647700"/>
            <wp:effectExtent l="0" t="0" r="0" b="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43">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p>
    <w:p w14:paraId="66A70AAE" w14:textId="77777777" w:rsidR="00AC68E7" w:rsidRPr="00DF0050" w:rsidRDefault="00AC68E7" w:rsidP="00AC68E7">
      <w:pPr>
        <w:spacing w:after="227" w:line="259" w:lineRule="auto"/>
        <w:jc w:val="left"/>
        <w:rPr>
          <w:rFonts w:ascii="Times New Roman" w:eastAsia="Times New Roman" w:hAnsi="Times New Roman" w:cs="Times New Roman"/>
          <w:sz w:val="20"/>
          <w:szCs w:val="20"/>
          <w:lang w:val="en-US"/>
        </w:rPr>
      </w:pPr>
      <w:r w:rsidRPr="00DF0050">
        <w:rPr>
          <w:rFonts w:ascii="Times New Roman" w:eastAsia="Times New Roman" w:hAnsi="Times New Roman" w:cs="Times New Roman"/>
          <w:sz w:val="20"/>
          <w:szCs w:val="20"/>
          <w:lang w:val="en-US"/>
        </w:rPr>
        <w:t xml:space="preserve">Universidad </w:t>
      </w:r>
      <w:proofErr w:type="spellStart"/>
      <w:r w:rsidRPr="00DF0050">
        <w:rPr>
          <w:rFonts w:ascii="Times New Roman" w:eastAsia="Times New Roman" w:hAnsi="Times New Roman" w:cs="Times New Roman"/>
          <w:sz w:val="20"/>
          <w:szCs w:val="20"/>
          <w:lang w:val="en-US"/>
        </w:rPr>
        <w:t>Internacional</w:t>
      </w:r>
      <w:proofErr w:type="spellEnd"/>
      <w:r w:rsidRPr="00DF0050">
        <w:rPr>
          <w:rFonts w:ascii="Times New Roman" w:eastAsia="Times New Roman" w:hAnsi="Times New Roman" w:cs="Times New Roman"/>
          <w:sz w:val="20"/>
          <w:szCs w:val="20"/>
          <w:lang w:val="en-US"/>
        </w:rPr>
        <w:t xml:space="preserve"> de la Rioja, </w:t>
      </w:r>
      <w:proofErr w:type="spellStart"/>
      <w:r w:rsidRPr="00DF0050">
        <w:rPr>
          <w:rFonts w:ascii="Times New Roman" w:eastAsia="Times New Roman" w:hAnsi="Times New Roman" w:cs="Times New Roman"/>
          <w:sz w:val="20"/>
          <w:szCs w:val="20"/>
          <w:lang w:val="en-US"/>
        </w:rPr>
        <w:t>Logroño</w:t>
      </w:r>
      <w:proofErr w:type="spellEnd"/>
      <w:r w:rsidRPr="00DF0050">
        <w:rPr>
          <w:rFonts w:ascii="Times New Roman" w:eastAsia="Times New Roman" w:hAnsi="Times New Roman" w:cs="Times New Roman"/>
          <w:sz w:val="20"/>
          <w:szCs w:val="20"/>
          <w:lang w:val="en-US"/>
        </w:rPr>
        <w:t xml:space="preserve"> (</w:t>
      </w:r>
      <w:proofErr w:type="spellStart"/>
      <w:r w:rsidRPr="00DF0050">
        <w:rPr>
          <w:rFonts w:ascii="Times New Roman" w:eastAsia="Times New Roman" w:hAnsi="Times New Roman" w:cs="Times New Roman"/>
          <w:sz w:val="20"/>
          <w:szCs w:val="20"/>
          <w:lang w:val="en-US"/>
        </w:rPr>
        <w:t>España</w:t>
      </w:r>
      <w:proofErr w:type="spellEnd"/>
      <w:r w:rsidRPr="00DF0050">
        <w:rPr>
          <w:rFonts w:ascii="Times New Roman" w:eastAsia="Times New Roman" w:hAnsi="Times New Roman" w:cs="Times New Roman"/>
          <w:sz w:val="20"/>
          <w:szCs w:val="20"/>
          <w:lang w:val="en-US"/>
        </w:rPr>
        <w:t>)</w:t>
      </w:r>
    </w:p>
    <w:p w14:paraId="31519FFC" w14:textId="77777777" w:rsidR="00AC68E7" w:rsidRPr="00DF0050"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n-US"/>
        </w:rPr>
      </w:pPr>
      <w:r w:rsidRPr="00DF0050">
        <w:rPr>
          <w:rFonts w:eastAsia="Minion Pro" w:cs="Arial"/>
          <w:spacing w:val="-6"/>
          <w:sz w:val="18"/>
          <w:szCs w:val="24"/>
          <w:lang w:val="en-US"/>
        </w:rPr>
        <w:t>Date</w:t>
      </w:r>
    </w:p>
    <w:p w14:paraId="23735A2B"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9504" behindDoc="0" locked="0" layoutInCell="1" allowOverlap="1" wp14:anchorId="5E62FEFC" wp14:editId="16DCE21D">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26C78EB8" w14:textId="77777777" w:rsidR="008A32B6" w:rsidRPr="00DE3D8D" w:rsidRDefault="008A32B6" w:rsidP="00AC68E7">
                            <w:pPr>
                              <w:pStyle w:val="AbstractKeytitle"/>
                            </w:pPr>
                            <w:r>
                              <w:t>Keywords</w:t>
                            </w:r>
                          </w:p>
                          <w:p w14:paraId="50BAEB14" w14:textId="77777777" w:rsidR="008A32B6" w:rsidRPr="000969E9" w:rsidRDefault="008A32B6"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E62FEFC" id="_x0000_s1030" type="#_x0000_t202" style="position:absolute;left:0;text-align:left;margin-left:427.45pt;margin-top:12.8pt;width:90.95pt;height:14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" stroked="f">
                <v:textbox inset="0,0,0">
                  <w:txbxContent>
                    <w:p w14:paraId="26C78EB8" w14:textId="77777777" w:rsidR="008A32B6" w:rsidRPr="00DE3D8D" w:rsidRDefault="008A32B6" w:rsidP="00AC68E7">
                      <w:pPr>
                        <w:pStyle w:val="AbstractKeytitle"/>
                      </w:pPr>
                      <w:r>
                        <w:t>Keywords</w:t>
                      </w:r>
                    </w:p>
                    <w:p w14:paraId="50BAEB14" w14:textId="77777777" w:rsidR="008A32B6" w:rsidRPr="000969E9" w:rsidRDefault="008A32B6"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1B56F260" w14:textId="77777777" w:rsidR="00AC68E7" w:rsidRPr="00DF0050" w:rsidRDefault="00AC68E7" w:rsidP="00AC68E7">
      <w:pPr>
        <w:widowControl w:val="0"/>
        <w:autoSpaceDE w:val="0"/>
        <w:autoSpaceDN w:val="0"/>
        <w:spacing w:after="57" w:line="240" w:lineRule="auto"/>
        <w:rPr>
          <w:rFonts w:ascii="Times New Roman" w:eastAsia="Times New Roman" w:hAnsi="Times New Roman" w:cs="Times New Roman"/>
          <w:sz w:val="18"/>
          <w:szCs w:val="20"/>
          <w:lang w:val="en-US"/>
        </w:rPr>
      </w:pPr>
      <w:r w:rsidRPr="00DF0050">
        <w:rPr>
          <w:rFonts w:ascii="Times New Roman" w:eastAsia="Times New Roman" w:hAnsi="Times New Roman" w:cs="Times New Roman"/>
          <w:noProof/>
          <w:sz w:val="18"/>
          <w:szCs w:val="20"/>
          <w:lang w:val="en-US" w:eastAsia="es-ES"/>
        </w:rPr>
        <mc:AlternateContent>
          <mc:Choice Requires="wps">
            <w:drawing>
              <wp:inline distT="0" distB="0" distL="0" distR="0" wp14:anchorId="32DB40D6" wp14:editId="20532477">
                <wp:extent cx="5058000" cy="1800000"/>
                <wp:effectExtent l="0" t="0" r="9525" b="0"/>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2DD94DFC" w14:textId="77777777" w:rsidR="008A32B6" w:rsidRPr="000969E9" w:rsidRDefault="008A32B6" w:rsidP="00AC68E7">
                            <w:pPr>
                              <w:pStyle w:val="AbstractKeytitle"/>
                              <w:rPr>
                                <w:lang w:val="es-ES"/>
                              </w:rPr>
                            </w:pPr>
                            <w:r>
                              <w:rPr>
                                <w:lang w:val="es-ES"/>
                              </w:rPr>
                              <w:t>Abstract</w:t>
                            </w:r>
                          </w:p>
                          <w:p w14:paraId="04918FB9" w14:textId="77777777" w:rsidR="008A32B6" w:rsidRPr="000969E9" w:rsidRDefault="008A32B6"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8A32B6" w:rsidRPr="00DD3A76" w:rsidRDefault="008A32B6" w:rsidP="00AC68E7"/>
                        </w:txbxContent>
                      </wps:txbx>
                      <wps:bodyPr rot="0" vert="horz" wrap="square" lIns="0" tIns="0" rIns="0" bIns="0" anchor="t" anchorCtr="0">
                        <a:noAutofit/>
                      </wps:bodyPr>
                    </wps:wsp>
                  </a:graphicData>
                </a:graphic>
              </wp:inline>
            </w:drawing>
          </mc:Choice>
          <mc:Fallback>
            <w:pict>
              <v:shape w14:anchorId="32DB40D6" id="_x0000_s1031"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" stroked="f">
                <v:textbox inset="0,0,0,0">
                  <w:txbxContent>
                    <w:p w14:paraId="2DD94DFC" w14:textId="77777777" w:rsidR="008A32B6" w:rsidRPr="000969E9" w:rsidRDefault="008A32B6" w:rsidP="00AC68E7">
                      <w:pPr>
                        <w:pStyle w:val="AbstractKeytitle"/>
                        <w:rPr>
                          <w:lang w:val="es-ES"/>
                        </w:rPr>
                      </w:pPr>
                      <w:r>
                        <w:rPr>
                          <w:lang w:val="es-ES"/>
                        </w:rPr>
                        <w:t>Abstract</w:t>
                      </w:r>
                    </w:p>
                    <w:p w14:paraId="04918FB9" w14:textId="77777777" w:rsidR="008A32B6" w:rsidRPr="000969E9" w:rsidRDefault="008A32B6"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8A32B6" w:rsidRPr="00DD3A76" w:rsidRDefault="008A32B6" w:rsidP="00AC68E7"/>
                  </w:txbxContent>
                </v:textbox>
                <w10:anchorlock/>
              </v:shape>
            </w:pict>
          </mc:Fallback>
        </mc:AlternateContent>
      </w:r>
      <w:r w:rsidRPr="00DF0050">
        <w:rPr>
          <w:rFonts w:ascii="Times New Roman" w:eastAsia="Times New Roman" w:hAnsi="Times New Roman" w:cs="Times New Roman"/>
          <w:sz w:val="18"/>
          <w:szCs w:val="20"/>
          <w:lang w:val="en-US"/>
        </w:rPr>
        <w:tab/>
        <w:t xml:space="preserve"> </w:t>
      </w:r>
    </w:p>
    <w:p w14:paraId="719CFCAD" w14:textId="77777777" w:rsidR="00AC68E7" w:rsidRPr="00DF0050" w:rsidRDefault="00AC68E7" w:rsidP="00AC68E7">
      <w:pPr>
        <w:spacing w:line="276" w:lineRule="auto"/>
        <w:jc w:val="left"/>
        <w:rPr>
          <w:rFonts w:eastAsia="Times New Roman" w:cs="Arial"/>
          <w:lang w:val="en-US" w:eastAsia="es-ES"/>
        </w:rPr>
      </w:pPr>
    </w:p>
    <w:p w14:paraId="77D63C66" w14:textId="77777777" w:rsidR="00AC68E7" w:rsidRDefault="00AC68E7" w:rsidP="00AC68E7">
      <w:pPr>
        <w:spacing w:line="276" w:lineRule="auto"/>
        <w:jc w:val="left"/>
        <w:rPr>
          <w:rFonts w:eastAsia="Times New Roman" w:cs="Arial"/>
          <w:lang w:val="en-US" w:eastAsia="es-ES"/>
        </w:rPr>
        <w:sectPr w:rsidR="00AC68E7" w:rsidSect="00E2389C">
          <w:headerReference w:type="default" r:id="rId47"/>
          <w:footerReference w:type="default" r:id="rId48"/>
          <w:pgSz w:w="11906" w:h="16838"/>
          <w:pgMar w:top="1418" w:right="851" w:bottom="1418" w:left="992" w:header="709" w:footer="709" w:gutter="0"/>
          <w:pgNumType w:start="1"/>
          <w:cols w:space="708"/>
          <w:docGrid w:linePitch="360"/>
        </w:sectPr>
      </w:pPr>
    </w:p>
    <w:p w14:paraId="62CC28D7"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I. Introduction</w:t>
      </w:r>
    </w:p>
    <w:p w14:paraId="4D47BC43" w14:textId="77777777" w:rsidR="00AC68E7" w:rsidRPr="00DF0050"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n-US"/>
        </w:rPr>
      </w:pPr>
      <w:r w:rsidRPr="00DF0050">
        <w:rPr>
          <w:rFonts w:ascii="Times New Roman" w:eastAsia="Times New Roman" w:hAnsi="Times New Roman" w:cs="Times New Roman"/>
          <w:color w:val="0098CD"/>
          <w:position w:val="-4"/>
          <w:sz w:val="53"/>
          <w:szCs w:val="20"/>
          <w:lang w:val="en-US"/>
        </w:rPr>
        <w:t>I</w:t>
      </w:r>
    </w:p>
    <w:p w14:paraId="540E2F5B" w14:textId="77777777" w:rsidR="00AC68E7" w:rsidRPr="00DF0050"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n-US"/>
        </w:rPr>
      </w:pPr>
      <w:r w:rsidRPr="00DF0050">
        <w:rPr>
          <w:rFonts w:ascii="Times New Roman" w:eastAsia="Times New Roman" w:hAnsi="Times New Roman" w:cs="Times New Roman"/>
          <w:smallCaps/>
          <w:color w:val="0098CD"/>
          <w:sz w:val="18"/>
          <w:szCs w:val="20"/>
          <w:lang w:val="en-US"/>
        </w:rPr>
        <w:t>intoducción</w:t>
      </w:r>
      <w:r w:rsidRPr="00DF0050">
        <w:rPr>
          <w:rFonts w:ascii="Times New Roman" w:eastAsia="Times New Roman" w:hAnsi="Times New Roman" w:cs="Times New Roman"/>
          <w:color w:val="0098CD"/>
          <w:sz w:val="18"/>
          <w:szCs w:val="20"/>
          <w:lang w:val="en-US"/>
        </w:rPr>
        <w:t xml:space="preserve"> </w: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la que </w:t>
      </w:r>
      <w:proofErr w:type="spellStart"/>
      <w:r w:rsidRPr="00DF0050">
        <w:rPr>
          <w:rFonts w:ascii="Times New Roman" w:eastAsia="Times New Roman" w:hAnsi="Times New Roman" w:cs="Times New Roman"/>
          <w:sz w:val="18"/>
          <w:szCs w:val="20"/>
          <w:lang w:val="en-US"/>
        </w:rPr>
        <w:t>debe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resumir</w:t>
      </w:r>
      <w:proofErr w:type="spellEnd"/>
      <w:r w:rsidRPr="00DF0050">
        <w:rPr>
          <w:rFonts w:ascii="Times New Roman" w:eastAsia="Times New Roman" w:hAnsi="Times New Roman" w:cs="Times New Roman"/>
          <w:sz w:val="18"/>
          <w:szCs w:val="20"/>
          <w:lang w:val="en-US"/>
        </w:rPr>
        <w:t xml:space="preserve"> de forma </w:t>
      </w:r>
      <w:proofErr w:type="spellStart"/>
      <w:r w:rsidRPr="00DF0050">
        <w:rPr>
          <w:rFonts w:ascii="Times New Roman" w:eastAsia="Times New Roman" w:hAnsi="Times New Roman" w:cs="Times New Roman"/>
          <w:sz w:val="18"/>
          <w:szCs w:val="20"/>
          <w:lang w:val="en-US"/>
        </w:rPr>
        <w:t>esquemática</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per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suficientemente</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clara</w:t>
      </w:r>
      <w:proofErr w:type="spellEnd"/>
      <w:r w:rsidRPr="00DF0050">
        <w:rPr>
          <w:rFonts w:ascii="Times New Roman" w:eastAsia="Times New Roman" w:hAnsi="Times New Roman" w:cs="Times New Roman"/>
          <w:sz w:val="18"/>
          <w:szCs w:val="20"/>
          <w:lang w:val="en-US"/>
        </w:rPr>
        <w:t xml:space="preserve"> lo </w:t>
      </w:r>
      <w:proofErr w:type="spellStart"/>
      <w:r w:rsidRPr="00DF0050">
        <w:rPr>
          <w:rFonts w:ascii="Times New Roman" w:eastAsia="Times New Roman" w:hAnsi="Times New Roman" w:cs="Times New Roman"/>
          <w:sz w:val="18"/>
          <w:szCs w:val="20"/>
          <w:lang w:val="en-US"/>
        </w:rPr>
        <w:t>esencial</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cada</w:t>
      </w:r>
      <w:proofErr w:type="spellEnd"/>
      <w:r w:rsidRPr="00DF0050">
        <w:rPr>
          <w:rFonts w:ascii="Times New Roman" w:eastAsia="Times New Roman" w:hAnsi="Times New Roman" w:cs="Times New Roman"/>
          <w:sz w:val="18"/>
          <w:szCs w:val="20"/>
          <w:lang w:val="en-US"/>
        </w:rPr>
        <w:t xml:space="preserve"> una de las </w:t>
      </w:r>
      <w:proofErr w:type="spellStart"/>
      <w:r w:rsidRPr="00DF0050">
        <w:rPr>
          <w:rFonts w:ascii="Times New Roman" w:eastAsia="Times New Roman" w:hAnsi="Times New Roman" w:cs="Times New Roman"/>
          <w:sz w:val="18"/>
          <w:szCs w:val="20"/>
          <w:lang w:val="en-US"/>
        </w:rPr>
        <w:t>partes</w:t>
      </w:r>
      <w:proofErr w:type="spellEnd"/>
      <w:r w:rsidRPr="00DF0050">
        <w:rPr>
          <w:rFonts w:ascii="Times New Roman" w:eastAsia="Times New Roman" w:hAnsi="Times New Roman" w:cs="Times New Roman"/>
          <w:sz w:val="18"/>
          <w:szCs w:val="20"/>
          <w:lang w:val="en-US"/>
        </w:rPr>
        <w:t xml:space="preserve"> del </w:t>
      </w:r>
      <w:proofErr w:type="spellStart"/>
      <w:r w:rsidRPr="00DF0050">
        <w:rPr>
          <w:rFonts w:ascii="Times New Roman" w:eastAsia="Times New Roman" w:hAnsi="Times New Roman" w:cs="Times New Roman"/>
          <w:sz w:val="18"/>
          <w:szCs w:val="20"/>
          <w:lang w:val="en-US"/>
        </w:rPr>
        <w:t>trabajo</w:t>
      </w:r>
      <w:proofErr w:type="spellEnd"/>
      <w:r w:rsidRPr="00DF0050">
        <w:rPr>
          <w:rFonts w:ascii="Times New Roman" w:eastAsia="Times New Roman" w:hAnsi="Times New Roman" w:cs="Times New Roman"/>
          <w:sz w:val="18"/>
          <w:szCs w:val="20"/>
          <w:lang w:val="en-US"/>
        </w:rPr>
        <w:t xml:space="preserve">. </w:t>
      </w:r>
    </w:p>
    <w:p w14:paraId="3F3B87CE"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 xml:space="preserve">La </w:t>
      </w:r>
      <w:proofErr w:type="spellStart"/>
      <w:r w:rsidRPr="00DF0050">
        <w:rPr>
          <w:rFonts w:ascii="Times New Roman" w:eastAsia="Times New Roman" w:hAnsi="Times New Roman" w:cs="Times New Roman"/>
          <w:sz w:val="18"/>
          <w:szCs w:val="20"/>
          <w:lang w:val="en-US"/>
        </w:rPr>
        <w:t>lectura</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esta</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introducción</w:t>
      </w:r>
      <w:proofErr w:type="spellEnd"/>
      <w:r w:rsidRPr="00DF0050">
        <w:rPr>
          <w:rFonts w:ascii="Times New Roman" w:eastAsia="Times New Roman" w:hAnsi="Times New Roman" w:cs="Times New Roman"/>
          <w:sz w:val="18"/>
          <w:szCs w:val="20"/>
          <w:lang w:val="en-US"/>
        </w:rPr>
        <w:t xml:space="preserve"> ha de </w:t>
      </w:r>
      <w:proofErr w:type="spellStart"/>
      <w:r w:rsidRPr="00DF0050">
        <w:rPr>
          <w:rFonts w:ascii="Times New Roman" w:eastAsia="Times New Roman" w:hAnsi="Times New Roman" w:cs="Times New Roman"/>
          <w:sz w:val="18"/>
          <w:szCs w:val="20"/>
          <w:lang w:val="en-US"/>
        </w:rPr>
        <w:t>dar</w:t>
      </w:r>
      <w:proofErr w:type="spellEnd"/>
      <w:r w:rsidRPr="00DF0050">
        <w:rPr>
          <w:rFonts w:ascii="Times New Roman" w:eastAsia="Times New Roman" w:hAnsi="Times New Roman" w:cs="Times New Roman"/>
          <w:sz w:val="18"/>
          <w:szCs w:val="20"/>
          <w:lang w:val="en-US"/>
        </w:rPr>
        <w:t xml:space="preserve"> una </w:t>
      </w:r>
      <w:proofErr w:type="spellStart"/>
      <w:r w:rsidRPr="00DF0050">
        <w:rPr>
          <w:rFonts w:ascii="Times New Roman" w:eastAsia="Times New Roman" w:hAnsi="Times New Roman" w:cs="Times New Roman"/>
          <w:sz w:val="18"/>
          <w:szCs w:val="20"/>
          <w:lang w:val="en-US"/>
        </w:rPr>
        <w:t>primera</w:t>
      </w:r>
      <w:proofErr w:type="spellEnd"/>
      <w:r w:rsidRPr="00DF0050">
        <w:rPr>
          <w:rFonts w:ascii="Times New Roman" w:eastAsia="Times New Roman" w:hAnsi="Times New Roman" w:cs="Times New Roman"/>
          <w:sz w:val="18"/>
          <w:szCs w:val="20"/>
          <w:lang w:val="en-US"/>
        </w:rPr>
        <w:t xml:space="preserve"> idea </w:t>
      </w:r>
      <w:proofErr w:type="spellStart"/>
      <w:r w:rsidRPr="00DF0050">
        <w:rPr>
          <w:rFonts w:ascii="Times New Roman" w:eastAsia="Times New Roman" w:hAnsi="Times New Roman" w:cs="Times New Roman"/>
          <w:sz w:val="18"/>
          <w:szCs w:val="20"/>
          <w:lang w:val="en-US"/>
        </w:rPr>
        <w:t>clara</w:t>
      </w:r>
      <w:proofErr w:type="spellEnd"/>
      <w:r w:rsidRPr="00DF0050">
        <w:rPr>
          <w:rFonts w:ascii="Times New Roman" w:eastAsia="Times New Roman" w:hAnsi="Times New Roman" w:cs="Times New Roman"/>
          <w:sz w:val="18"/>
          <w:szCs w:val="20"/>
          <w:lang w:val="en-US"/>
        </w:rPr>
        <w:t xml:space="preserve"> de lo que se </w:t>
      </w:r>
      <w:proofErr w:type="spellStart"/>
      <w:r w:rsidRPr="00DF0050">
        <w:rPr>
          <w:rFonts w:ascii="Times New Roman" w:eastAsia="Times New Roman" w:hAnsi="Times New Roman" w:cs="Times New Roman"/>
          <w:sz w:val="18"/>
          <w:szCs w:val="20"/>
          <w:lang w:val="en-US"/>
        </w:rPr>
        <w:t>pretendía</w:t>
      </w:r>
      <w:proofErr w:type="spellEnd"/>
      <w:r w:rsidRPr="00DF0050">
        <w:rPr>
          <w:rFonts w:ascii="Times New Roman" w:eastAsia="Times New Roman" w:hAnsi="Times New Roman" w:cs="Times New Roman"/>
          <w:sz w:val="18"/>
          <w:szCs w:val="20"/>
          <w:lang w:val="en-US"/>
        </w:rPr>
        <w:t xml:space="preserve">, las </w:t>
      </w:r>
      <w:proofErr w:type="spellStart"/>
      <w:r w:rsidRPr="00DF0050">
        <w:rPr>
          <w:rFonts w:ascii="Times New Roman" w:eastAsia="Times New Roman" w:hAnsi="Times New Roman" w:cs="Times New Roman"/>
          <w:sz w:val="18"/>
          <w:szCs w:val="20"/>
          <w:lang w:val="en-US"/>
        </w:rPr>
        <w:t>conclusiones</w:t>
      </w:r>
      <w:proofErr w:type="spellEnd"/>
      <w:r w:rsidRPr="00DF0050">
        <w:rPr>
          <w:rFonts w:ascii="Times New Roman" w:eastAsia="Times New Roman" w:hAnsi="Times New Roman" w:cs="Times New Roman"/>
          <w:sz w:val="18"/>
          <w:szCs w:val="20"/>
          <w:lang w:val="en-US"/>
        </w:rPr>
        <w:t xml:space="preserve"> a las que se ha </w:t>
      </w:r>
      <w:proofErr w:type="spellStart"/>
      <w:r w:rsidRPr="00DF0050">
        <w:rPr>
          <w:rFonts w:ascii="Times New Roman" w:eastAsia="Times New Roman" w:hAnsi="Times New Roman" w:cs="Times New Roman"/>
          <w:sz w:val="18"/>
          <w:szCs w:val="20"/>
          <w:lang w:val="en-US"/>
        </w:rPr>
        <w:t>llegado</w:t>
      </w:r>
      <w:proofErr w:type="spellEnd"/>
      <w:r w:rsidRPr="00DF0050">
        <w:rPr>
          <w:rFonts w:ascii="Times New Roman" w:eastAsia="Times New Roman" w:hAnsi="Times New Roman" w:cs="Times New Roman"/>
          <w:sz w:val="18"/>
          <w:szCs w:val="20"/>
          <w:lang w:val="en-US"/>
        </w:rPr>
        <w:t xml:space="preserve"> y del </w:t>
      </w:r>
      <w:proofErr w:type="spellStart"/>
      <w:r w:rsidRPr="00DF0050">
        <w:rPr>
          <w:rFonts w:ascii="Times New Roman" w:eastAsia="Times New Roman" w:hAnsi="Times New Roman" w:cs="Times New Roman"/>
          <w:sz w:val="18"/>
          <w:szCs w:val="20"/>
          <w:lang w:val="en-US"/>
        </w:rPr>
        <w:t>procedimient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seguido</w:t>
      </w:r>
      <w:proofErr w:type="spellEnd"/>
      <w:r w:rsidRPr="00DF0050">
        <w:rPr>
          <w:rFonts w:ascii="Times New Roman" w:eastAsia="Times New Roman" w:hAnsi="Times New Roman" w:cs="Times New Roman"/>
          <w:sz w:val="18"/>
          <w:szCs w:val="20"/>
          <w:lang w:val="en-US"/>
        </w:rPr>
        <w:t>.</w:t>
      </w:r>
    </w:p>
    <w:p w14:paraId="69D5CA31"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49BAAA45"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II. State of the Art</w:t>
      </w:r>
    </w:p>
    <w:p w14:paraId="1922E532"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Estudio</w:t>
      </w:r>
      <w:proofErr w:type="spellEnd"/>
      <w:r w:rsidRPr="00DF0050">
        <w:rPr>
          <w:rFonts w:ascii="Times New Roman" w:eastAsia="Times New Roman" w:hAnsi="Times New Roman" w:cs="Times New Roman"/>
          <w:sz w:val="18"/>
          <w:szCs w:val="20"/>
          <w:lang w:val="en-US"/>
        </w:rPr>
        <w:t xml:space="preserve"> a </w:t>
      </w:r>
      <w:proofErr w:type="spellStart"/>
      <w:r w:rsidRPr="00DF0050">
        <w:rPr>
          <w:rFonts w:ascii="Times New Roman" w:eastAsia="Times New Roman" w:hAnsi="Times New Roman" w:cs="Times New Roman"/>
          <w:sz w:val="18"/>
          <w:szCs w:val="20"/>
          <w:lang w:val="en-US"/>
        </w:rPr>
        <w:t>fondo</w:t>
      </w:r>
      <w:proofErr w:type="spellEnd"/>
      <w:r w:rsidRPr="00DF0050">
        <w:rPr>
          <w:rFonts w:ascii="Times New Roman" w:eastAsia="Times New Roman" w:hAnsi="Times New Roman" w:cs="Times New Roman"/>
          <w:sz w:val="18"/>
          <w:szCs w:val="20"/>
          <w:lang w:val="en-US"/>
        </w:rPr>
        <w:t xml:space="preserve"> el </w:t>
      </w:r>
      <w:proofErr w:type="spellStart"/>
      <w:r w:rsidRPr="00DF0050">
        <w:rPr>
          <w:rFonts w:ascii="Times New Roman" w:eastAsia="Times New Roman" w:hAnsi="Times New Roman" w:cs="Times New Roman"/>
          <w:sz w:val="18"/>
          <w:szCs w:val="20"/>
          <w:lang w:val="en-US"/>
        </w:rPr>
        <w:t>dominio</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aplicación</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citand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numerosa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referencias</w:t>
      </w:r>
      <w:proofErr w:type="spellEnd"/>
      <w:r w:rsidRPr="00DF0050">
        <w:rPr>
          <w:rFonts w:ascii="Times New Roman" w:eastAsia="Times New Roman" w:hAnsi="Times New Roman" w:cs="Times New Roman"/>
          <w:sz w:val="18"/>
          <w:szCs w:val="20"/>
          <w:lang w:val="en-US"/>
        </w:rPr>
        <w:t xml:space="preserve">. </w:t>
      </w:r>
    </w:p>
    <w:p w14:paraId="6ABF779E"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 xml:space="preserve">Debe </w:t>
      </w:r>
      <w:proofErr w:type="spellStart"/>
      <w:r w:rsidRPr="00DF0050">
        <w:rPr>
          <w:rFonts w:ascii="Times New Roman" w:eastAsia="Times New Roman" w:hAnsi="Times New Roman" w:cs="Times New Roman"/>
          <w:sz w:val="18"/>
          <w:szCs w:val="20"/>
          <w:lang w:val="en-US"/>
        </w:rPr>
        <w:t>aportar</w:t>
      </w:r>
      <w:proofErr w:type="spellEnd"/>
      <w:r w:rsidRPr="00DF0050">
        <w:rPr>
          <w:rFonts w:ascii="Times New Roman" w:eastAsia="Times New Roman" w:hAnsi="Times New Roman" w:cs="Times New Roman"/>
          <w:sz w:val="18"/>
          <w:szCs w:val="20"/>
          <w:lang w:val="en-US"/>
        </w:rPr>
        <w:t xml:space="preserve"> un </w:t>
      </w:r>
      <w:proofErr w:type="spellStart"/>
      <w:r w:rsidRPr="00DF0050">
        <w:rPr>
          <w:rFonts w:ascii="Times New Roman" w:eastAsia="Times New Roman" w:hAnsi="Times New Roman" w:cs="Times New Roman"/>
          <w:sz w:val="18"/>
          <w:szCs w:val="20"/>
          <w:lang w:val="en-US"/>
        </w:rPr>
        <w:t>buen</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resumen</w:t>
      </w:r>
      <w:proofErr w:type="spellEnd"/>
      <w:r w:rsidRPr="00DF0050">
        <w:rPr>
          <w:rFonts w:ascii="Times New Roman" w:eastAsia="Times New Roman" w:hAnsi="Times New Roman" w:cs="Times New Roman"/>
          <w:sz w:val="18"/>
          <w:szCs w:val="20"/>
          <w:lang w:val="en-US"/>
        </w:rPr>
        <w:t xml:space="preserve"> del </w:t>
      </w:r>
      <w:proofErr w:type="spellStart"/>
      <w:r w:rsidRPr="00DF0050">
        <w:rPr>
          <w:rFonts w:ascii="Times New Roman" w:eastAsia="Times New Roman" w:hAnsi="Times New Roman" w:cs="Times New Roman"/>
          <w:sz w:val="18"/>
          <w:szCs w:val="20"/>
          <w:lang w:val="en-US"/>
        </w:rPr>
        <w:t>conocimiento</w:t>
      </w:r>
      <w:proofErr w:type="spellEnd"/>
      <w:r w:rsidRPr="00DF0050">
        <w:rPr>
          <w:rFonts w:ascii="Times New Roman" w:eastAsia="Times New Roman" w:hAnsi="Times New Roman" w:cs="Times New Roman"/>
          <w:sz w:val="18"/>
          <w:szCs w:val="20"/>
          <w:lang w:val="en-US"/>
        </w:rPr>
        <w:t xml:space="preserve"> que </w:t>
      </w:r>
      <w:proofErr w:type="spellStart"/>
      <w:r w:rsidRPr="00DF0050">
        <w:rPr>
          <w:rFonts w:ascii="Times New Roman" w:eastAsia="Times New Roman" w:hAnsi="Times New Roman" w:cs="Times New Roman"/>
          <w:sz w:val="18"/>
          <w:szCs w:val="20"/>
          <w:lang w:val="en-US"/>
        </w:rPr>
        <w:t>ya</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existe</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el campo de los </w:t>
      </w:r>
      <w:proofErr w:type="spellStart"/>
      <w:r w:rsidRPr="00DF0050">
        <w:rPr>
          <w:rFonts w:ascii="Times New Roman" w:eastAsia="Times New Roman" w:hAnsi="Times New Roman" w:cs="Times New Roman"/>
          <w:sz w:val="18"/>
          <w:szCs w:val="20"/>
          <w:lang w:val="en-US"/>
        </w:rPr>
        <w:t>problema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habituale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identificados</w:t>
      </w:r>
      <w:proofErr w:type="spellEnd"/>
      <w:r w:rsidRPr="00DF0050">
        <w:rPr>
          <w:rFonts w:ascii="Times New Roman" w:eastAsia="Times New Roman" w:hAnsi="Times New Roman" w:cs="Times New Roman"/>
          <w:sz w:val="18"/>
          <w:szCs w:val="20"/>
          <w:lang w:val="en-US"/>
        </w:rPr>
        <w:t>.</w:t>
      </w:r>
    </w:p>
    <w:p w14:paraId="4E5CDB0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Numerar</w:t>
      </w:r>
      <w:proofErr w:type="spellEnd"/>
      <w:r w:rsidRPr="00DF0050">
        <w:rPr>
          <w:rFonts w:ascii="Times New Roman" w:eastAsia="Times New Roman" w:hAnsi="Times New Roman" w:cs="Times New Roman"/>
          <w:sz w:val="18"/>
          <w:szCs w:val="20"/>
          <w:lang w:val="en-US"/>
        </w:rPr>
        <w:t xml:space="preserve"> las </w:t>
      </w:r>
      <w:proofErr w:type="spellStart"/>
      <w:r w:rsidRPr="00DF0050">
        <w:rPr>
          <w:rFonts w:ascii="Times New Roman" w:eastAsia="Times New Roman" w:hAnsi="Times New Roman" w:cs="Times New Roman"/>
          <w:sz w:val="18"/>
          <w:szCs w:val="20"/>
          <w:lang w:val="en-US"/>
        </w:rPr>
        <w:t>citas</w:t>
      </w:r>
      <w:proofErr w:type="spellEnd"/>
      <w:r w:rsidRPr="00DF0050">
        <w:rPr>
          <w:rFonts w:ascii="Times New Roman" w:eastAsia="Times New Roman" w:hAnsi="Times New Roman" w:cs="Times New Roman"/>
          <w:sz w:val="18"/>
          <w:szCs w:val="20"/>
          <w:lang w:val="en-US"/>
        </w:rPr>
        <w:t xml:space="preserve"> de forma </w:t>
      </w:r>
      <w:proofErr w:type="spellStart"/>
      <w:r w:rsidRPr="00DF0050">
        <w:rPr>
          <w:rFonts w:ascii="Times New Roman" w:eastAsia="Times New Roman" w:hAnsi="Times New Roman" w:cs="Times New Roman"/>
          <w:sz w:val="18"/>
          <w:szCs w:val="20"/>
          <w:lang w:val="en-US"/>
        </w:rPr>
        <w:t>consecutiva</w:t>
      </w:r>
      <w:proofErr w:type="spellEnd"/>
      <w:r w:rsidRPr="00DF0050">
        <w:rPr>
          <w:rFonts w:ascii="Times New Roman" w:eastAsia="Times New Roman" w:hAnsi="Times New Roman" w:cs="Times New Roman"/>
          <w:sz w:val="18"/>
          <w:szCs w:val="20"/>
          <w:lang w:val="en-US"/>
        </w:rPr>
        <w:t xml:space="preserve"> entre </w:t>
      </w:r>
      <w:proofErr w:type="spellStart"/>
      <w:r w:rsidRPr="00DF0050">
        <w:rPr>
          <w:rFonts w:ascii="Times New Roman" w:eastAsia="Times New Roman" w:hAnsi="Times New Roman" w:cs="Times New Roman"/>
          <w:sz w:val="18"/>
          <w:szCs w:val="20"/>
          <w:lang w:val="en-US"/>
        </w:rPr>
        <w:t>corchetes</w:t>
      </w:r>
      <w:proofErr w:type="spellEnd"/>
      <w:r w:rsidRPr="00DF0050">
        <w:rPr>
          <w:rFonts w:ascii="Times New Roman" w:eastAsia="Times New Roman" w:hAnsi="Times New Roman" w:cs="Times New Roman"/>
          <w:sz w:val="18"/>
          <w:szCs w:val="20"/>
          <w:lang w:val="en-US"/>
        </w:rPr>
        <w:t xml:space="preserve"> [1].</w:t>
      </w:r>
    </w:p>
    <w:p w14:paraId="5B4BE506"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099E0195"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III. Objectives and Methodology</w:t>
      </w:r>
    </w:p>
    <w:p w14:paraId="0DAF61E9"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Objetivo</w:t>
      </w:r>
      <w:proofErr w:type="spellEnd"/>
      <w:r w:rsidRPr="00DF0050">
        <w:rPr>
          <w:rFonts w:ascii="Times New Roman" w:eastAsia="Times New Roman" w:hAnsi="Times New Roman" w:cs="Times New Roman"/>
          <w:sz w:val="18"/>
          <w:szCs w:val="20"/>
          <w:lang w:val="en-US"/>
        </w:rPr>
        <w:t xml:space="preserve"> general, </w:t>
      </w:r>
      <w:proofErr w:type="spellStart"/>
      <w:r w:rsidRPr="00DF0050">
        <w:rPr>
          <w:rFonts w:ascii="Times New Roman" w:eastAsia="Times New Roman" w:hAnsi="Times New Roman" w:cs="Times New Roman"/>
          <w:sz w:val="18"/>
          <w:szCs w:val="20"/>
          <w:lang w:val="en-US"/>
        </w:rPr>
        <w:t>objetivo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específicos</w:t>
      </w:r>
      <w:proofErr w:type="spellEnd"/>
      <w:r w:rsidRPr="00DF0050">
        <w:rPr>
          <w:rFonts w:ascii="Times New Roman" w:eastAsia="Times New Roman" w:hAnsi="Times New Roman" w:cs="Times New Roman"/>
          <w:sz w:val="18"/>
          <w:szCs w:val="20"/>
          <w:lang w:val="en-US"/>
        </w:rPr>
        <w:t xml:space="preserve"> y </w:t>
      </w:r>
      <w:proofErr w:type="spellStart"/>
      <w:r w:rsidRPr="00DF0050">
        <w:rPr>
          <w:rFonts w:ascii="Times New Roman" w:eastAsia="Times New Roman" w:hAnsi="Times New Roman" w:cs="Times New Roman"/>
          <w:sz w:val="18"/>
          <w:szCs w:val="20"/>
          <w:lang w:val="en-US"/>
        </w:rPr>
        <w:t>metodología</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trabaj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aplicada</w:t>
      </w:r>
      <w:proofErr w:type="spellEnd"/>
      <w:r w:rsidRPr="00DF0050">
        <w:rPr>
          <w:rFonts w:ascii="Times New Roman" w:eastAsia="Times New Roman" w:hAnsi="Times New Roman" w:cs="Times New Roman"/>
          <w:sz w:val="18"/>
          <w:szCs w:val="20"/>
          <w:lang w:val="en-US"/>
        </w:rPr>
        <w:t>.</w:t>
      </w:r>
    </w:p>
    <w:p w14:paraId="1C4BE4A3"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268F1583"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 xml:space="preserve">IV. </w:t>
      </w:r>
      <w:proofErr w:type="spellStart"/>
      <w:r w:rsidRPr="00DF0050">
        <w:rPr>
          <w:rFonts w:ascii="Times New Roman" w:eastAsia="UnitOT" w:hAnsi="Times New Roman" w:cs="Times New Roman"/>
          <w:smallCaps/>
          <w:color w:val="0098CD"/>
          <w:sz w:val="20"/>
          <w:szCs w:val="28"/>
          <w:lang w:val="en-US"/>
        </w:rPr>
        <w:t>Contribuiton</w:t>
      </w:r>
      <w:proofErr w:type="spellEnd"/>
    </w:p>
    <w:p w14:paraId="5A390354"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Desarrollar</w:t>
      </w:r>
      <w:proofErr w:type="spellEnd"/>
      <w:r w:rsidRPr="00DF0050">
        <w:rPr>
          <w:rFonts w:ascii="Times New Roman" w:eastAsia="Times New Roman" w:hAnsi="Times New Roman" w:cs="Times New Roman"/>
          <w:sz w:val="18"/>
          <w:szCs w:val="20"/>
          <w:lang w:val="en-US"/>
        </w:rPr>
        <w:t xml:space="preserve"> la </w:t>
      </w:r>
      <w:proofErr w:type="spellStart"/>
      <w:r w:rsidRPr="00DF0050">
        <w:rPr>
          <w:rFonts w:ascii="Times New Roman" w:eastAsia="Times New Roman" w:hAnsi="Times New Roman" w:cs="Times New Roman"/>
          <w:sz w:val="18"/>
          <w:szCs w:val="20"/>
          <w:lang w:val="en-US"/>
        </w:rPr>
        <w:t>descripción</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tu</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contribución</w:t>
      </w:r>
      <w:proofErr w:type="spellEnd"/>
      <w:r w:rsidRPr="00DF0050">
        <w:rPr>
          <w:rFonts w:ascii="Times New Roman" w:eastAsia="Times New Roman" w:hAnsi="Times New Roman" w:cs="Times New Roman"/>
          <w:sz w:val="18"/>
          <w:szCs w:val="20"/>
          <w:lang w:val="en-US"/>
        </w:rPr>
        <w:t xml:space="preserve">. </w:t>
      </w:r>
    </w:p>
    <w:p w14:paraId="584184F5"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w:t>
      </w:r>
    </w:p>
    <w:p w14:paraId="649683DE"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XXXXXXXXXXXXXXXXXXXXXXXXXXXXXXXXXXXX.</w:t>
      </w:r>
    </w:p>
    <w:p w14:paraId="7D4DC5D2"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X.</w:t>
      </w:r>
    </w:p>
    <w:p w14:paraId="2BAAF1E4"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w:t>
      </w:r>
    </w:p>
    <w:p w14:paraId="580E812F"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3F7EBB3F" w14:textId="3653375F"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 xml:space="preserve">V. </w:t>
      </w:r>
      <w:r w:rsidR="00E2389C" w:rsidRPr="00DF0050">
        <w:rPr>
          <w:rFonts w:ascii="Times New Roman" w:eastAsia="UnitOT" w:hAnsi="Times New Roman" w:cs="Times New Roman"/>
          <w:smallCaps/>
          <w:color w:val="0098CD"/>
          <w:sz w:val="20"/>
          <w:szCs w:val="28"/>
          <w:lang w:val="en-US"/>
        </w:rPr>
        <w:t xml:space="preserve">Evaluation </w:t>
      </w:r>
      <w:r w:rsidR="00E2389C">
        <w:rPr>
          <w:rFonts w:ascii="Times New Roman" w:eastAsia="UnitOT" w:hAnsi="Times New Roman" w:cs="Times New Roman"/>
          <w:smallCaps/>
          <w:color w:val="0098CD"/>
          <w:sz w:val="20"/>
          <w:szCs w:val="28"/>
          <w:lang w:val="en-US"/>
        </w:rPr>
        <w:t xml:space="preserve">and </w:t>
      </w:r>
      <w:r w:rsidRPr="00DF0050">
        <w:rPr>
          <w:rFonts w:ascii="Times New Roman" w:eastAsia="UnitOT" w:hAnsi="Times New Roman" w:cs="Times New Roman"/>
          <w:smallCaps/>
          <w:color w:val="0098CD"/>
          <w:sz w:val="20"/>
          <w:szCs w:val="28"/>
          <w:lang w:val="en-US"/>
        </w:rPr>
        <w:t>Results</w:t>
      </w:r>
    </w:p>
    <w:p w14:paraId="0EDEC2B4" w14:textId="3614B891" w:rsidR="00E2389C"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p>
    <w:p w14:paraId="7BE22B30" w14:textId="12E03328" w:rsidR="00AC68E7" w:rsidRPr="00DF0050"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r w:rsidRPr="00F1126D">
        <w:rPr>
          <w:rFonts w:ascii="Times New Roman" w:eastAsia="Times New Roman" w:hAnsi="Times New Roman" w:cs="Times New Roman"/>
          <w:sz w:val="18"/>
          <w:szCs w:val="20"/>
          <w:lang w:val="es-ES"/>
        </w:rPr>
        <w:t>XXXXXXXXXXXXXXXXXXXXXXXXXXXXXXXXXXXXXXXXXXXXXXXXXXXXXXXXXXXXXXXXXX.</w:t>
      </w:r>
    </w:p>
    <w:p w14:paraId="2E9FBF55" w14:textId="77777777" w:rsidR="00AC68E7" w:rsidRPr="00DF0050"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n-US"/>
        </w:rPr>
      </w:pPr>
      <w:proofErr w:type="spellStart"/>
      <w:r w:rsidRPr="00DF0050">
        <w:rPr>
          <w:rFonts w:ascii="Times New Roman" w:eastAsia="Times New Roman" w:hAnsi="Times New Roman" w:cs="Times New Roman"/>
          <w:i/>
          <w:iCs/>
          <w:color w:val="0098CD"/>
          <w:sz w:val="20"/>
          <w:szCs w:val="20"/>
          <w:lang w:val="en-US"/>
        </w:rPr>
        <w:t>Evaluación</w:t>
      </w:r>
      <w:proofErr w:type="spellEnd"/>
      <w:r w:rsidRPr="00DF0050">
        <w:rPr>
          <w:rFonts w:ascii="Times New Roman" w:eastAsia="Times New Roman" w:hAnsi="Times New Roman" w:cs="Times New Roman"/>
          <w:i/>
          <w:iCs/>
          <w:color w:val="0098CD"/>
          <w:sz w:val="20"/>
          <w:szCs w:val="20"/>
          <w:lang w:val="en-US"/>
        </w:rPr>
        <w:t xml:space="preserve"> 1</w:t>
      </w:r>
    </w:p>
    <w:p w14:paraId="417BF320"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w:t>
      </w:r>
    </w:p>
    <w:p w14:paraId="4B2AE4E5"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X.</w:t>
      </w:r>
    </w:p>
    <w:p w14:paraId="479C0FF7"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6432" behindDoc="0" locked="0" layoutInCell="1" allowOverlap="1" wp14:anchorId="32857330" wp14:editId="44A0C9BC">
                <wp:simplePos x="0" y="0"/>
                <wp:positionH relativeFrom="column">
                  <wp:posOffset>0</wp:posOffset>
                </wp:positionH>
                <wp:positionV relativeFrom="paragraph">
                  <wp:posOffset>141292</wp:posOffset>
                </wp:positionV>
                <wp:extent cx="3153410" cy="3067050"/>
                <wp:effectExtent l="0" t="0" r="8890" b="0"/>
                <wp:wrapSquare wrapText="bothSides"/>
                <wp:docPr id="1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305140" w14:textId="77777777" w:rsidR="008A32B6" w:rsidRDefault="008A32B6"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8A32B6" w:rsidRPr="0024511C" w:rsidRDefault="008A32B6" w:rsidP="00AC68E7">
                            <w:pPr>
                              <w:pStyle w:val="FigureCaption"/>
                              <w:rPr>
                                <w:lang w:val="es-ES"/>
                              </w:rPr>
                            </w:pPr>
                            <w:r w:rsidRPr="0024511C">
                              <w:rPr>
                                <w:lang w:val="es-ES"/>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857330" id="_x0000_s1032" type="#_x0000_t202" style="position:absolute;left:0;text-align:left;margin-left:0;margin-top:11.15pt;width:248.3pt;height:2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" stroked="f">
                <v:textbox inset="0,0,0,0">
                  <w:txbxContent>
                    <w:p w14:paraId="12305140" w14:textId="77777777" w:rsidR="008A32B6" w:rsidRDefault="008A32B6"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8A32B6" w:rsidRPr="0024511C" w:rsidRDefault="008A32B6" w:rsidP="00AC68E7">
                      <w:pPr>
                        <w:pStyle w:val="FigureCaption"/>
                        <w:rPr>
                          <w:lang w:val="es-ES"/>
                        </w:rPr>
                      </w:pPr>
                      <w:r w:rsidRPr="0024511C">
                        <w:rPr>
                          <w:lang w:val="es-ES"/>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la </w:t>
      </w:r>
      <w:proofErr w:type="spellStart"/>
      <w:r w:rsidRPr="00DF0050">
        <w:rPr>
          <w:rFonts w:ascii="Times New Roman" w:eastAsia="Times New Roman" w:hAnsi="Times New Roman" w:cs="Times New Roman"/>
          <w:sz w:val="18"/>
          <w:szCs w:val="20"/>
          <w:lang w:val="en-US"/>
        </w:rPr>
        <w:t>Figura</w:t>
      </w:r>
      <w:proofErr w:type="spellEnd"/>
      <w:r w:rsidRPr="00DF0050">
        <w:rPr>
          <w:rFonts w:ascii="Times New Roman" w:eastAsia="Times New Roman" w:hAnsi="Times New Roman" w:cs="Times New Roman"/>
          <w:sz w:val="18"/>
          <w:szCs w:val="20"/>
          <w:lang w:val="en-US"/>
        </w:rPr>
        <w:t xml:space="preserve"> 1…</w:t>
      </w:r>
    </w:p>
    <w:p w14:paraId="491D4A5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03BA2D73"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noProof/>
          <w:sz w:val="18"/>
          <w:szCs w:val="20"/>
          <w:lang w:val="en-US" w:eastAsia="es-ES"/>
        </w:rPr>
        <w:lastRenderedPageBreak/>
        <mc:AlternateContent>
          <mc:Choice Requires="wps">
            <w:drawing>
              <wp:anchor distT="0" distB="0" distL="114300" distR="114300" simplePos="0" relativeHeight="251665408" behindDoc="0" locked="0" layoutInCell="0" allowOverlap="1" wp14:anchorId="67680E35" wp14:editId="1DF5EA16">
                <wp:simplePos x="0" y="0"/>
                <wp:positionH relativeFrom="margin">
                  <wp:posOffset>3416935</wp:posOffset>
                </wp:positionH>
                <wp:positionV relativeFrom="margin">
                  <wp:posOffset>33553</wp:posOffset>
                </wp:positionV>
                <wp:extent cx="3154680" cy="4905375"/>
                <wp:effectExtent l="0" t="0" r="7620" b="952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2175CD" w14:textId="77777777" w:rsidR="008A32B6" w:rsidRPr="0024511C" w:rsidRDefault="008A32B6" w:rsidP="00AC68E7">
                            <w:pPr>
                              <w:pStyle w:val="TableTitle"/>
                              <w:rPr>
                                <w:lang w:val="es-ES"/>
                              </w:rPr>
                            </w:pPr>
                            <w:r w:rsidRPr="0024511C">
                              <w:rPr>
                                <w:lang w:val="es-ES"/>
                              </w:rPr>
                              <w:t>Tabla I</w:t>
                            </w:r>
                          </w:p>
                          <w:p w14:paraId="25B10933" w14:textId="77777777" w:rsidR="008A32B6" w:rsidRPr="0024511C" w:rsidRDefault="008A32B6" w:rsidP="00AC68E7">
                            <w:pPr>
                              <w:pStyle w:val="TableTitle"/>
                              <w:rPr>
                                <w:lang w:val="es-ES"/>
                              </w:rPr>
                            </w:pPr>
                            <w:r w:rsidRPr="0024511C">
                              <w:rPr>
                                <w:lang w:val="es-ES"/>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8A32B6" w:rsidRPr="0024511C"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8A32B6" w:rsidRPr="0024511C" w:rsidRDefault="008A32B6"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8A32B6" w:rsidRPr="0024511C" w:rsidRDefault="008A32B6"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76AD0CA" w14:textId="77777777" w:rsidR="008A32B6" w:rsidRPr="0024511C" w:rsidRDefault="008A32B6" w:rsidP="00E2389C">
                                  <w:pPr>
                                    <w:pStyle w:val="TableText"/>
                                    <w:rPr>
                                      <w:lang w:val="es-ES"/>
                                    </w:rPr>
                                  </w:pPr>
                                  <w:r w:rsidRPr="0024511C">
                                    <w:rPr>
                                      <w:lang w:val="es-ES"/>
                                    </w:rPr>
                                    <w:t xml:space="preserve">Conversion from Gaussian and CGS EMU to SI </w:t>
                                  </w:r>
                                  <w:r w:rsidRPr="0024511C">
                                    <w:rPr>
                                      <w:vertAlign w:val="superscript"/>
                                      <w:lang w:val="es-ES"/>
                                    </w:rPr>
                                    <w:t>a</w:t>
                                  </w:r>
                                </w:p>
                              </w:tc>
                            </w:tr>
                            <w:tr w:rsidR="008A32B6" w:rsidRPr="0024511C" w14:paraId="1F271267" w14:textId="77777777">
                              <w:tc>
                                <w:tcPr>
                                  <w:tcW w:w="720" w:type="dxa"/>
                                  <w:tcBorders>
                                    <w:top w:val="nil"/>
                                    <w:left w:val="nil"/>
                                    <w:bottom w:val="nil"/>
                                    <w:right w:val="nil"/>
                                  </w:tcBorders>
                                </w:tcPr>
                                <w:p w14:paraId="0EEF2D92" w14:textId="77777777" w:rsidR="008A32B6" w:rsidRPr="0024511C" w:rsidRDefault="008A32B6"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8A32B6" w:rsidRPr="0024511C" w:rsidRDefault="008A32B6"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C74928C" w14:textId="77777777" w:rsidR="008A32B6" w:rsidRPr="0024511C" w:rsidRDefault="008A32B6"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8A32B6" w:rsidRPr="0024511C" w14:paraId="3ACEC189" w14:textId="77777777">
                              <w:tc>
                                <w:tcPr>
                                  <w:tcW w:w="720" w:type="dxa"/>
                                  <w:tcBorders>
                                    <w:top w:val="nil"/>
                                    <w:left w:val="nil"/>
                                    <w:bottom w:val="nil"/>
                                    <w:right w:val="nil"/>
                                  </w:tcBorders>
                                </w:tcPr>
                                <w:p w14:paraId="38F9B18A" w14:textId="77777777" w:rsidR="008A32B6" w:rsidRPr="0024511C" w:rsidRDefault="008A32B6"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8A32B6" w:rsidRPr="0024511C" w:rsidRDefault="008A32B6" w:rsidP="00E2389C">
                                  <w:pPr>
                                    <w:pStyle w:val="TableText"/>
                                    <w:ind w:firstLine="0"/>
                                    <w:rPr>
                                      <w:lang w:val="es-ES"/>
                                    </w:rPr>
                                  </w:pPr>
                                  <w:r w:rsidRPr="0024511C">
                                    <w:rPr>
                                      <w:lang w:val="es-ES"/>
                                    </w:rPr>
                                    <w:t xml:space="preserve">magnetic flux density, </w:t>
                                  </w:r>
                                </w:p>
                                <w:p w14:paraId="136B02E6" w14:textId="77777777" w:rsidR="008A32B6" w:rsidRPr="0024511C" w:rsidRDefault="008A32B6" w:rsidP="00E2389C">
                                  <w:pPr>
                                    <w:pStyle w:val="TableText"/>
                                    <w:ind w:firstLine="0"/>
                                    <w:rPr>
                                      <w:lang w:val="es-ES"/>
                                    </w:rPr>
                                  </w:pPr>
                                  <w:r w:rsidRPr="0024511C">
                                    <w:rPr>
                                      <w:lang w:val="es-ES"/>
                                    </w:rPr>
                                    <w:t>magnetic induction</w:t>
                                  </w:r>
                                </w:p>
                              </w:tc>
                              <w:tc>
                                <w:tcPr>
                                  <w:tcW w:w="2610" w:type="dxa"/>
                                  <w:tcBorders>
                                    <w:top w:val="nil"/>
                                    <w:left w:val="nil"/>
                                    <w:bottom w:val="nil"/>
                                    <w:right w:val="nil"/>
                                  </w:tcBorders>
                                </w:tcPr>
                                <w:p w14:paraId="0B5AF0A6" w14:textId="77777777" w:rsidR="008A32B6" w:rsidRPr="0024511C" w:rsidRDefault="008A32B6"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8A32B6" w:rsidRPr="0024511C" w14:paraId="2A0E5FE9" w14:textId="77777777">
                              <w:tc>
                                <w:tcPr>
                                  <w:tcW w:w="720" w:type="dxa"/>
                                  <w:tcBorders>
                                    <w:top w:val="nil"/>
                                    <w:left w:val="nil"/>
                                    <w:bottom w:val="nil"/>
                                    <w:right w:val="nil"/>
                                  </w:tcBorders>
                                </w:tcPr>
                                <w:p w14:paraId="28E36536" w14:textId="77777777" w:rsidR="008A32B6" w:rsidRPr="0024511C" w:rsidRDefault="008A32B6"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8A32B6" w:rsidRPr="0024511C" w:rsidRDefault="008A32B6"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6011E86C" w14:textId="77777777" w:rsidR="008A32B6" w:rsidRPr="0024511C" w:rsidRDefault="008A32B6"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8A32B6" w:rsidRPr="0024511C" w14:paraId="3D28B712" w14:textId="77777777">
                              <w:tc>
                                <w:tcPr>
                                  <w:tcW w:w="720" w:type="dxa"/>
                                  <w:tcBorders>
                                    <w:top w:val="nil"/>
                                    <w:left w:val="nil"/>
                                    <w:bottom w:val="nil"/>
                                    <w:right w:val="nil"/>
                                  </w:tcBorders>
                                </w:tcPr>
                                <w:p w14:paraId="04823DF9" w14:textId="77777777" w:rsidR="008A32B6" w:rsidRPr="0024511C" w:rsidRDefault="008A32B6"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8A32B6" w:rsidRPr="0024511C" w:rsidRDefault="008A32B6"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1B7AB11F" w14:textId="77777777" w:rsidR="008A32B6" w:rsidRPr="0024511C" w:rsidRDefault="008A32B6" w:rsidP="00E2389C">
                                  <w:pPr>
                                    <w:pStyle w:val="TableText"/>
                                    <w:ind w:firstLine="0"/>
                                    <w:rPr>
                                      <w:lang w:val="es-ES"/>
                                    </w:rPr>
                                  </w:pPr>
                                  <w:r w:rsidRPr="0024511C">
                                    <w:rPr>
                                      <w:lang w:val="es-ES"/>
                                    </w:rPr>
                                    <w:t xml:space="preserve">1 erg/G = 1 emu </w:t>
                                  </w:r>
                                </w:p>
                                <w:p w14:paraId="4CE9B745"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8A32B6" w:rsidRPr="0024511C" w14:paraId="3D766BD9" w14:textId="77777777">
                              <w:tc>
                                <w:tcPr>
                                  <w:tcW w:w="720" w:type="dxa"/>
                                  <w:tcBorders>
                                    <w:top w:val="nil"/>
                                    <w:left w:val="nil"/>
                                    <w:bottom w:val="nil"/>
                                    <w:right w:val="nil"/>
                                  </w:tcBorders>
                                </w:tcPr>
                                <w:p w14:paraId="5E0401AF" w14:textId="77777777" w:rsidR="008A32B6" w:rsidRPr="0024511C" w:rsidRDefault="008A32B6"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8A32B6" w:rsidRPr="0024511C" w:rsidRDefault="008A32B6"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9E88558" w14:textId="77777777" w:rsidR="008A32B6" w:rsidRPr="0024511C" w:rsidRDefault="008A32B6"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78505915"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8A32B6" w:rsidRPr="0024511C" w14:paraId="0C3E6F01" w14:textId="77777777">
                              <w:tc>
                                <w:tcPr>
                                  <w:tcW w:w="720" w:type="dxa"/>
                                  <w:tcBorders>
                                    <w:top w:val="nil"/>
                                    <w:left w:val="nil"/>
                                    <w:bottom w:val="nil"/>
                                    <w:right w:val="nil"/>
                                  </w:tcBorders>
                                </w:tcPr>
                                <w:p w14:paraId="031428FF" w14:textId="77777777" w:rsidR="008A32B6" w:rsidRPr="0024511C" w:rsidRDefault="008A32B6"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8A32B6" w:rsidRPr="0024511C" w:rsidRDefault="008A32B6"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DAACB1A" w14:textId="77777777" w:rsidR="008A32B6" w:rsidRPr="0024511C" w:rsidRDefault="008A32B6"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8A32B6" w:rsidRPr="0024511C" w14:paraId="419D2805" w14:textId="77777777">
                              <w:tc>
                                <w:tcPr>
                                  <w:tcW w:w="720" w:type="dxa"/>
                                  <w:tcBorders>
                                    <w:top w:val="nil"/>
                                    <w:left w:val="nil"/>
                                    <w:bottom w:val="nil"/>
                                    <w:right w:val="nil"/>
                                  </w:tcBorders>
                                </w:tcPr>
                                <w:p w14:paraId="52352293" w14:textId="77777777" w:rsidR="008A32B6" w:rsidRPr="0024511C" w:rsidRDefault="008A32B6"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8A32B6" w:rsidRPr="0024511C" w:rsidRDefault="008A32B6"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769D1A9" w14:textId="77777777" w:rsidR="008A32B6" w:rsidRPr="0024511C" w:rsidRDefault="008A32B6" w:rsidP="00E2389C">
                                  <w:pPr>
                                    <w:pStyle w:val="TableText"/>
                                    <w:ind w:firstLine="0"/>
                                    <w:rPr>
                                      <w:lang w:val="es-ES"/>
                                    </w:rPr>
                                  </w:pPr>
                                  <w:r w:rsidRPr="0024511C">
                                    <w:rPr>
                                      <w:lang w:val="es-ES"/>
                                    </w:rPr>
                                    <w:t xml:space="preserve">1 erg/(G·g) = 1 emu/g </w:t>
                                  </w:r>
                                  <w:r w:rsidRPr="0024511C">
                                    <w:rPr>
                                      <w:lang w:val="es-ES"/>
                                    </w:rPr>
                                    <w:sym w:font="Symbol" w:char="F0AE"/>
                                  </w:r>
                                  <w:r w:rsidRPr="0024511C">
                                    <w:rPr>
                                      <w:lang w:val="es-ES"/>
                                    </w:rPr>
                                    <w:t xml:space="preserve"> 1 A·m</w:t>
                                  </w:r>
                                  <w:r w:rsidRPr="0024511C">
                                    <w:rPr>
                                      <w:vertAlign w:val="superscript"/>
                                      <w:lang w:val="es-ES"/>
                                    </w:rPr>
                                    <w:t>2</w:t>
                                  </w:r>
                                  <w:r w:rsidRPr="0024511C">
                                    <w:rPr>
                                      <w:lang w:val="es-ES"/>
                                    </w:rPr>
                                    <w:t>/kg</w:t>
                                  </w:r>
                                </w:p>
                              </w:tc>
                            </w:tr>
                            <w:tr w:rsidR="008A32B6" w:rsidRPr="0024511C" w14:paraId="21917487" w14:textId="77777777">
                              <w:tc>
                                <w:tcPr>
                                  <w:tcW w:w="720" w:type="dxa"/>
                                  <w:tcBorders>
                                    <w:top w:val="nil"/>
                                    <w:left w:val="nil"/>
                                    <w:bottom w:val="nil"/>
                                    <w:right w:val="nil"/>
                                  </w:tcBorders>
                                </w:tcPr>
                                <w:p w14:paraId="451529AC" w14:textId="77777777" w:rsidR="008A32B6" w:rsidRPr="0024511C" w:rsidRDefault="008A32B6"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8A32B6" w:rsidRPr="0024511C" w:rsidRDefault="008A32B6" w:rsidP="00E2389C">
                                  <w:pPr>
                                    <w:pStyle w:val="TableText"/>
                                    <w:ind w:firstLine="0"/>
                                    <w:rPr>
                                      <w:lang w:val="es-ES"/>
                                    </w:rPr>
                                  </w:pPr>
                                  <w:r w:rsidRPr="0024511C">
                                    <w:rPr>
                                      <w:lang w:val="es-ES"/>
                                    </w:rPr>
                                    <w:t xml:space="preserve">magnetic dipole </w:t>
                                  </w:r>
                                </w:p>
                                <w:p w14:paraId="290B4415" w14:textId="77777777" w:rsidR="008A32B6" w:rsidRPr="0024511C" w:rsidRDefault="008A32B6"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303FA994" w14:textId="77777777" w:rsidR="008A32B6" w:rsidRPr="0024511C" w:rsidRDefault="008A32B6" w:rsidP="00E2389C">
                                  <w:pPr>
                                    <w:pStyle w:val="TableText"/>
                                    <w:ind w:firstLine="0"/>
                                    <w:rPr>
                                      <w:lang w:val="es-ES"/>
                                    </w:rPr>
                                  </w:pPr>
                                  <w:r w:rsidRPr="0024511C">
                                    <w:rPr>
                                      <w:lang w:val="es-ES"/>
                                    </w:rPr>
                                    <w:t xml:space="preserve">1 erg/G = 1 emu </w:t>
                                  </w:r>
                                </w:p>
                                <w:p w14:paraId="15596557"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10</w:t>
                                  </w:r>
                                  <w:r w:rsidRPr="0024511C">
                                    <w:rPr>
                                      <w:lang w:val="es-ES"/>
                                    </w:rPr>
                                    <w:t xml:space="preserve"> Wb·m</w:t>
                                  </w:r>
                                </w:p>
                              </w:tc>
                            </w:tr>
                            <w:tr w:rsidR="008A32B6" w:rsidRPr="0024511C" w14:paraId="3776C47A" w14:textId="77777777">
                              <w:tc>
                                <w:tcPr>
                                  <w:tcW w:w="720" w:type="dxa"/>
                                  <w:tcBorders>
                                    <w:top w:val="nil"/>
                                    <w:left w:val="nil"/>
                                    <w:bottom w:val="nil"/>
                                    <w:right w:val="nil"/>
                                  </w:tcBorders>
                                </w:tcPr>
                                <w:p w14:paraId="6430222D" w14:textId="77777777" w:rsidR="008A32B6" w:rsidRPr="0024511C" w:rsidRDefault="008A32B6"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8A32B6" w:rsidRPr="0024511C" w:rsidRDefault="008A32B6"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6EF6BB72" w14:textId="77777777" w:rsidR="008A32B6" w:rsidRPr="0024511C" w:rsidRDefault="008A32B6"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A81FA94"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w:t>
                                  </w:r>
                                </w:p>
                              </w:tc>
                            </w:tr>
                            <w:tr w:rsidR="008A32B6" w:rsidRPr="0024511C" w14:paraId="759C152E" w14:textId="77777777">
                              <w:tc>
                                <w:tcPr>
                                  <w:tcW w:w="720" w:type="dxa"/>
                                  <w:tcBorders>
                                    <w:top w:val="nil"/>
                                    <w:left w:val="nil"/>
                                    <w:bottom w:val="nil"/>
                                    <w:right w:val="nil"/>
                                  </w:tcBorders>
                                </w:tcPr>
                                <w:p w14:paraId="625C4573" w14:textId="77777777" w:rsidR="008A32B6" w:rsidRPr="0024511C" w:rsidRDefault="008A32B6"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8A32B6" w:rsidRPr="0024511C" w:rsidRDefault="008A32B6"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2313A73"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8A32B6" w:rsidRPr="0024511C" w14:paraId="2CF523CA" w14:textId="77777777">
                              <w:tc>
                                <w:tcPr>
                                  <w:tcW w:w="720" w:type="dxa"/>
                                  <w:tcBorders>
                                    <w:top w:val="nil"/>
                                    <w:left w:val="nil"/>
                                    <w:bottom w:val="nil"/>
                                    <w:right w:val="nil"/>
                                  </w:tcBorders>
                                </w:tcPr>
                                <w:p w14:paraId="7FE589E2" w14:textId="77777777" w:rsidR="008A32B6" w:rsidRPr="0024511C" w:rsidRDefault="008A32B6"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8A32B6" w:rsidRPr="0024511C" w:rsidRDefault="008A32B6"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5125FE2" w14:textId="77777777" w:rsidR="008A32B6" w:rsidRPr="0024511C" w:rsidRDefault="008A32B6"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8A32B6" w:rsidRPr="0024511C" w14:paraId="710BC006" w14:textId="77777777">
                              <w:tc>
                                <w:tcPr>
                                  <w:tcW w:w="720" w:type="dxa"/>
                                  <w:tcBorders>
                                    <w:top w:val="nil"/>
                                    <w:left w:val="nil"/>
                                    <w:bottom w:val="nil"/>
                                    <w:right w:val="nil"/>
                                  </w:tcBorders>
                                </w:tcPr>
                                <w:p w14:paraId="536AC92F" w14:textId="77777777" w:rsidR="008A32B6" w:rsidRPr="0024511C" w:rsidRDefault="008A32B6"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8A32B6" w:rsidRPr="0024511C" w:rsidRDefault="008A32B6"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3289DBA7"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8A32B6" w:rsidRPr="0024511C" w:rsidRDefault="008A32B6"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8A32B6" w:rsidRPr="0024511C" w14:paraId="4C3DFF6A" w14:textId="77777777">
                              <w:tc>
                                <w:tcPr>
                                  <w:tcW w:w="720" w:type="dxa"/>
                                  <w:tcBorders>
                                    <w:top w:val="nil"/>
                                    <w:left w:val="nil"/>
                                    <w:bottom w:val="nil"/>
                                    <w:right w:val="nil"/>
                                  </w:tcBorders>
                                </w:tcPr>
                                <w:p w14:paraId="6AD2AA20" w14:textId="77777777" w:rsidR="008A32B6" w:rsidRPr="0024511C" w:rsidRDefault="008A32B6"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8A32B6" w:rsidRPr="0024511C" w:rsidRDefault="008A32B6"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0F1184C" w14:textId="77777777" w:rsidR="008A32B6" w:rsidRPr="0024511C" w:rsidRDefault="008A32B6"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8A32B6" w:rsidRPr="0024511C" w14:paraId="6E1AE629" w14:textId="77777777">
                              <w:tc>
                                <w:tcPr>
                                  <w:tcW w:w="720" w:type="dxa"/>
                                  <w:tcBorders>
                                    <w:top w:val="nil"/>
                                    <w:left w:val="nil"/>
                                    <w:bottom w:val="nil"/>
                                    <w:right w:val="nil"/>
                                  </w:tcBorders>
                                </w:tcPr>
                                <w:p w14:paraId="017C5D41" w14:textId="77777777" w:rsidR="008A32B6" w:rsidRPr="0024511C" w:rsidRDefault="008A32B6"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8A32B6" w:rsidRPr="0024511C" w:rsidRDefault="008A32B6"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239389D1" w14:textId="77777777" w:rsidR="008A32B6" w:rsidRPr="0024511C" w:rsidRDefault="008A32B6"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8A32B6" w:rsidRPr="0024511C" w14:paraId="31344ED6" w14:textId="77777777">
                              <w:trPr>
                                <w:trHeight w:val="279"/>
                              </w:trPr>
                              <w:tc>
                                <w:tcPr>
                                  <w:tcW w:w="720" w:type="dxa"/>
                                  <w:tcBorders>
                                    <w:top w:val="nil"/>
                                    <w:left w:val="nil"/>
                                    <w:bottom w:val="double" w:sz="6" w:space="0" w:color="auto"/>
                                    <w:right w:val="nil"/>
                                  </w:tcBorders>
                                </w:tcPr>
                                <w:p w14:paraId="18FCA32D" w14:textId="77777777" w:rsidR="008A32B6" w:rsidRPr="0024511C" w:rsidRDefault="008A32B6"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8A32B6" w:rsidRPr="0024511C" w:rsidRDefault="008A32B6"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7AF0A8C"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8A32B6" w:rsidRPr="0024511C" w:rsidRDefault="008A32B6" w:rsidP="00AC68E7">
                            <w:pPr>
                              <w:pStyle w:val="FigureCaption"/>
                              <w:rPr>
                                <w:lang w:val="es-ES"/>
                              </w:rPr>
                            </w:pPr>
                            <w:r w:rsidRPr="0024511C">
                              <w:rPr>
                                <w:lang w:val="es-ES"/>
                              </w:rPr>
                              <w:t xml:space="preserve">Vertical lines are optional in tables. Statements that serve as captions for the entire table do not need footnote letters. </w:t>
                            </w:r>
                          </w:p>
                          <w:p w14:paraId="17E0D896" w14:textId="77777777" w:rsidR="008A32B6" w:rsidRPr="0024511C" w:rsidRDefault="008A32B6" w:rsidP="00AC68E7">
                            <w:pPr>
                              <w:pStyle w:val="FigureCaption"/>
                              <w:rPr>
                                <w:lang w:val="es-ES"/>
                              </w:rPr>
                            </w:pPr>
                            <w:r w:rsidRPr="0024511C">
                              <w:rPr>
                                <w:vertAlign w:val="superscript"/>
                                <w:lang w:val="es-ES"/>
                              </w:rPr>
                              <w:t>a</w:t>
                            </w:r>
                            <w:r w:rsidRPr="0024511C">
                              <w:rPr>
                                <w:lang w:val="es-ES"/>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680E35" id="_x0000_s1033" type="#_x0000_t202" style="position:absolute;left:0;text-align:left;margin-left:269.05pt;margin-top:2.65pt;width:248.4pt;height:386.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KR/QMgBAgAA6AMAAA4AAAAA&#10;AAAAAAAAAAAALgIAAGRycy9lMm9Eb2MueG1sUEsBAi0AFAAGAAgAAAAhAHXC17HgAAAACgEAAA8A&#10;AAAAAAAAAAAAAAAAWwQAAGRycy9kb3ducmV2LnhtbFBLBQYAAAAABAAEAPMAAABoBQAAAAA=&#10;" o:allowincell="f" stroked="f">
                <v:textbox inset="0,0,0,0">
                  <w:txbxContent>
                    <w:p w14:paraId="332175CD" w14:textId="77777777" w:rsidR="008A32B6" w:rsidRPr="0024511C" w:rsidRDefault="008A32B6" w:rsidP="00AC68E7">
                      <w:pPr>
                        <w:pStyle w:val="TableTitle"/>
                        <w:rPr>
                          <w:lang w:val="es-ES"/>
                        </w:rPr>
                      </w:pPr>
                      <w:r w:rsidRPr="0024511C">
                        <w:rPr>
                          <w:lang w:val="es-ES"/>
                        </w:rPr>
                        <w:t>Tabla I</w:t>
                      </w:r>
                    </w:p>
                    <w:p w14:paraId="25B10933" w14:textId="77777777" w:rsidR="008A32B6" w:rsidRPr="0024511C" w:rsidRDefault="008A32B6" w:rsidP="00AC68E7">
                      <w:pPr>
                        <w:pStyle w:val="TableTitle"/>
                        <w:rPr>
                          <w:lang w:val="es-ES"/>
                        </w:rPr>
                      </w:pPr>
                      <w:r w:rsidRPr="0024511C">
                        <w:rPr>
                          <w:lang w:val="es-ES"/>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8A32B6" w:rsidRPr="0024511C"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8A32B6" w:rsidRPr="0024511C" w:rsidRDefault="008A32B6"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8A32B6" w:rsidRPr="0024511C" w:rsidRDefault="008A32B6"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76AD0CA" w14:textId="77777777" w:rsidR="008A32B6" w:rsidRPr="0024511C" w:rsidRDefault="008A32B6" w:rsidP="00E2389C">
                            <w:pPr>
                              <w:pStyle w:val="TableText"/>
                              <w:rPr>
                                <w:lang w:val="es-ES"/>
                              </w:rPr>
                            </w:pPr>
                            <w:r w:rsidRPr="0024511C">
                              <w:rPr>
                                <w:lang w:val="es-ES"/>
                              </w:rPr>
                              <w:t xml:space="preserve">Conversion from Gaussian and CGS EMU to SI </w:t>
                            </w:r>
                            <w:r w:rsidRPr="0024511C">
                              <w:rPr>
                                <w:vertAlign w:val="superscript"/>
                                <w:lang w:val="es-ES"/>
                              </w:rPr>
                              <w:t>a</w:t>
                            </w:r>
                          </w:p>
                        </w:tc>
                      </w:tr>
                      <w:tr w:rsidR="008A32B6" w:rsidRPr="0024511C" w14:paraId="1F271267" w14:textId="77777777">
                        <w:tc>
                          <w:tcPr>
                            <w:tcW w:w="720" w:type="dxa"/>
                            <w:tcBorders>
                              <w:top w:val="nil"/>
                              <w:left w:val="nil"/>
                              <w:bottom w:val="nil"/>
                              <w:right w:val="nil"/>
                            </w:tcBorders>
                          </w:tcPr>
                          <w:p w14:paraId="0EEF2D92" w14:textId="77777777" w:rsidR="008A32B6" w:rsidRPr="0024511C" w:rsidRDefault="008A32B6"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8A32B6" w:rsidRPr="0024511C" w:rsidRDefault="008A32B6"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C74928C" w14:textId="77777777" w:rsidR="008A32B6" w:rsidRPr="0024511C" w:rsidRDefault="008A32B6"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8A32B6" w:rsidRPr="0024511C" w14:paraId="3ACEC189" w14:textId="77777777">
                        <w:tc>
                          <w:tcPr>
                            <w:tcW w:w="720" w:type="dxa"/>
                            <w:tcBorders>
                              <w:top w:val="nil"/>
                              <w:left w:val="nil"/>
                              <w:bottom w:val="nil"/>
                              <w:right w:val="nil"/>
                            </w:tcBorders>
                          </w:tcPr>
                          <w:p w14:paraId="38F9B18A" w14:textId="77777777" w:rsidR="008A32B6" w:rsidRPr="0024511C" w:rsidRDefault="008A32B6"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8A32B6" w:rsidRPr="0024511C" w:rsidRDefault="008A32B6" w:rsidP="00E2389C">
                            <w:pPr>
                              <w:pStyle w:val="TableText"/>
                              <w:ind w:firstLine="0"/>
                              <w:rPr>
                                <w:lang w:val="es-ES"/>
                              </w:rPr>
                            </w:pPr>
                            <w:r w:rsidRPr="0024511C">
                              <w:rPr>
                                <w:lang w:val="es-ES"/>
                              </w:rPr>
                              <w:t xml:space="preserve">magnetic flux density, </w:t>
                            </w:r>
                          </w:p>
                          <w:p w14:paraId="136B02E6" w14:textId="77777777" w:rsidR="008A32B6" w:rsidRPr="0024511C" w:rsidRDefault="008A32B6" w:rsidP="00E2389C">
                            <w:pPr>
                              <w:pStyle w:val="TableText"/>
                              <w:ind w:firstLine="0"/>
                              <w:rPr>
                                <w:lang w:val="es-ES"/>
                              </w:rPr>
                            </w:pPr>
                            <w:r w:rsidRPr="0024511C">
                              <w:rPr>
                                <w:lang w:val="es-ES"/>
                              </w:rPr>
                              <w:t>magnetic induction</w:t>
                            </w:r>
                          </w:p>
                        </w:tc>
                        <w:tc>
                          <w:tcPr>
                            <w:tcW w:w="2610" w:type="dxa"/>
                            <w:tcBorders>
                              <w:top w:val="nil"/>
                              <w:left w:val="nil"/>
                              <w:bottom w:val="nil"/>
                              <w:right w:val="nil"/>
                            </w:tcBorders>
                          </w:tcPr>
                          <w:p w14:paraId="0B5AF0A6" w14:textId="77777777" w:rsidR="008A32B6" w:rsidRPr="0024511C" w:rsidRDefault="008A32B6"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8A32B6" w:rsidRPr="0024511C" w14:paraId="2A0E5FE9" w14:textId="77777777">
                        <w:tc>
                          <w:tcPr>
                            <w:tcW w:w="720" w:type="dxa"/>
                            <w:tcBorders>
                              <w:top w:val="nil"/>
                              <w:left w:val="nil"/>
                              <w:bottom w:val="nil"/>
                              <w:right w:val="nil"/>
                            </w:tcBorders>
                          </w:tcPr>
                          <w:p w14:paraId="28E36536" w14:textId="77777777" w:rsidR="008A32B6" w:rsidRPr="0024511C" w:rsidRDefault="008A32B6"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8A32B6" w:rsidRPr="0024511C" w:rsidRDefault="008A32B6"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6011E86C" w14:textId="77777777" w:rsidR="008A32B6" w:rsidRPr="0024511C" w:rsidRDefault="008A32B6"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8A32B6" w:rsidRPr="0024511C" w14:paraId="3D28B712" w14:textId="77777777">
                        <w:tc>
                          <w:tcPr>
                            <w:tcW w:w="720" w:type="dxa"/>
                            <w:tcBorders>
                              <w:top w:val="nil"/>
                              <w:left w:val="nil"/>
                              <w:bottom w:val="nil"/>
                              <w:right w:val="nil"/>
                            </w:tcBorders>
                          </w:tcPr>
                          <w:p w14:paraId="04823DF9" w14:textId="77777777" w:rsidR="008A32B6" w:rsidRPr="0024511C" w:rsidRDefault="008A32B6"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8A32B6" w:rsidRPr="0024511C" w:rsidRDefault="008A32B6"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1B7AB11F" w14:textId="77777777" w:rsidR="008A32B6" w:rsidRPr="0024511C" w:rsidRDefault="008A32B6" w:rsidP="00E2389C">
                            <w:pPr>
                              <w:pStyle w:val="TableText"/>
                              <w:ind w:firstLine="0"/>
                              <w:rPr>
                                <w:lang w:val="es-ES"/>
                              </w:rPr>
                            </w:pPr>
                            <w:r w:rsidRPr="0024511C">
                              <w:rPr>
                                <w:lang w:val="es-ES"/>
                              </w:rPr>
                              <w:t xml:space="preserve">1 erg/G = 1 emu </w:t>
                            </w:r>
                          </w:p>
                          <w:p w14:paraId="4CE9B745"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8A32B6" w:rsidRPr="0024511C" w14:paraId="3D766BD9" w14:textId="77777777">
                        <w:tc>
                          <w:tcPr>
                            <w:tcW w:w="720" w:type="dxa"/>
                            <w:tcBorders>
                              <w:top w:val="nil"/>
                              <w:left w:val="nil"/>
                              <w:bottom w:val="nil"/>
                              <w:right w:val="nil"/>
                            </w:tcBorders>
                          </w:tcPr>
                          <w:p w14:paraId="5E0401AF" w14:textId="77777777" w:rsidR="008A32B6" w:rsidRPr="0024511C" w:rsidRDefault="008A32B6"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8A32B6" w:rsidRPr="0024511C" w:rsidRDefault="008A32B6"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9E88558" w14:textId="77777777" w:rsidR="008A32B6" w:rsidRPr="0024511C" w:rsidRDefault="008A32B6"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78505915"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8A32B6" w:rsidRPr="0024511C" w14:paraId="0C3E6F01" w14:textId="77777777">
                        <w:tc>
                          <w:tcPr>
                            <w:tcW w:w="720" w:type="dxa"/>
                            <w:tcBorders>
                              <w:top w:val="nil"/>
                              <w:left w:val="nil"/>
                              <w:bottom w:val="nil"/>
                              <w:right w:val="nil"/>
                            </w:tcBorders>
                          </w:tcPr>
                          <w:p w14:paraId="031428FF" w14:textId="77777777" w:rsidR="008A32B6" w:rsidRPr="0024511C" w:rsidRDefault="008A32B6"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8A32B6" w:rsidRPr="0024511C" w:rsidRDefault="008A32B6"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DAACB1A" w14:textId="77777777" w:rsidR="008A32B6" w:rsidRPr="0024511C" w:rsidRDefault="008A32B6"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8A32B6" w:rsidRPr="0024511C" w14:paraId="419D2805" w14:textId="77777777">
                        <w:tc>
                          <w:tcPr>
                            <w:tcW w:w="720" w:type="dxa"/>
                            <w:tcBorders>
                              <w:top w:val="nil"/>
                              <w:left w:val="nil"/>
                              <w:bottom w:val="nil"/>
                              <w:right w:val="nil"/>
                            </w:tcBorders>
                          </w:tcPr>
                          <w:p w14:paraId="52352293" w14:textId="77777777" w:rsidR="008A32B6" w:rsidRPr="0024511C" w:rsidRDefault="008A32B6"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8A32B6" w:rsidRPr="0024511C" w:rsidRDefault="008A32B6"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769D1A9" w14:textId="77777777" w:rsidR="008A32B6" w:rsidRPr="0024511C" w:rsidRDefault="008A32B6" w:rsidP="00E2389C">
                            <w:pPr>
                              <w:pStyle w:val="TableText"/>
                              <w:ind w:firstLine="0"/>
                              <w:rPr>
                                <w:lang w:val="es-ES"/>
                              </w:rPr>
                            </w:pPr>
                            <w:r w:rsidRPr="0024511C">
                              <w:rPr>
                                <w:lang w:val="es-ES"/>
                              </w:rPr>
                              <w:t xml:space="preserve">1 erg/(G·g) = 1 emu/g </w:t>
                            </w:r>
                            <w:r w:rsidRPr="0024511C">
                              <w:rPr>
                                <w:lang w:val="es-ES"/>
                              </w:rPr>
                              <w:sym w:font="Symbol" w:char="F0AE"/>
                            </w:r>
                            <w:r w:rsidRPr="0024511C">
                              <w:rPr>
                                <w:lang w:val="es-ES"/>
                              </w:rPr>
                              <w:t xml:space="preserve"> 1 A·m</w:t>
                            </w:r>
                            <w:r w:rsidRPr="0024511C">
                              <w:rPr>
                                <w:vertAlign w:val="superscript"/>
                                <w:lang w:val="es-ES"/>
                              </w:rPr>
                              <w:t>2</w:t>
                            </w:r>
                            <w:r w:rsidRPr="0024511C">
                              <w:rPr>
                                <w:lang w:val="es-ES"/>
                              </w:rPr>
                              <w:t>/kg</w:t>
                            </w:r>
                          </w:p>
                        </w:tc>
                      </w:tr>
                      <w:tr w:rsidR="008A32B6" w:rsidRPr="0024511C" w14:paraId="21917487" w14:textId="77777777">
                        <w:tc>
                          <w:tcPr>
                            <w:tcW w:w="720" w:type="dxa"/>
                            <w:tcBorders>
                              <w:top w:val="nil"/>
                              <w:left w:val="nil"/>
                              <w:bottom w:val="nil"/>
                              <w:right w:val="nil"/>
                            </w:tcBorders>
                          </w:tcPr>
                          <w:p w14:paraId="451529AC" w14:textId="77777777" w:rsidR="008A32B6" w:rsidRPr="0024511C" w:rsidRDefault="008A32B6"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8A32B6" w:rsidRPr="0024511C" w:rsidRDefault="008A32B6" w:rsidP="00E2389C">
                            <w:pPr>
                              <w:pStyle w:val="TableText"/>
                              <w:ind w:firstLine="0"/>
                              <w:rPr>
                                <w:lang w:val="es-ES"/>
                              </w:rPr>
                            </w:pPr>
                            <w:r w:rsidRPr="0024511C">
                              <w:rPr>
                                <w:lang w:val="es-ES"/>
                              </w:rPr>
                              <w:t xml:space="preserve">magnetic dipole </w:t>
                            </w:r>
                          </w:p>
                          <w:p w14:paraId="290B4415" w14:textId="77777777" w:rsidR="008A32B6" w:rsidRPr="0024511C" w:rsidRDefault="008A32B6"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303FA994" w14:textId="77777777" w:rsidR="008A32B6" w:rsidRPr="0024511C" w:rsidRDefault="008A32B6" w:rsidP="00E2389C">
                            <w:pPr>
                              <w:pStyle w:val="TableText"/>
                              <w:ind w:firstLine="0"/>
                              <w:rPr>
                                <w:lang w:val="es-ES"/>
                              </w:rPr>
                            </w:pPr>
                            <w:r w:rsidRPr="0024511C">
                              <w:rPr>
                                <w:lang w:val="es-ES"/>
                              </w:rPr>
                              <w:t xml:space="preserve">1 erg/G = 1 emu </w:t>
                            </w:r>
                          </w:p>
                          <w:p w14:paraId="15596557"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10</w:t>
                            </w:r>
                            <w:r w:rsidRPr="0024511C">
                              <w:rPr>
                                <w:lang w:val="es-ES"/>
                              </w:rPr>
                              <w:t xml:space="preserve"> Wb·m</w:t>
                            </w:r>
                          </w:p>
                        </w:tc>
                      </w:tr>
                      <w:tr w:rsidR="008A32B6" w:rsidRPr="0024511C" w14:paraId="3776C47A" w14:textId="77777777">
                        <w:tc>
                          <w:tcPr>
                            <w:tcW w:w="720" w:type="dxa"/>
                            <w:tcBorders>
                              <w:top w:val="nil"/>
                              <w:left w:val="nil"/>
                              <w:bottom w:val="nil"/>
                              <w:right w:val="nil"/>
                            </w:tcBorders>
                          </w:tcPr>
                          <w:p w14:paraId="6430222D" w14:textId="77777777" w:rsidR="008A32B6" w:rsidRPr="0024511C" w:rsidRDefault="008A32B6"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8A32B6" w:rsidRPr="0024511C" w:rsidRDefault="008A32B6"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6EF6BB72" w14:textId="77777777" w:rsidR="008A32B6" w:rsidRPr="0024511C" w:rsidRDefault="008A32B6"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A81FA94" w14:textId="77777777" w:rsidR="008A32B6" w:rsidRPr="0024511C" w:rsidRDefault="008A32B6"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w:t>
                            </w:r>
                          </w:p>
                        </w:tc>
                      </w:tr>
                      <w:tr w:rsidR="008A32B6" w:rsidRPr="0024511C" w14:paraId="759C152E" w14:textId="77777777">
                        <w:tc>
                          <w:tcPr>
                            <w:tcW w:w="720" w:type="dxa"/>
                            <w:tcBorders>
                              <w:top w:val="nil"/>
                              <w:left w:val="nil"/>
                              <w:bottom w:val="nil"/>
                              <w:right w:val="nil"/>
                            </w:tcBorders>
                          </w:tcPr>
                          <w:p w14:paraId="625C4573" w14:textId="77777777" w:rsidR="008A32B6" w:rsidRPr="0024511C" w:rsidRDefault="008A32B6"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8A32B6" w:rsidRPr="0024511C" w:rsidRDefault="008A32B6"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2313A73"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8A32B6" w:rsidRPr="0024511C" w14:paraId="2CF523CA" w14:textId="77777777">
                        <w:tc>
                          <w:tcPr>
                            <w:tcW w:w="720" w:type="dxa"/>
                            <w:tcBorders>
                              <w:top w:val="nil"/>
                              <w:left w:val="nil"/>
                              <w:bottom w:val="nil"/>
                              <w:right w:val="nil"/>
                            </w:tcBorders>
                          </w:tcPr>
                          <w:p w14:paraId="7FE589E2" w14:textId="77777777" w:rsidR="008A32B6" w:rsidRPr="0024511C" w:rsidRDefault="008A32B6"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8A32B6" w:rsidRPr="0024511C" w:rsidRDefault="008A32B6"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5125FE2" w14:textId="77777777" w:rsidR="008A32B6" w:rsidRPr="0024511C" w:rsidRDefault="008A32B6"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8A32B6" w:rsidRPr="0024511C" w14:paraId="710BC006" w14:textId="77777777">
                        <w:tc>
                          <w:tcPr>
                            <w:tcW w:w="720" w:type="dxa"/>
                            <w:tcBorders>
                              <w:top w:val="nil"/>
                              <w:left w:val="nil"/>
                              <w:bottom w:val="nil"/>
                              <w:right w:val="nil"/>
                            </w:tcBorders>
                          </w:tcPr>
                          <w:p w14:paraId="536AC92F" w14:textId="77777777" w:rsidR="008A32B6" w:rsidRPr="0024511C" w:rsidRDefault="008A32B6"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8A32B6" w:rsidRPr="0024511C" w:rsidRDefault="008A32B6"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3289DBA7"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8A32B6" w:rsidRPr="0024511C" w:rsidRDefault="008A32B6"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8A32B6" w:rsidRPr="0024511C" w14:paraId="4C3DFF6A" w14:textId="77777777">
                        <w:tc>
                          <w:tcPr>
                            <w:tcW w:w="720" w:type="dxa"/>
                            <w:tcBorders>
                              <w:top w:val="nil"/>
                              <w:left w:val="nil"/>
                              <w:bottom w:val="nil"/>
                              <w:right w:val="nil"/>
                            </w:tcBorders>
                          </w:tcPr>
                          <w:p w14:paraId="6AD2AA20" w14:textId="77777777" w:rsidR="008A32B6" w:rsidRPr="0024511C" w:rsidRDefault="008A32B6"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8A32B6" w:rsidRPr="0024511C" w:rsidRDefault="008A32B6"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0F1184C" w14:textId="77777777" w:rsidR="008A32B6" w:rsidRPr="0024511C" w:rsidRDefault="008A32B6"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8A32B6" w:rsidRPr="0024511C" w14:paraId="6E1AE629" w14:textId="77777777">
                        <w:tc>
                          <w:tcPr>
                            <w:tcW w:w="720" w:type="dxa"/>
                            <w:tcBorders>
                              <w:top w:val="nil"/>
                              <w:left w:val="nil"/>
                              <w:bottom w:val="nil"/>
                              <w:right w:val="nil"/>
                            </w:tcBorders>
                          </w:tcPr>
                          <w:p w14:paraId="017C5D41" w14:textId="77777777" w:rsidR="008A32B6" w:rsidRPr="0024511C" w:rsidRDefault="008A32B6"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8A32B6" w:rsidRPr="0024511C" w:rsidRDefault="008A32B6"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239389D1" w14:textId="77777777" w:rsidR="008A32B6" w:rsidRPr="0024511C" w:rsidRDefault="008A32B6"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8A32B6" w:rsidRPr="0024511C" w14:paraId="31344ED6" w14:textId="77777777">
                        <w:trPr>
                          <w:trHeight w:val="279"/>
                        </w:trPr>
                        <w:tc>
                          <w:tcPr>
                            <w:tcW w:w="720" w:type="dxa"/>
                            <w:tcBorders>
                              <w:top w:val="nil"/>
                              <w:left w:val="nil"/>
                              <w:bottom w:val="double" w:sz="6" w:space="0" w:color="auto"/>
                              <w:right w:val="nil"/>
                            </w:tcBorders>
                          </w:tcPr>
                          <w:p w14:paraId="18FCA32D" w14:textId="77777777" w:rsidR="008A32B6" w:rsidRPr="0024511C" w:rsidRDefault="008A32B6"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8A32B6" w:rsidRPr="0024511C" w:rsidRDefault="008A32B6"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7AF0A8C" w14:textId="77777777" w:rsidR="008A32B6" w:rsidRPr="0024511C" w:rsidRDefault="008A32B6"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8A32B6" w:rsidRPr="0024511C" w:rsidRDefault="008A32B6" w:rsidP="00AC68E7">
                      <w:pPr>
                        <w:pStyle w:val="FigureCaption"/>
                        <w:rPr>
                          <w:lang w:val="es-ES"/>
                        </w:rPr>
                      </w:pPr>
                      <w:r w:rsidRPr="0024511C">
                        <w:rPr>
                          <w:lang w:val="es-ES"/>
                        </w:rPr>
                        <w:t xml:space="preserve">Vertical lines are optional in tables. Statements that serve as captions for the entire table do not need footnote letters. </w:t>
                      </w:r>
                    </w:p>
                    <w:p w14:paraId="17E0D896" w14:textId="77777777" w:rsidR="008A32B6" w:rsidRPr="0024511C" w:rsidRDefault="008A32B6" w:rsidP="00AC68E7">
                      <w:pPr>
                        <w:pStyle w:val="FigureCaption"/>
                        <w:rPr>
                          <w:lang w:val="es-ES"/>
                        </w:rPr>
                      </w:pPr>
                      <w:r w:rsidRPr="0024511C">
                        <w:rPr>
                          <w:vertAlign w:val="superscript"/>
                          <w:lang w:val="es-ES"/>
                        </w:rPr>
                        <w:t>a</w:t>
                      </w:r>
                      <w:r w:rsidRPr="0024511C">
                        <w:rPr>
                          <w:lang w:val="es-ES"/>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la </w:t>
      </w:r>
      <w:proofErr w:type="spellStart"/>
      <w:r w:rsidRPr="00DF0050">
        <w:rPr>
          <w:rFonts w:ascii="Times New Roman" w:eastAsia="Times New Roman" w:hAnsi="Times New Roman" w:cs="Times New Roman"/>
          <w:sz w:val="18"/>
          <w:szCs w:val="20"/>
          <w:lang w:val="en-US"/>
        </w:rPr>
        <w:t>Tabla</w:t>
      </w:r>
      <w:proofErr w:type="spellEnd"/>
      <w:r w:rsidRPr="00DF0050">
        <w:rPr>
          <w:rFonts w:ascii="Times New Roman" w:eastAsia="Times New Roman" w:hAnsi="Times New Roman" w:cs="Times New Roman"/>
          <w:sz w:val="18"/>
          <w:szCs w:val="20"/>
          <w:lang w:val="en-US"/>
        </w:rPr>
        <w:t xml:space="preserve"> I …</w:t>
      </w:r>
    </w:p>
    <w:p w14:paraId="186E4496"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XXXXXXXXXXXXXXXXXXXXXXXXXXXXXXXXXXX.</w:t>
      </w:r>
    </w:p>
    <w:p w14:paraId="5949DD9F"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 xml:space="preserve">XXXXXXXXXXXXXXXXXXXXXXXXXXXXXXXXXXXXXXXXXXXXXXXXXXXXXXXXXXXXXXXXXXXXXXXXXXXXXXXXXXXXXXXXXXXXXXXXXXXXXXXX </w:t>
      </w:r>
    </w:p>
    <w:p w14:paraId="01C80045" w14:textId="77777777" w:rsidR="00AC68E7" w:rsidRPr="00DF0050"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n-US"/>
        </w:rPr>
      </w:pPr>
      <w:proofErr w:type="spellStart"/>
      <w:r w:rsidRPr="00DF0050">
        <w:rPr>
          <w:rFonts w:ascii="Times New Roman" w:eastAsia="Times New Roman" w:hAnsi="Times New Roman" w:cs="Times New Roman"/>
          <w:i/>
          <w:iCs/>
          <w:color w:val="0098CD"/>
          <w:sz w:val="20"/>
          <w:szCs w:val="20"/>
          <w:lang w:val="en-US"/>
        </w:rPr>
        <w:t>Evaluación</w:t>
      </w:r>
      <w:proofErr w:type="spellEnd"/>
      <w:r w:rsidRPr="00DF0050">
        <w:rPr>
          <w:rFonts w:ascii="Times New Roman" w:eastAsia="Times New Roman" w:hAnsi="Times New Roman" w:cs="Times New Roman"/>
          <w:i/>
          <w:iCs/>
          <w:color w:val="0098CD"/>
          <w:sz w:val="20"/>
          <w:szCs w:val="20"/>
          <w:lang w:val="en-US"/>
        </w:rPr>
        <w:t xml:space="preserve"> 2</w:t>
      </w:r>
    </w:p>
    <w:p w14:paraId="70BF12EE"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r w:rsidRPr="00DF0050">
        <w:rPr>
          <w:rFonts w:ascii="Times New Roman" w:eastAsia="Times New Roman" w:hAnsi="Times New Roman" w:cs="Times New Roman"/>
          <w:sz w:val="18"/>
          <w:szCs w:val="20"/>
          <w:lang w:val="en-US"/>
        </w:rPr>
        <w:t>XXXXXXXXXXXXXXXXXXXXXXXXXXXXXXXXXXXXXXXXXXXXXXXXXXXXXXXXXXXXXXXXXXXXXXXXXXXXXXXXXXXXXXXXXXXXXXXXXXXXXXXXXXXXXXXXXXXXXXXX</w:t>
      </w:r>
    </w:p>
    <w:p w14:paraId="6D4639AF"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3A1FDDD8"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738E7744" w14:textId="34BC5CC1"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VI. Discussion</w:t>
      </w:r>
    </w:p>
    <w:p w14:paraId="3B8256B4"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Tras</w:t>
      </w:r>
      <w:proofErr w:type="spellEnd"/>
      <w:r w:rsidRPr="00DF0050">
        <w:rPr>
          <w:rFonts w:ascii="Times New Roman" w:eastAsia="Times New Roman" w:hAnsi="Times New Roman" w:cs="Times New Roman"/>
          <w:sz w:val="18"/>
          <w:szCs w:val="20"/>
          <w:lang w:val="en-US"/>
        </w:rPr>
        <w:t xml:space="preserve"> la </w:t>
      </w:r>
      <w:proofErr w:type="spellStart"/>
      <w:r w:rsidRPr="00DF0050">
        <w:rPr>
          <w:rFonts w:ascii="Times New Roman" w:eastAsia="Times New Roman" w:hAnsi="Times New Roman" w:cs="Times New Roman"/>
          <w:sz w:val="18"/>
          <w:szCs w:val="20"/>
          <w:lang w:val="en-US"/>
        </w:rPr>
        <w:t>presentación</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objetiva</w:t>
      </w:r>
      <w:proofErr w:type="spellEnd"/>
      <w:r w:rsidRPr="00DF0050">
        <w:rPr>
          <w:rFonts w:ascii="Times New Roman" w:eastAsia="Times New Roman" w:hAnsi="Times New Roman" w:cs="Times New Roman"/>
          <w:sz w:val="18"/>
          <w:szCs w:val="20"/>
          <w:lang w:val="en-US"/>
        </w:rPr>
        <w:t xml:space="preserve"> de los </w:t>
      </w:r>
      <w:proofErr w:type="spellStart"/>
      <w:r w:rsidRPr="00DF0050">
        <w:rPr>
          <w:rFonts w:ascii="Times New Roman" w:eastAsia="Times New Roman" w:hAnsi="Times New Roman" w:cs="Times New Roman"/>
          <w:sz w:val="18"/>
          <w:szCs w:val="20"/>
          <w:lang w:val="en-US"/>
        </w:rPr>
        <w:t>resultado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querrá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aportar</w:t>
      </w:r>
      <w:proofErr w:type="spellEnd"/>
      <w:r w:rsidRPr="00DF0050">
        <w:rPr>
          <w:rFonts w:ascii="Times New Roman" w:eastAsia="Times New Roman" w:hAnsi="Times New Roman" w:cs="Times New Roman"/>
          <w:sz w:val="18"/>
          <w:szCs w:val="20"/>
          <w:lang w:val="en-US"/>
        </w:rPr>
        <w:t xml:space="preserve"> una </w:t>
      </w:r>
      <w:proofErr w:type="spellStart"/>
      <w:r w:rsidRPr="00DF0050">
        <w:rPr>
          <w:rFonts w:ascii="Times New Roman" w:eastAsia="Times New Roman" w:hAnsi="Times New Roman" w:cs="Times New Roman"/>
          <w:sz w:val="18"/>
          <w:szCs w:val="20"/>
          <w:lang w:val="en-US"/>
        </w:rPr>
        <w:t>discusión</w:t>
      </w:r>
      <w:proofErr w:type="spellEnd"/>
      <w:r w:rsidRPr="00DF0050">
        <w:rPr>
          <w:rFonts w:ascii="Times New Roman" w:eastAsia="Times New Roman" w:hAnsi="Times New Roman" w:cs="Times New Roman"/>
          <w:sz w:val="18"/>
          <w:szCs w:val="20"/>
          <w:lang w:val="en-US"/>
        </w:rPr>
        <w:t xml:space="preserve"> de los </w:t>
      </w:r>
      <w:proofErr w:type="spellStart"/>
      <w:r w:rsidRPr="00DF0050">
        <w:rPr>
          <w:rFonts w:ascii="Times New Roman" w:eastAsia="Times New Roman" w:hAnsi="Times New Roman" w:cs="Times New Roman"/>
          <w:sz w:val="18"/>
          <w:szCs w:val="20"/>
          <w:lang w:val="en-US"/>
        </w:rPr>
        <w:t>mismos</w:t>
      </w:r>
      <w:proofErr w:type="spellEnd"/>
      <w:r w:rsidRPr="00DF0050">
        <w:rPr>
          <w:rFonts w:ascii="Times New Roman" w:eastAsia="Times New Roman" w:hAnsi="Times New Roman" w:cs="Times New Roman"/>
          <w:sz w:val="18"/>
          <w:szCs w:val="20"/>
          <w:lang w:val="en-US"/>
        </w:rPr>
        <w:t>.</w:t>
      </w:r>
    </w:p>
    <w:p w14:paraId="1244F98E"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7B267EF8"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0EE1EDC0"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VII. Conclusion</w:t>
      </w:r>
    </w:p>
    <w:p w14:paraId="0C6AA9C2"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Resumen</w:t>
      </w:r>
      <w:proofErr w:type="spellEnd"/>
      <w:r w:rsidRPr="00DF0050">
        <w:rPr>
          <w:rFonts w:ascii="Times New Roman" w:eastAsia="Times New Roman" w:hAnsi="Times New Roman" w:cs="Times New Roman"/>
          <w:sz w:val="18"/>
          <w:szCs w:val="20"/>
          <w:lang w:val="en-US"/>
        </w:rPr>
        <w:t xml:space="preserve"> de las </w:t>
      </w:r>
      <w:proofErr w:type="spellStart"/>
      <w:r w:rsidRPr="00DF0050">
        <w:rPr>
          <w:rFonts w:ascii="Times New Roman" w:eastAsia="Times New Roman" w:hAnsi="Times New Roman" w:cs="Times New Roman"/>
          <w:sz w:val="18"/>
          <w:szCs w:val="20"/>
          <w:lang w:val="en-US"/>
        </w:rPr>
        <w:t>contribuciones</w:t>
      </w:r>
      <w:proofErr w:type="spellEnd"/>
      <w:r w:rsidRPr="00DF0050">
        <w:rPr>
          <w:rFonts w:ascii="Times New Roman" w:eastAsia="Times New Roman" w:hAnsi="Times New Roman" w:cs="Times New Roman"/>
          <w:sz w:val="18"/>
          <w:szCs w:val="20"/>
          <w:lang w:val="en-US"/>
        </w:rPr>
        <w:t xml:space="preserve"> del </w:t>
      </w:r>
      <w:proofErr w:type="spellStart"/>
      <w:r w:rsidRPr="00DF0050">
        <w:rPr>
          <w:rFonts w:ascii="Times New Roman" w:eastAsia="Times New Roman" w:hAnsi="Times New Roman" w:cs="Times New Roman"/>
          <w:sz w:val="18"/>
          <w:szCs w:val="20"/>
          <w:lang w:val="en-US"/>
        </w:rPr>
        <w:t>trabaj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el que </w:t>
      </w:r>
      <w:proofErr w:type="spellStart"/>
      <w:r w:rsidRPr="00DF0050">
        <w:rPr>
          <w:rFonts w:ascii="Times New Roman" w:eastAsia="Times New Roman" w:hAnsi="Times New Roman" w:cs="Times New Roman"/>
          <w:sz w:val="18"/>
          <w:szCs w:val="20"/>
          <w:lang w:val="en-US"/>
        </w:rPr>
        <w:t>relaciones</w:t>
      </w:r>
      <w:proofErr w:type="spellEnd"/>
      <w:r w:rsidRPr="00DF0050">
        <w:rPr>
          <w:rFonts w:ascii="Times New Roman" w:eastAsia="Times New Roman" w:hAnsi="Times New Roman" w:cs="Times New Roman"/>
          <w:sz w:val="18"/>
          <w:szCs w:val="20"/>
          <w:lang w:val="en-US"/>
        </w:rPr>
        <w:t xml:space="preserve"> las </w:t>
      </w:r>
      <w:proofErr w:type="spellStart"/>
      <w:r w:rsidRPr="00DF0050">
        <w:rPr>
          <w:rFonts w:ascii="Times New Roman" w:eastAsia="Times New Roman" w:hAnsi="Times New Roman" w:cs="Times New Roman"/>
          <w:sz w:val="18"/>
          <w:szCs w:val="20"/>
          <w:lang w:val="en-US"/>
        </w:rPr>
        <w:t>contribuciones</w:t>
      </w:r>
      <w:proofErr w:type="spellEnd"/>
      <w:r w:rsidRPr="00DF0050">
        <w:rPr>
          <w:rFonts w:ascii="Times New Roman" w:eastAsia="Times New Roman" w:hAnsi="Times New Roman" w:cs="Times New Roman"/>
          <w:sz w:val="18"/>
          <w:szCs w:val="20"/>
          <w:lang w:val="en-US"/>
        </w:rPr>
        <w:t xml:space="preserve"> y los </w:t>
      </w:r>
      <w:proofErr w:type="spellStart"/>
      <w:r w:rsidRPr="00DF0050">
        <w:rPr>
          <w:rFonts w:ascii="Times New Roman" w:eastAsia="Times New Roman" w:hAnsi="Times New Roman" w:cs="Times New Roman"/>
          <w:sz w:val="18"/>
          <w:szCs w:val="20"/>
          <w:lang w:val="en-US"/>
        </w:rPr>
        <w:t>resultado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obtenidos</w:t>
      </w:r>
      <w:proofErr w:type="spellEnd"/>
      <w:r w:rsidRPr="00DF0050">
        <w:rPr>
          <w:rFonts w:ascii="Times New Roman" w:eastAsia="Times New Roman" w:hAnsi="Times New Roman" w:cs="Times New Roman"/>
          <w:sz w:val="18"/>
          <w:szCs w:val="20"/>
          <w:lang w:val="en-US"/>
        </w:rPr>
        <w:t xml:space="preserve"> con los </w:t>
      </w:r>
      <w:proofErr w:type="spellStart"/>
      <w:r w:rsidRPr="00DF0050">
        <w:rPr>
          <w:rFonts w:ascii="Times New Roman" w:eastAsia="Times New Roman" w:hAnsi="Times New Roman" w:cs="Times New Roman"/>
          <w:sz w:val="18"/>
          <w:szCs w:val="20"/>
          <w:lang w:val="en-US"/>
        </w:rPr>
        <w:t>objetivos</w:t>
      </w:r>
      <w:proofErr w:type="spellEnd"/>
      <w:r w:rsidRPr="00DF0050">
        <w:rPr>
          <w:rFonts w:ascii="Times New Roman" w:eastAsia="Times New Roman" w:hAnsi="Times New Roman" w:cs="Times New Roman"/>
          <w:sz w:val="18"/>
          <w:szCs w:val="20"/>
          <w:lang w:val="en-US"/>
        </w:rPr>
        <w:t xml:space="preserve"> que </w:t>
      </w:r>
      <w:proofErr w:type="spellStart"/>
      <w:r w:rsidRPr="00DF0050">
        <w:rPr>
          <w:rFonts w:ascii="Times New Roman" w:eastAsia="Times New Roman" w:hAnsi="Times New Roman" w:cs="Times New Roman"/>
          <w:sz w:val="18"/>
          <w:szCs w:val="20"/>
          <w:lang w:val="en-US"/>
        </w:rPr>
        <w:t>había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planteado</w:t>
      </w:r>
      <w:proofErr w:type="spellEnd"/>
      <w:r w:rsidRPr="00DF0050">
        <w:rPr>
          <w:rFonts w:ascii="Times New Roman" w:eastAsia="Times New Roman" w:hAnsi="Times New Roman" w:cs="Times New Roman"/>
          <w:sz w:val="18"/>
          <w:szCs w:val="20"/>
          <w:lang w:val="en-US"/>
        </w:rPr>
        <w:t xml:space="preserve"> para el </w:t>
      </w:r>
      <w:proofErr w:type="spellStart"/>
      <w:r w:rsidRPr="00DF0050">
        <w:rPr>
          <w:rFonts w:ascii="Times New Roman" w:eastAsia="Times New Roman" w:hAnsi="Times New Roman" w:cs="Times New Roman"/>
          <w:sz w:val="18"/>
          <w:szCs w:val="20"/>
          <w:lang w:val="en-US"/>
        </w:rPr>
        <w:t>trabaj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discutiendo</w:t>
      </w:r>
      <w:proofErr w:type="spellEnd"/>
      <w:r w:rsidRPr="00DF0050">
        <w:rPr>
          <w:rFonts w:ascii="Times New Roman" w:eastAsia="Times New Roman" w:hAnsi="Times New Roman" w:cs="Times New Roman"/>
          <w:sz w:val="18"/>
          <w:szCs w:val="20"/>
          <w:lang w:val="en-US"/>
        </w:rPr>
        <w:t xml:space="preserve"> hasta </w:t>
      </w:r>
      <w:proofErr w:type="spellStart"/>
      <w:r w:rsidRPr="00DF0050">
        <w:rPr>
          <w:rFonts w:ascii="Times New Roman" w:eastAsia="Times New Roman" w:hAnsi="Times New Roman" w:cs="Times New Roman"/>
          <w:sz w:val="18"/>
          <w:szCs w:val="20"/>
          <w:lang w:val="en-US"/>
        </w:rPr>
        <w:t>qué</w:t>
      </w:r>
      <w:proofErr w:type="spellEnd"/>
      <w:r w:rsidRPr="00DF0050">
        <w:rPr>
          <w:rFonts w:ascii="Times New Roman" w:eastAsia="Times New Roman" w:hAnsi="Times New Roman" w:cs="Times New Roman"/>
          <w:sz w:val="18"/>
          <w:szCs w:val="20"/>
          <w:lang w:val="en-US"/>
        </w:rPr>
        <w:t xml:space="preserve"> punto has </w:t>
      </w:r>
      <w:proofErr w:type="spellStart"/>
      <w:r w:rsidRPr="00DF0050">
        <w:rPr>
          <w:rFonts w:ascii="Times New Roman" w:eastAsia="Times New Roman" w:hAnsi="Times New Roman" w:cs="Times New Roman"/>
          <w:sz w:val="18"/>
          <w:szCs w:val="20"/>
          <w:lang w:val="en-US"/>
        </w:rPr>
        <w:t>conseguido</w:t>
      </w:r>
      <w:proofErr w:type="spellEnd"/>
      <w:r w:rsidRPr="00DF0050">
        <w:rPr>
          <w:rFonts w:ascii="Times New Roman" w:eastAsia="Times New Roman" w:hAnsi="Times New Roman" w:cs="Times New Roman"/>
          <w:sz w:val="18"/>
          <w:szCs w:val="20"/>
          <w:lang w:val="en-US"/>
        </w:rPr>
        <w:t xml:space="preserve"> resolver los </w:t>
      </w:r>
      <w:proofErr w:type="spellStart"/>
      <w:r w:rsidRPr="00DF0050">
        <w:rPr>
          <w:rFonts w:ascii="Times New Roman" w:eastAsia="Times New Roman" w:hAnsi="Times New Roman" w:cs="Times New Roman"/>
          <w:sz w:val="18"/>
          <w:szCs w:val="20"/>
          <w:lang w:val="en-US"/>
        </w:rPr>
        <w:t>objetivo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planteados</w:t>
      </w:r>
      <w:proofErr w:type="spellEnd"/>
      <w:r w:rsidRPr="00DF0050">
        <w:rPr>
          <w:rFonts w:ascii="Times New Roman" w:eastAsia="Times New Roman" w:hAnsi="Times New Roman" w:cs="Times New Roman"/>
          <w:sz w:val="18"/>
          <w:szCs w:val="20"/>
          <w:lang w:val="en-US"/>
        </w:rPr>
        <w:t>.</w:t>
      </w:r>
    </w:p>
    <w:p w14:paraId="72FF2422"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Finalmente</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hablar</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líneas</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trabaj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futuro</w:t>
      </w:r>
      <w:proofErr w:type="spellEnd"/>
      <w:r w:rsidRPr="00DF0050">
        <w:rPr>
          <w:rFonts w:ascii="Times New Roman" w:eastAsia="Times New Roman" w:hAnsi="Times New Roman" w:cs="Times New Roman"/>
          <w:sz w:val="18"/>
          <w:szCs w:val="20"/>
          <w:lang w:val="en-US"/>
        </w:rPr>
        <w:t xml:space="preserve"> que </w:t>
      </w:r>
      <w:proofErr w:type="spellStart"/>
      <w:r w:rsidRPr="00DF0050">
        <w:rPr>
          <w:rFonts w:ascii="Times New Roman" w:eastAsia="Times New Roman" w:hAnsi="Times New Roman" w:cs="Times New Roman"/>
          <w:sz w:val="18"/>
          <w:szCs w:val="20"/>
          <w:lang w:val="en-US"/>
        </w:rPr>
        <w:t>podrían</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aportar</w:t>
      </w:r>
      <w:proofErr w:type="spellEnd"/>
      <w:r w:rsidRPr="00DF0050">
        <w:rPr>
          <w:rFonts w:ascii="Times New Roman" w:eastAsia="Times New Roman" w:hAnsi="Times New Roman" w:cs="Times New Roman"/>
          <w:sz w:val="18"/>
          <w:szCs w:val="20"/>
          <w:lang w:val="en-US"/>
        </w:rPr>
        <w:t xml:space="preserve"> valor </w:t>
      </w:r>
      <w:proofErr w:type="spellStart"/>
      <w:r w:rsidRPr="00DF0050">
        <w:rPr>
          <w:rFonts w:ascii="Times New Roman" w:eastAsia="Times New Roman" w:hAnsi="Times New Roman" w:cs="Times New Roman"/>
          <w:sz w:val="18"/>
          <w:szCs w:val="20"/>
          <w:lang w:val="en-US"/>
        </w:rPr>
        <w:t>añadido</w:t>
      </w:r>
      <w:proofErr w:type="spellEnd"/>
      <w:r w:rsidRPr="00DF0050">
        <w:rPr>
          <w:rFonts w:ascii="Times New Roman" w:eastAsia="Times New Roman" w:hAnsi="Times New Roman" w:cs="Times New Roman"/>
          <w:sz w:val="18"/>
          <w:szCs w:val="20"/>
          <w:lang w:val="en-US"/>
        </w:rPr>
        <w:t xml:space="preserve"> al TFM </w:t>
      </w:r>
      <w:proofErr w:type="spellStart"/>
      <w:r w:rsidRPr="00DF0050">
        <w:rPr>
          <w:rFonts w:ascii="Times New Roman" w:eastAsia="Times New Roman" w:hAnsi="Times New Roman" w:cs="Times New Roman"/>
          <w:sz w:val="18"/>
          <w:szCs w:val="20"/>
          <w:lang w:val="en-US"/>
        </w:rPr>
        <w:t>realizado</w:t>
      </w:r>
      <w:proofErr w:type="spellEnd"/>
      <w:r w:rsidRPr="00DF0050">
        <w:rPr>
          <w:rFonts w:ascii="Times New Roman" w:eastAsia="Times New Roman" w:hAnsi="Times New Roman" w:cs="Times New Roman"/>
          <w:sz w:val="18"/>
          <w:szCs w:val="20"/>
          <w:lang w:val="en-US"/>
        </w:rPr>
        <w:t xml:space="preserve">. La </w:t>
      </w:r>
      <w:proofErr w:type="spellStart"/>
      <w:r w:rsidRPr="00DF0050">
        <w:rPr>
          <w:rFonts w:ascii="Times New Roman" w:eastAsia="Times New Roman" w:hAnsi="Times New Roman" w:cs="Times New Roman"/>
          <w:sz w:val="18"/>
          <w:szCs w:val="20"/>
          <w:lang w:val="en-US"/>
        </w:rPr>
        <w:t>sección</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debería</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señalar</w:t>
      </w:r>
      <w:proofErr w:type="spellEnd"/>
      <w:r w:rsidRPr="00DF0050">
        <w:rPr>
          <w:rFonts w:ascii="Times New Roman" w:eastAsia="Times New Roman" w:hAnsi="Times New Roman" w:cs="Times New Roman"/>
          <w:sz w:val="18"/>
          <w:szCs w:val="20"/>
          <w:lang w:val="en-US"/>
        </w:rPr>
        <w:t xml:space="preserve"> las </w:t>
      </w:r>
      <w:proofErr w:type="spellStart"/>
      <w:r w:rsidRPr="00DF0050">
        <w:rPr>
          <w:rFonts w:ascii="Times New Roman" w:eastAsia="Times New Roman" w:hAnsi="Times New Roman" w:cs="Times New Roman"/>
          <w:sz w:val="18"/>
          <w:szCs w:val="20"/>
          <w:lang w:val="en-US"/>
        </w:rPr>
        <w:t>perspectivas</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futuro</w:t>
      </w:r>
      <w:proofErr w:type="spellEnd"/>
      <w:r w:rsidRPr="00DF0050">
        <w:rPr>
          <w:rFonts w:ascii="Times New Roman" w:eastAsia="Times New Roman" w:hAnsi="Times New Roman" w:cs="Times New Roman"/>
          <w:sz w:val="18"/>
          <w:szCs w:val="20"/>
          <w:lang w:val="en-US"/>
        </w:rPr>
        <w:t xml:space="preserve"> que </w:t>
      </w:r>
      <w:proofErr w:type="spellStart"/>
      <w:r w:rsidRPr="00DF0050">
        <w:rPr>
          <w:rFonts w:ascii="Times New Roman" w:eastAsia="Times New Roman" w:hAnsi="Times New Roman" w:cs="Times New Roman"/>
          <w:sz w:val="18"/>
          <w:szCs w:val="20"/>
          <w:lang w:val="en-US"/>
        </w:rPr>
        <w:t>abre</w:t>
      </w:r>
      <w:proofErr w:type="spellEnd"/>
      <w:r w:rsidRPr="00DF0050">
        <w:rPr>
          <w:rFonts w:ascii="Times New Roman" w:eastAsia="Times New Roman" w:hAnsi="Times New Roman" w:cs="Times New Roman"/>
          <w:sz w:val="18"/>
          <w:szCs w:val="20"/>
          <w:lang w:val="en-US"/>
        </w:rPr>
        <w:t xml:space="preserve"> el </w:t>
      </w:r>
      <w:proofErr w:type="spellStart"/>
      <w:r w:rsidRPr="00DF0050">
        <w:rPr>
          <w:rFonts w:ascii="Times New Roman" w:eastAsia="Times New Roman" w:hAnsi="Times New Roman" w:cs="Times New Roman"/>
          <w:sz w:val="18"/>
          <w:szCs w:val="20"/>
          <w:lang w:val="en-US"/>
        </w:rPr>
        <w:t>trabaj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desarrollado</w:t>
      </w:r>
      <w:proofErr w:type="spellEnd"/>
      <w:r w:rsidRPr="00DF0050">
        <w:rPr>
          <w:rFonts w:ascii="Times New Roman" w:eastAsia="Times New Roman" w:hAnsi="Times New Roman" w:cs="Times New Roman"/>
          <w:sz w:val="18"/>
          <w:szCs w:val="20"/>
          <w:lang w:val="en-US"/>
        </w:rPr>
        <w:t xml:space="preserve"> para el campo de </w:t>
      </w:r>
      <w:proofErr w:type="spellStart"/>
      <w:r w:rsidRPr="00DF0050">
        <w:rPr>
          <w:rFonts w:ascii="Times New Roman" w:eastAsia="Times New Roman" w:hAnsi="Times New Roman" w:cs="Times New Roman"/>
          <w:sz w:val="18"/>
          <w:szCs w:val="20"/>
          <w:lang w:val="en-US"/>
        </w:rPr>
        <w:t>estudi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definid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el </w:t>
      </w:r>
      <w:proofErr w:type="spellStart"/>
      <w:r w:rsidRPr="00DF0050">
        <w:rPr>
          <w:rFonts w:ascii="Times New Roman" w:eastAsia="Times New Roman" w:hAnsi="Times New Roman" w:cs="Times New Roman"/>
          <w:sz w:val="18"/>
          <w:szCs w:val="20"/>
          <w:lang w:val="en-US"/>
        </w:rPr>
        <w:t>fondo</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debe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justificar</w:t>
      </w:r>
      <w:proofErr w:type="spellEnd"/>
      <w:r w:rsidRPr="00DF0050">
        <w:rPr>
          <w:rFonts w:ascii="Times New Roman" w:eastAsia="Times New Roman" w:hAnsi="Times New Roman" w:cs="Times New Roman"/>
          <w:sz w:val="18"/>
          <w:szCs w:val="20"/>
          <w:lang w:val="en-US"/>
        </w:rPr>
        <w:t xml:space="preserve"> de </w:t>
      </w:r>
      <w:proofErr w:type="spellStart"/>
      <w:r w:rsidRPr="00DF0050">
        <w:rPr>
          <w:rFonts w:ascii="Times New Roman" w:eastAsia="Times New Roman" w:hAnsi="Times New Roman" w:cs="Times New Roman"/>
          <w:sz w:val="18"/>
          <w:szCs w:val="20"/>
          <w:lang w:val="en-US"/>
        </w:rPr>
        <w:t>qué</w:t>
      </w:r>
      <w:proofErr w:type="spellEnd"/>
      <w:r w:rsidRPr="00DF0050">
        <w:rPr>
          <w:rFonts w:ascii="Times New Roman" w:eastAsia="Times New Roman" w:hAnsi="Times New Roman" w:cs="Times New Roman"/>
          <w:sz w:val="18"/>
          <w:szCs w:val="20"/>
          <w:lang w:val="en-US"/>
        </w:rPr>
        <w:t xml:space="preserve"> modo </w:t>
      </w:r>
      <w:proofErr w:type="spellStart"/>
      <w:r w:rsidRPr="00DF0050">
        <w:rPr>
          <w:rFonts w:ascii="Times New Roman" w:eastAsia="Times New Roman" w:hAnsi="Times New Roman" w:cs="Times New Roman"/>
          <w:sz w:val="18"/>
          <w:szCs w:val="20"/>
          <w:lang w:val="en-US"/>
        </w:rPr>
        <w:t>puede</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emplearse</w:t>
      </w:r>
      <w:proofErr w:type="spellEnd"/>
      <w:r w:rsidRPr="00DF0050">
        <w:rPr>
          <w:rFonts w:ascii="Times New Roman" w:eastAsia="Times New Roman" w:hAnsi="Times New Roman" w:cs="Times New Roman"/>
          <w:sz w:val="18"/>
          <w:szCs w:val="20"/>
          <w:lang w:val="en-US"/>
        </w:rPr>
        <w:t xml:space="preserve"> la </w:t>
      </w:r>
      <w:proofErr w:type="spellStart"/>
      <w:r w:rsidRPr="00DF0050">
        <w:rPr>
          <w:rFonts w:ascii="Times New Roman" w:eastAsia="Times New Roman" w:hAnsi="Times New Roman" w:cs="Times New Roman"/>
          <w:sz w:val="18"/>
          <w:szCs w:val="20"/>
          <w:lang w:val="en-US"/>
        </w:rPr>
        <w:t>aportación</w:t>
      </w:r>
      <w:proofErr w:type="spellEnd"/>
      <w:r w:rsidRPr="00DF0050">
        <w:rPr>
          <w:rFonts w:ascii="Times New Roman" w:eastAsia="Times New Roman" w:hAnsi="Times New Roman" w:cs="Times New Roman"/>
          <w:sz w:val="18"/>
          <w:szCs w:val="20"/>
          <w:lang w:val="en-US"/>
        </w:rPr>
        <w:t xml:space="preserve"> que has </w:t>
      </w:r>
      <w:proofErr w:type="spellStart"/>
      <w:r w:rsidRPr="00DF0050">
        <w:rPr>
          <w:rFonts w:ascii="Times New Roman" w:eastAsia="Times New Roman" w:hAnsi="Times New Roman" w:cs="Times New Roman"/>
          <w:sz w:val="18"/>
          <w:szCs w:val="20"/>
          <w:lang w:val="en-US"/>
        </w:rPr>
        <w:t>desarrollado</w:t>
      </w:r>
      <w:proofErr w:type="spellEnd"/>
      <w:r w:rsidRPr="00DF0050">
        <w:rPr>
          <w:rFonts w:ascii="Times New Roman" w:eastAsia="Times New Roman" w:hAnsi="Times New Roman" w:cs="Times New Roman"/>
          <w:sz w:val="18"/>
          <w:szCs w:val="20"/>
          <w:lang w:val="en-US"/>
        </w:rPr>
        <w:t xml:space="preserve"> y </w: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qué</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campos</w:t>
      </w:r>
      <w:proofErr w:type="spellEnd"/>
      <w:r w:rsidRPr="00DF0050">
        <w:rPr>
          <w:rFonts w:ascii="Times New Roman" w:eastAsia="Times New Roman" w:hAnsi="Times New Roman" w:cs="Times New Roman"/>
          <w:sz w:val="18"/>
          <w:szCs w:val="20"/>
          <w:lang w:val="en-US"/>
        </w:rPr>
        <w:t>.</w:t>
      </w:r>
    </w:p>
    <w:p w14:paraId="411A1015"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1FE7C67B"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Appendix</w:t>
      </w:r>
    </w:p>
    <w:p w14:paraId="19B60FCA" w14:textId="77777777" w:rsidR="00AC68E7" w:rsidRPr="00DF0050"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n-US"/>
        </w:rPr>
      </w:pPr>
      <w:proofErr w:type="spellStart"/>
      <w:r w:rsidRPr="00DF0050">
        <w:rPr>
          <w:rFonts w:ascii="Times New Roman" w:eastAsia="Times New Roman" w:hAnsi="Times New Roman" w:cs="Times New Roman"/>
          <w:sz w:val="18"/>
          <w:szCs w:val="20"/>
          <w:lang w:val="en-US"/>
        </w:rPr>
        <w:t>Apéndices</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en</w:t>
      </w:r>
      <w:proofErr w:type="spellEnd"/>
      <w:r w:rsidRPr="00DF0050">
        <w:rPr>
          <w:rFonts w:ascii="Times New Roman" w:eastAsia="Times New Roman" w:hAnsi="Times New Roman" w:cs="Times New Roman"/>
          <w:sz w:val="18"/>
          <w:szCs w:val="20"/>
          <w:lang w:val="en-US"/>
        </w:rPr>
        <w:t xml:space="preserve"> </w:t>
      </w:r>
      <w:proofErr w:type="spellStart"/>
      <w:r w:rsidRPr="00DF0050">
        <w:rPr>
          <w:rFonts w:ascii="Times New Roman" w:eastAsia="Times New Roman" w:hAnsi="Times New Roman" w:cs="Times New Roman"/>
          <w:sz w:val="18"/>
          <w:szCs w:val="20"/>
          <w:lang w:val="en-US"/>
        </w:rPr>
        <w:t>caso</w:t>
      </w:r>
      <w:proofErr w:type="spellEnd"/>
      <w:r w:rsidRPr="00DF0050">
        <w:rPr>
          <w:rFonts w:ascii="Times New Roman" w:eastAsia="Times New Roman" w:hAnsi="Times New Roman" w:cs="Times New Roman"/>
          <w:sz w:val="18"/>
          <w:szCs w:val="20"/>
          <w:lang w:val="en-US"/>
        </w:rPr>
        <w:t xml:space="preserve"> de ser </w:t>
      </w:r>
      <w:proofErr w:type="spellStart"/>
      <w:r w:rsidRPr="00DF0050">
        <w:rPr>
          <w:rFonts w:ascii="Times New Roman" w:eastAsia="Times New Roman" w:hAnsi="Times New Roman" w:cs="Times New Roman"/>
          <w:sz w:val="18"/>
          <w:szCs w:val="20"/>
          <w:lang w:val="en-US"/>
        </w:rPr>
        <w:t>necesario</w:t>
      </w:r>
      <w:proofErr w:type="spellEnd"/>
      <w:r w:rsidRPr="00DF0050">
        <w:rPr>
          <w:rFonts w:ascii="Times New Roman" w:eastAsia="Times New Roman" w:hAnsi="Times New Roman" w:cs="Times New Roman"/>
          <w:sz w:val="18"/>
          <w:szCs w:val="20"/>
          <w:lang w:val="en-US"/>
        </w:rPr>
        <w:t>.</w:t>
      </w:r>
    </w:p>
    <w:p w14:paraId="78886736"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23EC709D"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p w14:paraId="40A90363"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References</w:t>
      </w:r>
    </w:p>
    <w:p w14:paraId="2EF3CA54" w14:textId="77777777" w:rsidR="00AC68E7" w:rsidRPr="00DF0050" w:rsidRDefault="00AC68E7" w:rsidP="00AC68E7">
      <w:pPr>
        <w:pStyle w:val="References"/>
        <w:spacing w:before="240"/>
      </w:pPr>
      <w:r w:rsidRPr="00DF0050">
        <w:t xml:space="preserve">G. O. Young, “Synthetic structure of industrial plastics (Book style with paper title and editor),” </w:t>
      </w:r>
      <w:r w:rsidRPr="00DF0050">
        <w:tab/>
        <w:t xml:space="preserve">in </w:t>
      </w:r>
      <w:r w:rsidRPr="00DF0050">
        <w:rPr>
          <w:i/>
          <w:iCs/>
        </w:rPr>
        <w:t>Plastics</w:t>
      </w:r>
      <w:r w:rsidRPr="00DF0050">
        <w:t>, 2nd ed. vol. 3, J. Peters, Ed.  New York: McGraw-Hill, 1964, pp. 15–64.</w:t>
      </w:r>
    </w:p>
    <w:p w14:paraId="59A5B86E" w14:textId="77777777" w:rsidR="00AC68E7" w:rsidRPr="00DF0050" w:rsidRDefault="00AC68E7" w:rsidP="00AC68E7">
      <w:pPr>
        <w:pStyle w:val="References"/>
      </w:pPr>
      <w:r w:rsidRPr="00DF0050">
        <w:t xml:space="preserve">W.-K. Chen, </w:t>
      </w:r>
      <w:r w:rsidRPr="00DF0050">
        <w:rPr>
          <w:i/>
          <w:iCs/>
        </w:rPr>
        <w:t>Linear Networks and Systems</w:t>
      </w:r>
      <w:r w:rsidRPr="00DF0050">
        <w:t xml:space="preserve"> (Book style)</w:t>
      </w:r>
      <w:r w:rsidRPr="00DF0050">
        <w:rPr>
          <w:i/>
          <w:iCs/>
        </w:rPr>
        <w:t>.</w:t>
      </w:r>
      <w:r w:rsidRPr="00DF0050">
        <w:tab/>
        <w:t>Belmont, CA: Wadsworth, 1993, pp. 123–135.</w:t>
      </w:r>
    </w:p>
    <w:p w14:paraId="45A12B7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bookmarkEnd w:id="182"/>
    <w:p w14:paraId="530DC727" w14:textId="77777777" w:rsidR="00AC68E7" w:rsidRPr="00DF0050" w:rsidRDefault="00AC68E7" w:rsidP="00AC68E7">
      <w:pPr>
        <w:tabs>
          <w:tab w:val="right" w:pos="9498"/>
        </w:tabs>
        <w:spacing w:after="240"/>
        <w:rPr>
          <w:rFonts w:eastAsia="Times New Roman" w:cs="Arial"/>
          <w:lang w:val="en-US" w:eastAsia="es-ES"/>
        </w:rPr>
      </w:pPr>
    </w:p>
    <w:sectPr w:rsidR="00AC68E7" w:rsidRPr="00DF0050" w:rsidSect="00AC68E7">
      <w:headerReference w:type="default" r:id="rId49"/>
      <w:footerReference w:type="default" r:id="rId50"/>
      <w:type w:val="continuous"/>
      <w:pgSz w:w="11906" w:h="16838"/>
      <w:pgMar w:top="1418" w:right="851" w:bottom="1418" w:left="992" w:header="709" w:footer="709" w:gutter="0"/>
      <w:pgNumType w:start="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69494E" w14:textId="77777777" w:rsidR="00CA4ECD" w:rsidRDefault="00CA4ECD" w:rsidP="00320A2D">
      <w:pPr>
        <w:spacing w:after="0" w:line="240" w:lineRule="auto"/>
      </w:pPr>
      <w:r>
        <w:separator/>
      </w:r>
    </w:p>
  </w:endnote>
  <w:endnote w:type="continuationSeparator" w:id="0">
    <w:p w14:paraId="368B8DC5" w14:textId="77777777" w:rsidR="00CA4ECD" w:rsidRDefault="00CA4ECD"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NewRomanPSMT">
    <w:altName w:val="MS Mincho"/>
    <w:panose1 w:val="00000000000000000000"/>
    <w:charset w:val="00"/>
    <w:family w:val="roman"/>
    <w:notTrueType/>
    <w:pitch w:val="default"/>
    <w:sig w:usb0="00000001" w:usb1="08070000" w:usb2="00000010" w:usb3="00000000" w:csb0="0002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UnitOT">
    <w:altName w:val="Segoe Script"/>
    <w:panose1 w:val="00000000000000000000"/>
    <w:charset w:val="00"/>
    <w:family w:val="swiss"/>
    <w:notTrueType/>
    <w:pitch w:val="variable"/>
    <w:sig w:usb0="800000EF" w:usb1="5000207B" w:usb2="00000028" w:usb3="00000000" w:csb0="00000001" w:csb1="00000000"/>
  </w:font>
  <w:font w:name="Minion Pro">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6370857"/>
      <w:docPartObj>
        <w:docPartGallery w:val="Page Numbers (Bottom of Page)"/>
        <w:docPartUnique/>
      </w:docPartObj>
    </w:sdtPr>
    <w:sdtEndPr>
      <w:rPr>
        <w:sz w:val="18"/>
        <w:szCs w:val="18"/>
      </w:rPr>
    </w:sdtEndPr>
    <w:sdtContent>
      <w:p w14:paraId="788FD656" w14:textId="77777777" w:rsidR="008A32B6" w:rsidRPr="00EB510A" w:rsidRDefault="008A32B6">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Pr="00D1183A">
          <w:rPr>
            <w:noProof/>
            <w:sz w:val="18"/>
            <w:szCs w:val="18"/>
            <w:lang w:val="es-ES"/>
          </w:rPr>
          <w:t>1</w:t>
        </w:r>
        <w:r w:rsidRPr="00EB510A">
          <w:rPr>
            <w:sz w:val="18"/>
            <w:szCs w:val="18"/>
          </w:rPr>
          <w:fldChar w:fldCharType="end"/>
        </w:r>
      </w:p>
    </w:sdtContent>
  </w:sdt>
  <w:p w14:paraId="411E9010" w14:textId="0CC5E788" w:rsidR="008A32B6" w:rsidRPr="00EB510A" w:rsidRDefault="008A32B6">
    <w:pPr>
      <w:pStyle w:val="Piedepgina"/>
      <w:contextualSpacing/>
      <w:rPr>
        <w:sz w:val="18"/>
        <w:szCs w:val="18"/>
      </w:rPr>
    </w:pPr>
    <w:r>
      <w:rPr>
        <w:sz w:val="18"/>
        <w:szCs w:val="18"/>
      </w:rPr>
      <w:t>Segmentación semántica RGB-D para navegación en interiore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3629E" w14:textId="77777777" w:rsidR="008A32B6" w:rsidRPr="0031091B" w:rsidRDefault="008A32B6" w:rsidP="0031091B">
    <w:pPr>
      <w:pStyle w:val="Piedepgina"/>
      <w:contextualSpacing/>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905269158"/>
      <w:docPartObj>
        <w:docPartGallery w:val="Page Numbers (Bottom of Page)"/>
        <w:docPartUnique/>
      </w:docPartObj>
    </w:sdtPr>
    <w:sdtContent>
      <w:p w14:paraId="36141D5D" w14:textId="77777777" w:rsidR="008A32B6" w:rsidRDefault="008A32B6" w:rsidP="00E2389C">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sdtContent>
  </w:sdt>
  <w:p w14:paraId="3CB7589E" w14:textId="77777777" w:rsidR="008A32B6" w:rsidRPr="0031091B" w:rsidRDefault="008A32B6" w:rsidP="0031091B">
    <w:pPr>
      <w:pStyle w:val="Piedepgina"/>
      <w:ind w:right="360"/>
      <w:contextualSpacing/>
      <w:rPr>
        <w:sz w:val="18"/>
        <w:szCs w:val="18"/>
      </w:rPr>
    </w:pPr>
    <w:r w:rsidRPr="00EB510A">
      <w:rPr>
        <w:sz w:val="18"/>
        <w:szCs w:val="18"/>
      </w:rPr>
      <w:t>Título del TF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62F97A" w14:textId="77777777" w:rsidR="008A32B6" w:rsidRPr="00EB510A" w:rsidRDefault="008A32B6">
    <w:pPr>
      <w:pStyle w:val="Piedepgina"/>
      <w:contextualSpacing/>
      <w:jc w:val="right"/>
      <w:rPr>
        <w:sz w:val="18"/>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6BA40" w14:textId="77777777" w:rsidR="008A32B6" w:rsidRPr="00EB510A" w:rsidRDefault="008A32B6">
    <w:pPr>
      <w:pStyle w:val="Piedepgina"/>
      <w:contextualSpacing/>
      <w:jc w:val="right"/>
      <w:rPr>
        <w:sz w:val="18"/>
        <w:szCs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842B8" w14:textId="77777777" w:rsidR="008A32B6" w:rsidRPr="00EB510A" w:rsidRDefault="008A32B6">
    <w:pPr>
      <w:pStyle w:val="Piedepgina"/>
      <w:contextualSpacing/>
      <w:jc w:val="righ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D8F6D9" w14:textId="77777777" w:rsidR="00CA4ECD" w:rsidRDefault="00CA4ECD" w:rsidP="00320A2D">
      <w:pPr>
        <w:spacing w:after="0" w:line="240" w:lineRule="auto"/>
      </w:pPr>
      <w:r>
        <w:separator/>
      </w:r>
    </w:p>
  </w:footnote>
  <w:footnote w:type="continuationSeparator" w:id="0">
    <w:p w14:paraId="67AFB99F" w14:textId="77777777" w:rsidR="00CA4ECD" w:rsidRDefault="00CA4ECD"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3E0AF" w14:textId="068E7908" w:rsidR="008A32B6" w:rsidRPr="00EB510A" w:rsidRDefault="008A32B6" w:rsidP="001259FB">
    <w:pPr>
      <w:pStyle w:val="Encabezado"/>
      <w:contextualSpacing/>
      <w:jc w:val="right"/>
      <w:rPr>
        <w:sz w:val="18"/>
        <w:szCs w:val="18"/>
      </w:rPr>
    </w:pPr>
    <w:r>
      <w:rPr>
        <w:sz w:val="18"/>
        <w:szCs w:val="18"/>
      </w:rPr>
      <w:t>Mikel Aldalur Corta</w:t>
    </w:r>
    <w:r w:rsidRPr="00EB510A">
      <w:rPr>
        <w:sz w:val="18"/>
        <w:szCs w:val="18"/>
      </w:rPr>
      <w:ptab w:relativeTo="margin" w:alignment="center" w:leader="none"/>
    </w:r>
    <w:r w:rsidRPr="00EB510A">
      <w:rPr>
        <w:sz w:val="18"/>
        <w:szCs w:val="18"/>
      </w:rPr>
      <w:ptab w:relativeTo="margin" w:alignment="right" w:leader="none"/>
    </w:r>
    <w:r w:rsidRPr="00EB510A">
      <w:rPr>
        <w:sz w:val="18"/>
        <w:szCs w:val="18"/>
      </w:rPr>
      <w:t xml:space="preserve">Máster Universitario en </w:t>
    </w:r>
    <w:r>
      <w:rPr>
        <w:sz w:val="18"/>
        <w:szCs w:val="18"/>
      </w:rPr>
      <w:t>Inteligencia Artific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2217DE" w14:textId="77777777" w:rsidR="008A32B6" w:rsidRPr="00F62A9B" w:rsidRDefault="008A32B6" w:rsidP="00E2389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AB117" w14:textId="77777777" w:rsidR="008A32B6" w:rsidRPr="00F62A9B" w:rsidRDefault="008A32B6" w:rsidP="00E2389C">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39EC3" w14:textId="77777777" w:rsidR="008A32B6" w:rsidRPr="00F62A9B" w:rsidRDefault="008A32B6" w:rsidP="00E2389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3A877D64"/>
    <w:multiLevelType w:val="singleLevel"/>
    <w:tmpl w:val="FEE2AA5C"/>
    <w:lvl w:ilvl="0">
      <w:start w:val="1"/>
      <w:numFmt w:val="decimal"/>
      <w:pStyle w:val="References"/>
      <w:lvlText w:val="[%1]"/>
      <w:lvlJc w:val="left"/>
      <w:pPr>
        <w:ind w:left="360" w:hanging="360"/>
      </w:pPr>
      <w:rPr>
        <w:color w:val="0098CD"/>
      </w:rPr>
    </w:lvl>
  </w:abstractNum>
  <w:abstractNum w:abstractNumId="2" w15:restartNumberingAfterBreak="0">
    <w:nsid w:val="5A6B7C25"/>
    <w:multiLevelType w:val="hybridMultilevel"/>
    <w:tmpl w:val="C2E66B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5C6602A8"/>
    <w:multiLevelType w:val="hybridMultilevel"/>
    <w:tmpl w:val="EF009D28"/>
    <w:lvl w:ilvl="0" w:tplc="C9B6C172">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7D1850FC"/>
    <w:multiLevelType w:val="hybridMultilevel"/>
    <w:tmpl w:val="198E9C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
  </w:num>
  <w:num w:numId="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7AA8"/>
    <w:rsid w:val="0001321C"/>
    <w:rsid w:val="00022232"/>
    <w:rsid w:val="00026999"/>
    <w:rsid w:val="0003764B"/>
    <w:rsid w:val="00044E00"/>
    <w:rsid w:val="00053135"/>
    <w:rsid w:val="00072E74"/>
    <w:rsid w:val="000823CA"/>
    <w:rsid w:val="000C32E6"/>
    <w:rsid w:val="000F41B5"/>
    <w:rsid w:val="000F5340"/>
    <w:rsid w:val="00107E17"/>
    <w:rsid w:val="00112650"/>
    <w:rsid w:val="0011371D"/>
    <w:rsid w:val="00124A0F"/>
    <w:rsid w:val="001259FB"/>
    <w:rsid w:val="00141D24"/>
    <w:rsid w:val="001621C6"/>
    <w:rsid w:val="00177FEE"/>
    <w:rsid w:val="00190C7C"/>
    <w:rsid w:val="001D2559"/>
    <w:rsid w:val="001D32F4"/>
    <w:rsid w:val="001D5957"/>
    <w:rsid w:val="001E222A"/>
    <w:rsid w:val="001E24BA"/>
    <w:rsid w:val="001E4514"/>
    <w:rsid w:val="001E697C"/>
    <w:rsid w:val="001F3EF2"/>
    <w:rsid w:val="00216E92"/>
    <w:rsid w:val="00240DB5"/>
    <w:rsid w:val="0024507B"/>
    <w:rsid w:val="002459F9"/>
    <w:rsid w:val="0025038C"/>
    <w:rsid w:val="00256F18"/>
    <w:rsid w:val="00265CC1"/>
    <w:rsid w:val="002711AC"/>
    <w:rsid w:val="002711C5"/>
    <w:rsid w:val="002737B2"/>
    <w:rsid w:val="002969CE"/>
    <w:rsid w:val="002D2E89"/>
    <w:rsid w:val="002F3D80"/>
    <w:rsid w:val="003058F4"/>
    <w:rsid w:val="0031091B"/>
    <w:rsid w:val="00316273"/>
    <w:rsid w:val="00320A2D"/>
    <w:rsid w:val="00321B22"/>
    <w:rsid w:val="00330989"/>
    <w:rsid w:val="003329C8"/>
    <w:rsid w:val="00343BBF"/>
    <w:rsid w:val="003472D0"/>
    <w:rsid w:val="00352773"/>
    <w:rsid w:val="00354049"/>
    <w:rsid w:val="0035464B"/>
    <w:rsid w:val="00356D64"/>
    <w:rsid w:val="0036568C"/>
    <w:rsid w:val="003726BD"/>
    <w:rsid w:val="00372AF4"/>
    <w:rsid w:val="003A76AC"/>
    <w:rsid w:val="003B3009"/>
    <w:rsid w:val="003C47AA"/>
    <w:rsid w:val="003D44B0"/>
    <w:rsid w:val="003F57E0"/>
    <w:rsid w:val="003F7155"/>
    <w:rsid w:val="00404CB1"/>
    <w:rsid w:val="00405E81"/>
    <w:rsid w:val="00405F16"/>
    <w:rsid w:val="00440116"/>
    <w:rsid w:val="00445A67"/>
    <w:rsid w:val="00446660"/>
    <w:rsid w:val="00453603"/>
    <w:rsid w:val="0046398F"/>
    <w:rsid w:val="00474058"/>
    <w:rsid w:val="0049185C"/>
    <w:rsid w:val="004E1D39"/>
    <w:rsid w:val="004E35D5"/>
    <w:rsid w:val="004E7D3F"/>
    <w:rsid w:val="004F1822"/>
    <w:rsid w:val="004F7724"/>
    <w:rsid w:val="00512338"/>
    <w:rsid w:val="00516A69"/>
    <w:rsid w:val="005178DD"/>
    <w:rsid w:val="0053106E"/>
    <w:rsid w:val="00531376"/>
    <w:rsid w:val="00532355"/>
    <w:rsid w:val="005514FA"/>
    <w:rsid w:val="00551836"/>
    <w:rsid w:val="0056407E"/>
    <w:rsid w:val="00572843"/>
    <w:rsid w:val="005A0C28"/>
    <w:rsid w:val="005A236E"/>
    <w:rsid w:val="005A2BF1"/>
    <w:rsid w:val="005A332F"/>
    <w:rsid w:val="005B6CB3"/>
    <w:rsid w:val="005D011D"/>
    <w:rsid w:val="005D4CE7"/>
    <w:rsid w:val="005D77AF"/>
    <w:rsid w:val="005E0EF0"/>
    <w:rsid w:val="005F1BA2"/>
    <w:rsid w:val="005F1DCC"/>
    <w:rsid w:val="005F5CC3"/>
    <w:rsid w:val="0061080A"/>
    <w:rsid w:val="006162D4"/>
    <w:rsid w:val="00621B30"/>
    <w:rsid w:val="006235A7"/>
    <w:rsid w:val="006238FF"/>
    <w:rsid w:val="00624CFE"/>
    <w:rsid w:val="006255C2"/>
    <w:rsid w:val="006263E6"/>
    <w:rsid w:val="00626D73"/>
    <w:rsid w:val="006405AE"/>
    <w:rsid w:val="00643577"/>
    <w:rsid w:val="00643BD1"/>
    <w:rsid w:val="006545E9"/>
    <w:rsid w:val="00657329"/>
    <w:rsid w:val="006611BA"/>
    <w:rsid w:val="00664BF0"/>
    <w:rsid w:val="0067155C"/>
    <w:rsid w:val="00680662"/>
    <w:rsid w:val="006936C8"/>
    <w:rsid w:val="006A6764"/>
    <w:rsid w:val="006A6A78"/>
    <w:rsid w:val="006A700A"/>
    <w:rsid w:val="006A7C74"/>
    <w:rsid w:val="006B6E24"/>
    <w:rsid w:val="006D2B55"/>
    <w:rsid w:val="006D36F9"/>
    <w:rsid w:val="006D5AC7"/>
    <w:rsid w:val="006D65CC"/>
    <w:rsid w:val="006D7422"/>
    <w:rsid w:val="006E0B6D"/>
    <w:rsid w:val="006F018E"/>
    <w:rsid w:val="006F6F24"/>
    <w:rsid w:val="00703117"/>
    <w:rsid w:val="00706AAE"/>
    <w:rsid w:val="007316A4"/>
    <w:rsid w:val="00735F8C"/>
    <w:rsid w:val="00747540"/>
    <w:rsid w:val="00751949"/>
    <w:rsid w:val="00752B9E"/>
    <w:rsid w:val="00773EAA"/>
    <w:rsid w:val="00774EA5"/>
    <w:rsid w:val="00780433"/>
    <w:rsid w:val="0078634A"/>
    <w:rsid w:val="00790217"/>
    <w:rsid w:val="00792C84"/>
    <w:rsid w:val="00793A5E"/>
    <w:rsid w:val="00794FBA"/>
    <w:rsid w:val="007A113C"/>
    <w:rsid w:val="007A29F5"/>
    <w:rsid w:val="007A6316"/>
    <w:rsid w:val="007B2C11"/>
    <w:rsid w:val="007C64FB"/>
    <w:rsid w:val="007D0BFE"/>
    <w:rsid w:val="007D5C8E"/>
    <w:rsid w:val="007E0CB3"/>
    <w:rsid w:val="007E3D89"/>
    <w:rsid w:val="007F3071"/>
    <w:rsid w:val="00806E15"/>
    <w:rsid w:val="00812E9E"/>
    <w:rsid w:val="00823A1A"/>
    <w:rsid w:val="00853113"/>
    <w:rsid w:val="008606AB"/>
    <w:rsid w:val="00862020"/>
    <w:rsid w:val="00862964"/>
    <w:rsid w:val="00872F45"/>
    <w:rsid w:val="00881B67"/>
    <w:rsid w:val="008A32B6"/>
    <w:rsid w:val="008B4EA5"/>
    <w:rsid w:val="008B6B78"/>
    <w:rsid w:val="008D25C4"/>
    <w:rsid w:val="008E7256"/>
    <w:rsid w:val="008F3EC6"/>
    <w:rsid w:val="00905989"/>
    <w:rsid w:val="009112B6"/>
    <w:rsid w:val="00911E95"/>
    <w:rsid w:val="00922DE1"/>
    <w:rsid w:val="00923E13"/>
    <w:rsid w:val="00936907"/>
    <w:rsid w:val="00940A85"/>
    <w:rsid w:val="00944A9E"/>
    <w:rsid w:val="00956E90"/>
    <w:rsid w:val="00974247"/>
    <w:rsid w:val="00974C95"/>
    <w:rsid w:val="00983A60"/>
    <w:rsid w:val="00991B50"/>
    <w:rsid w:val="00997030"/>
    <w:rsid w:val="009A6CEB"/>
    <w:rsid w:val="009B2D7D"/>
    <w:rsid w:val="009D7D58"/>
    <w:rsid w:val="009F57A6"/>
    <w:rsid w:val="00A033A4"/>
    <w:rsid w:val="00A165F8"/>
    <w:rsid w:val="00A20B10"/>
    <w:rsid w:val="00A35189"/>
    <w:rsid w:val="00A36ACC"/>
    <w:rsid w:val="00A51957"/>
    <w:rsid w:val="00A53974"/>
    <w:rsid w:val="00A56BF2"/>
    <w:rsid w:val="00A7064B"/>
    <w:rsid w:val="00A84A71"/>
    <w:rsid w:val="00AB4BDD"/>
    <w:rsid w:val="00AC0E8E"/>
    <w:rsid w:val="00AC671E"/>
    <w:rsid w:val="00AC68E7"/>
    <w:rsid w:val="00AF7FA8"/>
    <w:rsid w:val="00B055B6"/>
    <w:rsid w:val="00B1030C"/>
    <w:rsid w:val="00B12C6A"/>
    <w:rsid w:val="00B241D8"/>
    <w:rsid w:val="00B25590"/>
    <w:rsid w:val="00B33B5C"/>
    <w:rsid w:val="00B34383"/>
    <w:rsid w:val="00B57349"/>
    <w:rsid w:val="00B73D63"/>
    <w:rsid w:val="00B76854"/>
    <w:rsid w:val="00B92BE1"/>
    <w:rsid w:val="00B93934"/>
    <w:rsid w:val="00BA4886"/>
    <w:rsid w:val="00BA5509"/>
    <w:rsid w:val="00BA7E7E"/>
    <w:rsid w:val="00BB6AA7"/>
    <w:rsid w:val="00BC6A71"/>
    <w:rsid w:val="00BE77D3"/>
    <w:rsid w:val="00BF2FEC"/>
    <w:rsid w:val="00C0190D"/>
    <w:rsid w:val="00C129C9"/>
    <w:rsid w:val="00C13454"/>
    <w:rsid w:val="00C152EF"/>
    <w:rsid w:val="00C253BE"/>
    <w:rsid w:val="00C45A89"/>
    <w:rsid w:val="00C55066"/>
    <w:rsid w:val="00C67300"/>
    <w:rsid w:val="00C728FC"/>
    <w:rsid w:val="00C90363"/>
    <w:rsid w:val="00C92305"/>
    <w:rsid w:val="00C92939"/>
    <w:rsid w:val="00CA4ECD"/>
    <w:rsid w:val="00CA7E49"/>
    <w:rsid w:val="00CD1D12"/>
    <w:rsid w:val="00CD6573"/>
    <w:rsid w:val="00CF0FE5"/>
    <w:rsid w:val="00CF1E30"/>
    <w:rsid w:val="00CF3813"/>
    <w:rsid w:val="00CF6C41"/>
    <w:rsid w:val="00D06B75"/>
    <w:rsid w:val="00D07EFE"/>
    <w:rsid w:val="00D10FB2"/>
    <w:rsid w:val="00D1183A"/>
    <w:rsid w:val="00D15F5C"/>
    <w:rsid w:val="00D20D21"/>
    <w:rsid w:val="00D2743D"/>
    <w:rsid w:val="00D46287"/>
    <w:rsid w:val="00D557B5"/>
    <w:rsid w:val="00D6734D"/>
    <w:rsid w:val="00DA3AC3"/>
    <w:rsid w:val="00DA738D"/>
    <w:rsid w:val="00DB4127"/>
    <w:rsid w:val="00DC47E2"/>
    <w:rsid w:val="00DE65E9"/>
    <w:rsid w:val="00DE7124"/>
    <w:rsid w:val="00E17425"/>
    <w:rsid w:val="00E212E7"/>
    <w:rsid w:val="00E2389C"/>
    <w:rsid w:val="00E25F8D"/>
    <w:rsid w:val="00E464E0"/>
    <w:rsid w:val="00E545C8"/>
    <w:rsid w:val="00E617AF"/>
    <w:rsid w:val="00E7409D"/>
    <w:rsid w:val="00E807BB"/>
    <w:rsid w:val="00E92CA3"/>
    <w:rsid w:val="00E92E32"/>
    <w:rsid w:val="00EB0966"/>
    <w:rsid w:val="00EB297A"/>
    <w:rsid w:val="00EB4DA0"/>
    <w:rsid w:val="00EB510A"/>
    <w:rsid w:val="00EC2C5B"/>
    <w:rsid w:val="00ED1933"/>
    <w:rsid w:val="00ED2F68"/>
    <w:rsid w:val="00ED411A"/>
    <w:rsid w:val="00EE365B"/>
    <w:rsid w:val="00EF19D5"/>
    <w:rsid w:val="00F0688A"/>
    <w:rsid w:val="00F110DD"/>
    <w:rsid w:val="00F20812"/>
    <w:rsid w:val="00F242C5"/>
    <w:rsid w:val="00F34270"/>
    <w:rsid w:val="00F45572"/>
    <w:rsid w:val="00F70187"/>
    <w:rsid w:val="00F707E9"/>
    <w:rsid w:val="00F8656B"/>
    <w:rsid w:val="00F8671F"/>
    <w:rsid w:val="00FA374B"/>
    <w:rsid w:val="00FA6597"/>
    <w:rsid w:val="00FB1392"/>
    <w:rsid w:val="00FC1820"/>
    <w:rsid w:val="00FC2496"/>
    <w:rsid w:val="00FC7E7B"/>
    <w:rsid w:val="00FD074B"/>
    <w:rsid w:val="00FD21C1"/>
    <w:rsid w:val="00FD5C4E"/>
    <w:rsid w:val="00FE5CE5"/>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8070D8"/>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val="es-ES"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lang w:val="es-ES"/>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lang w:val="es-ES"/>
    </w:rPr>
  </w:style>
  <w:style w:type="paragraph" w:styleId="Prrafodelista">
    <w:name w:val="List Paragraph"/>
    <w:basedOn w:val="Normal"/>
    <w:uiPriority w:val="34"/>
    <w:qFormat/>
    <w:rsid w:val="00752B9E"/>
    <w:pPr>
      <w:spacing w:line="276" w:lineRule="auto"/>
      <w:ind w:left="720"/>
      <w:jc w:val="left"/>
    </w:pPr>
    <w:rPr>
      <w:rFonts w:eastAsia="Calibri" w:cs="Calibri"/>
      <w:lang w:val="es-ES"/>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val="es-ES"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lang w:val="es-ES"/>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lang w:val="es-ES"/>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lang w:val="es-ES"/>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lang w:val="es-ES"/>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lang w:val="es-ES"/>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lang w:val="es-ES"/>
    </w:rPr>
  </w:style>
  <w:style w:type="paragraph" w:styleId="Textoindependiente">
    <w:name w:val="Body Text"/>
    <w:basedOn w:val="Normal"/>
    <w:link w:val="TextoindependienteCar"/>
    <w:uiPriority w:val="99"/>
    <w:semiHidden/>
    <w:unhideWhenUsed/>
    <w:rsid w:val="00E464E0"/>
    <w:pPr>
      <w:spacing w:after="120"/>
    </w:pPr>
    <w:rPr>
      <w:rFonts w:eastAsia="Calibri" w:cs="Times New Roman"/>
      <w:lang w:val="es-ES"/>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rPr>
      <w:rFonts w:eastAsia="Calibri" w:cs="Times New Roman"/>
      <w:lang w:val="es-ES"/>
    </w:rPr>
  </w:style>
  <w:style w:type="paragraph" w:styleId="Descripcin">
    <w:name w:val="caption"/>
    <w:basedOn w:val="Normal"/>
    <w:next w:val="Normal"/>
    <w:uiPriority w:val="35"/>
    <w:unhideWhenUsed/>
    <w:qFormat/>
    <w:rsid w:val="00532355"/>
    <w:pPr>
      <w:spacing w:before="120" w:after="120"/>
      <w:jc w:val="left"/>
    </w:pPr>
    <w:rPr>
      <w:rFonts w:eastAsia="Calibri" w:cs="Arial"/>
      <w:sz w:val="20"/>
      <w:szCs w:val="20"/>
      <w:lang w:val="es-ES"/>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val="es-ES"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val="es-ES"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val="es-ES"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val="es-ES"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val="es-ES" w:eastAsia="es-ES"/>
    </w:rPr>
  </w:style>
  <w:style w:type="character" w:customStyle="1" w:styleId="gt-ft-text">
    <w:name w:val="gt-ft-text"/>
    <w:basedOn w:val="Fuentedeprrafopredeter"/>
    <w:rsid w:val="00E464E0"/>
  </w:style>
  <w:style w:type="character" w:styleId="Nmerodepgina">
    <w:name w:val="page number"/>
    <w:basedOn w:val="Fuentedeprrafopredeter"/>
    <w:uiPriority w:val="99"/>
    <w:semiHidden/>
    <w:unhideWhenUsed/>
    <w:rsid w:val="0031091B"/>
  </w:style>
  <w:style w:type="paragraph" w:customStyle="1" w:styleId="AbstractKeytitle">
    <w:name w:val="Abstract_Key_title"/>
    <w:link w:val="AbstractKeytitleCar"/>
    <w:qFormat/>
    <w:rsid w:val="00AC68E7"/>
    <w:pPr>
      <w:pBdr>
        <w:bottom w:val="single" w:sz="4" w:space="1" w:color="0098CD"/>
      </w:pBdr>
      <w:tabs>
        <w:tab w:val="left" w:pos="8080"/>
      </w:tabs>
      <w:spacing w:after="227" w:line="259" w:lineRule="auto"/>
      <w:jc w:val="both"/>
    </w:pPr>
    <w:rPr>
      <w:rFonts w:ascii="Arial" w:eastAsia="UnitOT" w:hAnsi="Arial" w:cs="Arial"/>
      <w:b/>
      <w:smallCaps/>
      <w:color w:val="0097CD"/>
      <w:w w:val="115"/>
      <w:sz w:val="28"/>
      <w:szCs w:val="28"/>
      <w:lang w:val="en-US"/>
    </w:rPr>
  </w:style>
  <w:style w:type="paragraph" w:customStyle="1" w:styleId="Abstract">
    <w:name w:val="Abstract"/>
    <w:qFormat/>
    <w:rsid w:val="00AC68E7"/>
    <w:pPr>
      <w:spacing w:after="57" w:line="216" w:lineRule="exact"/>
      <w:jc w:val="both"/>
    </w:pPr>
    <w:rPr>
      <w:rFonts w:ascii="Times New Roman" w:eastAsia="Times New Roman" w:hAnsi="Times New Roman" w:cs="Times New Roman"/>
      <w:sz w:val="18"/>
      <w:szCs w:val="18"/>
      <w:lang w:val="en-US"/>
    </w:rPr>
  </w:style>
  <w:style w:type="character" w:customStyle="1" w:styleId="AbstractKeytitleCar">
    <w:name w:val="Abstract_Key_title Car"/>
    <w:basedOn w:val="Fuentedeprrafopredeter"/>
    <w:link w:val="AbstractKeytitle"/>
    <w:rsid w:val="00AC68E7"/>
    <w:rPr>
      <w:rFonts w:ascii="Arial" w:eastAsia="UnitOT" w:hAnsi="Arial" w:cs="Arial"/>
      <w:b/>
      <w:smallCaps/>
      <w:color w:val="0097CD"/>
      <w:w w:val="115"/>
      <w:sz w:val="28"/>
      <w:szCs w:val="28"/>
      <w:lang w:val="en-US"/>
    </w:rPr>
  </w:style>
  <w:style w:type="paragraph" w:customStyle="1" w:styleId="Keywords">
    <w:name w:val="Keywords"/>
    <w:qFormat/>
    <w:rsid w:val="00AC68E7"/>
    <w:pPr>
      <w:spacing w:after="160" w:line="259" w:lineRule="auto"/>
    </w:pPr>
    <w:rPr>
      <w:rFonts w:ascii="Times New Roman" w:eastAsia="Times New Roman" w:hAnsi="Times New Roman" w:cs="Times New Roman"/>
      <w:sz w:val="18"/>
      <w:szCs w:val="18"/>
      <w:lang w:val="en-US"/>
    </w:rPr>
  </w:style>
  <w:style w:type="paragraph" w:customStyle="1" w:styleId="TableTitle">
    <w:name w:val="Table Title"/>
    <w:basedOn w:val="Normal"/>
    <w:qFormat/>
    <w:rsid w:val="00AC68E7"/>
    <w:pPr>
      <w:widowControl w:val="0"/>
      <w:autoSpaceDE w:val="0"/>
      <w:autoSpaceDN w:val="0"/>
      <w:spacing w:before="113" w:after="57" w:line="240" w:lineRule="auto"/>
      <w:jc w:val="center"/>
    </w:pPr>
    <w:rPr>
      <w:rFonts w:ascii="Times New Roman" w:eastAsia="Times New Roman" w:hAnsi="Times New Roman" w:cs="Times New Roman"/>
      <w:smallCaps/>
      <w:sz w:val="16"/>
      <w:szCs w:val="16"/>
      <w:lang w:val="en-US"/>
    </w:rPr>
  </w:style>
  <w:style w:type="paragraph" w:customStyle="1" w:styleId="FigureCaption">
    <w:name w:val="FigureCaption"/>
    <w:basedOn w:val="Normal"/>
    <w:qFormat/>
    <w:rsid w:val="00AC68E7"/>
    <w:pPr>
      <w:widowControl w:val="0"/>
      <w:autoSpaceDE w:val="0"/>
      <w:autoSpaceDN w:val="0"/>
      <w:spacing w:before="113" w:after="113" w:line="240" w:lineRule="auto"/>
      <w:jc w:val="left"/>
    </w:pPr>
    <w:rPr>
      <w:rFonts w:ascii="Times New Roman" w:eastAsia="Times New Roman" w:hAnsi="Times New Roman" w:cs="Times New Roman"/>
      <w:sz w:val="16"/>
      <w:szCs w:val="20"/>
      <w:lang w:val="en-US"/>
    </w:rPr>
  </w:style>
  <w:style w:type="paragraph" w:customStyle="1" w:styleId="TableText">
    <w:name w:val="TableText"/>
    <w:basedOn w:val="Normal"/>
    <w:qFormat/>
    <w:rsid w:val="00AC68E7"/>
    <w:pPr>
      <w:widowControl w:val="0"/>
      <w:autoSpaceDE w:val="0"/>
      <w:autoSpaceDN w:val="0"/>
      <w:spacing w:after="57" w:line="240" w:lineRule="auto"/>
      <w:ind w:firstLine="210"/>
      <w:jc w:val="left"/>
    </w:pPr>
    <w:rPr>
      <w:rFonts w:ascii="Times New Roman" w:eastAsia="Times New Roman" w:hAnsi="Times New Roman" w:cs="Times New Roman"/>
      <w:sz w:val="16"/>
      <w:szCs w:val="20"/>
      <w:lang w:val="en-US"/>
    </w:rPr>
  </w:style>
  <w:style w:type="paragraph" w:customStyle="1" w:styleId="References">
    <w:name w:val="References"/>
    <w:basedOn w:val="Normal"/>
    <w:qFormat/>
    <w:rsid w:val="00AC68E7"/>
    <w:pPr>
      <w:widowControl w:val="0"/>
      <w:numPr>
        <w:numId w:val="4"/>
      </w:numPr>
      <w:autoSpaceDE w:val="0"/>
      <w:autoSpaceDN w:val="0"/>
      <w:spacing w:after="14" w:line="240" w:lineRule="auto"/>
      <w:ind w:left="397" w:hanging="397"/>
    </w:pPr>
    <w:rPr>
      <w:rFonts w:ascii="Times New Roman" w:eastAsia="Times New Roman" w:hAnsi="Times New Roman" w:cs="Times New Roman"/>
      <w:sz w:val="16"/>
      <w:szCs w:val="16"/>
      <w:lang w:val="en-US"/>
    </w:rPr>
  </w:style>
  <w:style w:type="character" w:styleId="Mencinsinresolver">
    <w:name w:val="Unresolved Mention"/>
    <w:basedOn w:val="Fuentedeprrafopredeter"/>
    <w:uiPriority w:val="99"/>
    <w:semiHidden/>
    <w:unhideWhenUsed/>
    <w:rsid w:val="000C32E6"/>
    <w:rPr>
      <w:color w:val="605E5C"/>
      <w:shd w:val="clear" w:color="auto" w:fill="E1DFDD"/>
    </w:rPr>
  </w:style>
  <w:style w:type="table" w:styleId="Tablanormal3">
    <w:name w:val="Plain Table 3"/>
    <w:basedOn w:val="Tablanormal"/>
    <w:uiPriority w:val="43"/>
    <w:rsid w:val="00CD1D1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9323103">
      <w:bodyDiv w:val="1"/>
      <w:marLeft w:val="0"/>
      <w:marRight w:val="0"/>
      <w:marTop w:val="0"/>
      <w:marBottom w:val="0"/>
      <w:divBdr>
        <w:top w:val="none" w:sz="0" w:space="0" w:color="auto"/>
        <w:left w:val="none" w:sz="0" w:space="0" w:color="auto"/>
        <w:bottom w:val="none" w:sz="0" w:space="0" w:color="auto"/>
        <w:right w:val="none" w:sz="0" w:space="0" w:color="auto"/>
      </w:divBdr>
      <w:divsChild>
        <w:div w:id="631446797">
          <w:marLeft w:val="0"/>
          <w:marRight w:val="0"/>
          <w:marTop w:val="0"/>
          <w:marBottom w:val="0"/>
          <w:divBdr>
            <w:top w:val="none" w:sz="0" w:space="0" w:color="auto"/>
            <w:left w:val="none" w:sz="0" w:space="0" w:color="auto"/>
            <w:bottom w:val="none" w:sz="0" w:space="0" w:color="auto"/>
            <w:right w:val="none" w:sz="0" w:space="0" w:color="auto"/>
          </w:divBdr>
          <w:divsChild>
            <w:div w:id="546600662">
              <w:marLeft w:val="0"/>
              <w:marRight w:val="0"/>
              <w:marTop w:val="0"/>
              <w:marBottom w:val="0"/>
              <w:divBdr>
                <w:top w:val="none" w:sz="0" w:space="0" w:color="auto"/>
                <w:left w:val="none" w:sz="0" w:space="0" w:color="auto"/>
                <w:bottom w:val="none" w:sz="0" w:space="0" w:color="auto"/>
                <w:right w:val="none" w:sz="0" w:space="0" w:color="auto"/>
              </w:divBdr>
              <w:divsChild>
                <w:div w:id="200693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942961199">
      <w:bodyDiv w:val="1"/>
      <w:marLeft w:val="0"/>
      <w:marRight w:val="0"/>
      <w:marTop w:val="0"/>
      <w:marBottom w:val="0"/>
      <w:divBdr>
        <w:top w:val="none" w:sz="0" w:space="0" w:color="auto"/>
        <w:left w:val="none" w:sz="0" w:space="0" w:color="auto"/>
        <w:bottom w:val="none" w:sz="0" w:space="0" w:color="auto"/>
        <w:right w:val="none" w:sz="0" w:space="0" w:color="auto"/>
      </w:divBdr>
      <w:divsChild>
        <w:div w:id="2037462254">
          <w:marLeft w:val="0"/>
          <w:marRight w:val="0"/>
          <w:marTop w:val="0"/>
          <w:marBottom w:val="0"/>
          <w:divBdr>
            <w:top w:val="none" w:sz="0" w:space="0" w:color="auto"/>
            <w:left w:val="none" w:sz="0" w:space="0" w:color="auto"/>
            <w:bottom w:val="none" w:sz="0" w:space="0" w:color="auto"/>
            <w:right w:val="none" w:sz="0" w:space="0" w:color="auto"/>
          </w:divBdr>
          <w:divsChild>
            <w:div w:id="1259296223">
              <w:marLeft w:val="0"/>
              <w:marRight w:val="0"/>
              <w:marTop w:val="0"/>
              <w:marBottom w:val="0"/>
              <w:divBdr>
                <w:top w:val="none" w:sz="0" w:space="0" w:color="auto"/>
                <w:left w:val="none" w:sz="0" w:space="0" w:color="auto"/>
                <w:bottom w:val="none" w:sz="0" w:space="0" w:color="auto"/>
                <w:right w:val="none" w:sz="0" w:space="0" w:color="auto"/>
              </w:divBdr>
              <w:divsChild>
                <w:div w:id="3282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236972">
      <w:bodyDiv w:val="1"/>
      <w:marLeft w:val="0"/>
      <w:marRight w:val="0"/>
      <w:marTop w:val="0"/>
      <w:marBottom w:val="0"/>
      <w:divBdr>
        <w:top w:val="none" w:sz="0" w:space="0" w:color="auto"/>
        <w:left w:val="none" w:sz="0" w:space="0" w:color="auto"/>
        <w:bottom w:val="none" w:sz="0" w:space="0" w:color="auto"/>
        <w:right w:val="none" w:sz="0" w:space="0" w:color="auto"/>
      </w:divBdr>
    </w:div>
    <w:div w:id="1303998794">
      <w:bodyDiv w:val="1"/>
      <w:marLeft w:val="0"/>
      <w:marRight w:val="0"/>
      <w:marTop w:val="0"/>
      <w:marBottom w:val="0"/>
      <w:divBdr>
        <w:top w:val="none" w:sz="0" w:space="0" w:color="auto"/>
        <w:left w:val="none" w:sz="0" w:space="0" w:color="auto"/>
        <w:bottom w:val="none" w:sz="0" w:space="0" w:color="auto"/>
        <w:right w:val="none" w:sz="0" w:space="0" w:color="auto"/>
      </w:divBdr>
      <w:divsChild>
        <w:div w:id="1212881113">
          <w:marLeft w:val="0"/>
          <w:marRight w:val="0"/>
          <w:marTop w:val="0"/>
          <w:marBottom w:val="0"/>
          <w:divBdr>
            <w:top w:val="none" w:sz="0" w:space="0" w:color="auto"/>
            <w:left w:val="none" w:sz="0" w:space="0" w:color="auto"/>
            <w:bottom w:val="none" w:sz="0" w:space="0" w:color="auto"/>
            <w:right w:val="none" w:sz="0" w:space="0" w:color="auto"/>
          </w:divBdr>
          <w:divsChild>
            <w:div w:id="32729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967209">
      <w:bodyDiv w:val="1"/>
      <w:marLeft w:val="0"/>
      <w:marRight w:val="0"/>
      <w:marTop w:val="0"/>
      <w:marBottom w:val="0"/>
      <w:divBdr>
        <w:top w:val="none" w:sz="0" w:space="0" w:color="auto"/>
        <w:left w:val="none" w:sz="0" w:space="0" w:color="auto"/>
        <w:bottom w:val="none" w:sz="0" w:space="0" w:color="auto"/>
        <w:right w:val="none" w:sz="0" w:space="0" w:color="auto"/>
      </w:divBdr>
      <w:divsChild>
        <w:div w:id="746850020">
          <w:marLeft w:val="0"/>
          <w:marRight w:val="0"/>
          <w:marTop w:val="0"/>
          <w:marBottom w:val="0"/>
          <w:divBdr>
            <w:top w:val="none" w:sz="0" w:space="0" w:color="auto"/>
            <w:left w:val="none" w:sz="0" w:space="0" w:color="auto"/>
            <w:bottom w:val="none" w:sz="0" w:space="0" w:color="auto"/>
            <w:right w:val="none" w:sz="0" w:space="0" w:color="auto"/>
          </w:divBdr>
          <w:divsChild>
            <w:div w:id="37558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2031450293">
      <w:bodyDiv w:val="1"/>
      <w:marLeft w:val="0"/>
      <w:marRight w:val="0"/>
      <w:marTop w:val="0"/>
      <w:marBottom w:val="0"/>
      <w:divBdr>
        <w:top w:val="none" w:sz="0" w:space="0" w:color="auto"/>
        <w:left w:val="none" w:sz="0" w:space="0" w:color="auto"/>
        <w:bottom w:val="none" w:sz="0" w:space="0" w:color="auto"/>
        <w:right w:val="none" w:sz="0" w:space="0" w:color="auto"/>
      </w:divBdr>
      <w:divsChild>
        <w:div w:id="486090364">
          <w:marLeft w:val="0"/>
          <w:marRight w:val="0"/>
          <w:marTop w:val="0"/>
          <w:marBottom w:val="0"/>
          <w:divBdr>
            <w:top w:val="none" w:sz="0" w:space="0" w:color="auto"/>
            <w:left w:val="none" w:sz="0" w:space="0" w:color="auto"/>
            <w:bottom w:val="none" w:sz="0" w:space="0" w:color="auto"/>
            <w:right w:val="none" w:sz="0" w:space="0" w:color="auto"/>
          </w:divBdr>
          <w:divsChild>
            <w:div w:id="1335842492">
              <w:marLeft w:val="0"/>
              <w:marRight w:val="0"/>
              <w:marTop w:val="0"/>
              <w:marBottom w:val="0"/>
              <w:divBdr>
                <w:top w:val="none" w:sz="0" w:space="0" w:color="auto"/>
                <w:left w:val="none" w:sz="0" w:space="0" w:color="auto"/>
                <w:bottom w:val="none" w:sz="0" w:space="0" w:color="auto"/>
                <w:right w:val="none" w:sz="0" w:space="0" w:color="auto"/>
              </w:divBdr>
              <w:divsChild>
                <w:div w:id="26831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34302">
      <w:bodyDiv w:val="1"/>
      <w:marLeft w:val="0"/>
      <w:marRight w:val="0"/>
      <w:marTop w:val="0"/>
      <w:marBottom w:val="0"/>
      <w:divBdr>
        <w:top w:val="none" w:sz="0" w:space="0" w:color="auto"/>
        <w:left w:val="none" w:sz="0" w:space="0" w:color="auto"/>
        <w:bottom w:val="none" w:sz="0" w:space="0" w:color="auto"/>
        <w:right w:val="none" w:sz="0" w:space="0" w:color="auto"/>
      </w:divBdr>
      <w:divsChild>
        <w:div w:id="398670115">
          <w:marLeft w:val="0"/>
          <w:marRight w:val="0"/>
          <w:marTop w:val="0"/>
          <w:marBottom w:val="0"/>
          <w:divBdr>
            <w:top w:val="none" w:sz="0" w:space="0" w:color="auto"/>
            <w:left w:val="none" w:sz="0" w:space="0" w:color="auto"/>
            <w:bottom w:val="none" w:sz="0" w:space="0" w:color="auto"/>
            <w:right w:val="none" w:sz="0" w:space="0" w:color="auto"/>
          </w:divBdr>
          <w:divsChild>
            <w:div w:id="1110200917">
              <w:marLeft w:val="0"/>
              <w:marRight w:val="0"/>
              <w:marTop w:val="0"/>
              <w:marBottom w:val="0"/>
              <w:divBdr>
                <w:top w:val="none" w:sz="0" w:space="0" w:color="auto"/>
                <w:left w:val="none" w:sz="0" w:space="0" w:color="auto"/>
                <w:bottom w:val="none" w:sz="0" w:space="0" w:color="auto"/>
                <w:right w:val="none" w:sz="0" w:space="0" w:color="auto"/>
              </w:divBdr>
              <w:divsChild>
                <w:div w:id="103988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537970">
      <w:bodyDiv w:val="1"/>
      <w:marLeft w:val="0"/>
      <w:marRight w:val="0"/>
      <w:marTop w:val="0"/>
      <w:marBottom w:val="0"/>
      <w:divBdr>
        <w:top w:val="none" w:sz="0" w:space="0" w:color="auto"/>
        <w:left w:val="none" w:sz="0" w:space="0" w:color="auto"/>
        <w:bottom w:val="none" w:sz="0" w:space="0" w:color="auto"/>
        <w:right w:val="none" w:sz="0" w:space="0" w:color="auto"/>
      </w:divBdr>
      <w:divsChild>
        <w:div w:id="1097361835">
          <w:marLeft w:val="0"/>
          <w:marRight w:val="0"/>
          <w:marTop w:val="0"/>
          <w:marBottom w:val="0"/>
          <w:divBdr>
            <w:top w:val="none" w:sz="0" w:space="0" w:color="auto"/>
            <w:left w:val="none" w:sz="0" w:space="0" w:color="auto"/>
            <w:bottom w:val="none" w:sz="0" w:space="0" w:color="auto"/>
            <w:right w:val="none" w:sz="0" w:space="0" w:color="auto"/>
          </w:divBdr>
          <w:divsChild>
            <w:div w:id="401758256">
              <w:marLeft w:val="0"/>
              <w:marRight w:val="0"/>
              <w:marTop w:val="0"/>
              <w:marBottom w:val="0"/>
              <w:divBdr>
                <w:top w:val="none" w:sz="0" w:space="0" w:color="auto"/>
                <w:left w:val="none" w:sz="0" w:space="0" w:color="auto"/>
                <w:bottom w:val="none" w:sz="0" w:space="0" w:color="auto"/>
                <w:right w:val="none" w:sz="0" w:space="0" w:color="auto"/>
              </w:divBdr>
              <w:divsChild>
                <w:div w:id="136435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237825">
      <w:bodyDiv w:val="1"/>
      <w:marLeft w:val="0"/>
      <w:marRight w:val="0"/>
      <w:marTop w:val="0"/>
      <w:marBottom w:val="0"/>
      <w:divBdr>
        <w:top w:val="none" w:sz="0" w:space="0" w:color="auto"/>
        <w:left w:val="none" w:sz="0" w:space="0" w:color="auto"/>
        <w:bottom w:val="none" w:sz="0" w:space="0" w:color="auto"/>
        <w:right w:val="none" w:sz="0" w:space="0" w:color="auto"/>
      </w:divBdr>
      <w:divsChild>
        <w:div w:id="76249276">
          <w:marLeft w:val="0"/>
          <w:marRight w:val="0"/>
          <w:marTop w:val="0"/>
          <w:marBottom w:val="0"/>
          <w:divBdr>
            <w:top w:val="none" w:sz="0" w:space="0" w:color="auto"/>
            <w:left w:val="none" w:sz="0" w:space="0" w:color="auto"/>
            <w:bottom w:val="none" w:sz="0" w:space="0" w:color="auto"/>
            <w:right w:val="none" w:sz="0" w:space="0" w:color="auto"/>
          </w:divBdr>
          <w:divsChild>
            <w:div w:id="1263076522">
              <w:marLeft w:val="0"/>
              <w:marRight w:val="0"/>
              <w:marTop w:val="0"/>
              <w:marBottom w:val="0"/>
              <w:divBdr>
                <w:top w:val="none" w:sz="0" w:space="0" w:color="auto"/>
                <w:left w:val="none" w:sz="0" w:space="0" w:color="auto"/>
                <w:bottom w:val="none" w:sz="0" w:space="0" w:color="auto"/>
                <w:right w:val="none" w:sz="0" w:space="0" w:color="auto"/>
              </w:divBdr>
              <w:divsChild>
                <w:div w:id="7130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image" Target="media/image16.jpg"/><Relationship Id="rId21" Type="http://schemas.openxmlformats.org/officeDocument/2006/relationships/hyperlink" Target="https://www.researchgate.net/figure/Stereo-visual-SLAM-system-overview-First-we-undistort-and-rectify-the-stereo-images_fig1_257523126" TargetMode="External"/><Relationship Id="rId34" Type="http://schemas.openxmlformats.org/officeDocument/2006/relationships/image" Target="media/image13.png"/><Relationship Id="rId42" Type="http://schemas.openxmlformats.org/officeDocument/2006/relationships/hyperlink" Target="https://www.eclee.com/wp-content/uploads/2020/01/Scrum_Pic.png" TargetMode="External"/><Relationship Id="rId47" Type="http://schemas.openxmlformats.org/officeDocument/2006/relationships/header" Target="header3.xml"/><Relationship Id="rId50"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image.slidesharecdn.com/orb-slamntu-170423052928/95/orb-slam-proposal-for-ntu-gpu-programming-course-2016-8-638.jpg?cb=1492932027" TargetMode="External"/><Relationship Id="rId29" Type="http://schemas.openxmlformats.org/officeDocument/2006/relationships/image" Target="media/image10.png"/><Relationship Id="rId11" Type="http://schemas.openxmlformats.org/officeDocument/2006/relationships/footer" Target="footer2.xml"/><Relationship Id="rId24" Type="http://schemas.openxmlformats.org/officeDocument/2006/relationships/image" Target="media/image7.jpg"/><Relationship Id="rId32" Type="http://schemas.openxmlformats.org/officeDocument/2006/relationships/image" Target="media/image12.png"/><Relationship Id="rId37" Type="http://schemas.openxmlformats.org/officeDocument/2006/relationships/image" Target="media/image15.jpg"/><Relationship Id="rId40" Type="http://schemas.openxmlformats.org/officeDocument/2006/relationships/image" Target="media/image17.jpg"/><Relationship Id="rId45"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hyperlink" Target="https://www.stereolabs.com/zed-2/" TargetMode="External"/><Relationship Id="rId28" Type="http://schemas.openxmlformats.org/officeDocument/2006/relationships/image" Target="media/image9.gif"/><Relationship Id="rId36" Type="http://schemas.openxmlformats.org/officeDocument/2006/relationships/image" Target="media/image14.jpg"/><Relationship Id="rId49" Type="http://schemas.openxmlformats.org/officeDocument/2006/relationships/header" Target="header4.xml"/><Relationship Id="rId10" Type="http://schemas.openxmlformats.org/officeDocument/2006/relationships/footer" Target="footer1.xml"/><Relationship Id="rId19" Type="http://schemas.openxmlformats.org/officeDocument/2006/relationships/hyperlink" Target="https://www.researchgate.net/figure/Principle-drawing-of-a-stereo-camera-setup-Objects-1-2-in-various-depth-ranges-are_fig5_303307354" TargetMode="External"/><Relationship Id="rId31" Type="http://schemas.openxmlformats.org/officeDocument/2006/relationships/image" Target="media/image11.png"/><Relationship Id="rId44" Type="http://schemas.openxmlformats.org/officeDocument/2006/relationships/header" Target="header2.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jematoscv.blogspot.com/2014/05/matching-features-with-orb-using-opencv.html" TargetMode="External"/><Relationship Id="rId22" Type="http://schemas.openxmlformats.org/officeDocument/2006/relationships/image" Target="media/image6.jpg"/><Relationship Id="rId27" Type="http://schemas.openxmlformats.org/officeDocument/2006/relationships/hyperlink" Target="https://github.com/IntelRealSense/librealsense/issues/4271" TargetMode="External"/><Relationship Id="rId30" Type="http://schemas.openxmlformats.org/officeDocument/2006/relationships/hyperlink" Target="https://miro.medium.com/max/2330/1*ELoJu38cHKMb8e3_IVz_eA.png" TargetMode="External"/><Relationship Id="rId35" Type="http://schemas.openxmlformats.org/officeDocument/2006/relationships/hyperlink" Target="https://www.researchgate.net/figure/Illustration-of-challenges-in-semantic-segmentation-a-Input-Image-b-Ground-Truth_fig1_332186435" TargetMode="External"/><Relationship Id="rId43" Type="http://schemas.openxmlformats.org/officeDocument/2006/relationships/image" Target="media/image19.jpg"/><Relationship Id="rId48"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yperlink" Target="https://image.slidesharecdn.com/orb-slamntu-170423052928/95/orb-slam-proposal-for-ntu-gpu-programming-course-2016-8-638.jpg?cb=1492932027" TargetMode="External"/><Relationship Id="rId25" Type="http://schemas.openxmlformats.org/officeDocument/2006/relationships/hyperlink" Target="https://simplecore.intel.com/newsroom/wp-content/uploads/sites/11/2018/11/Intel-RealSense-D435i-1.jpg" TargetMode="External"/><Relationship Id="rId33" Type="http://schemas.openxmlformats.org/officeDocument/2006/relationships/hyperlink" Target="http://cs231n.stanford.edu/slides/2017/cs231n_2017_lecture11.pdf" TargetMode="External"/><Relationship Id="rId38" Type="http://schemas.openxmlformats.org/officeDocument/2006/relationships/hyperlink" Target="https://blogs.unity3d.com/2021/04/19/supercharge-your-computer-vision-models-with-synthetic-datasets-built-by-unity/" TargetMode="External"/><Relationship Id="rId46" Type="http://schemas.openxmlformats.org/officeDocument/2006/relationships/image" Target="media/image20.png"/><Relationship Id="rId20" Type="http://schemas.openxmlformats.org/officeDocument/2006/relationships/image" Target="media/image5.png"/><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or81</b:Tag>
    <b:SourceType>JournalArticle</b:SourceType>
    <b:Guid>{D7C468B5-5E32-4254-9330-6DB2DDB01037}</b:Guid>
    <b:Title>There's a S.M.A.R.T. way to write management's goals and objectives</b:Title>
    <b:Year>1981</b:Year>
    <b:Author>
      <b:Author>
        <b:NameList>
          <b:Person>
            <b:Last>Doran</b:Last>
            <b:First>G.</b:First>
            <b:Middle>T.</b:Middle>
          </b:Person>
        </b:NameList>
      </b:Author>
    </b:Author>
    <b:JournalName>Management Review (AMA FORUM)</b:JournalName>
    <b:Pages>35-36</b:Pages>
    <b:Volume>70</b:Volume>
    <b:RefOrder>1</b:RefOrder>
  </b:Source>
</b:Sources>
</file>

<file path=customXml/itemProps1.xml><?xml version="1.0" encoding="utf-8"?>
<ds:datastoreItem xmlns:ds="http://schemas.openxmlformats.org/officeDocument/2006/customXml" ds:itemID="{5D78A2B5-A2D8-4ABE-941E-4FB6D56A0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4</TotalTime>
  <Pages>37</Pages>
  <Words>22540</Words>
  <Characters>123974</Characters>
  <Application>Microsoft Office Word</Application>
  <DocSecurity>0</DocSecurity>
  <Lines>1033</Lines>
  <Paragraphs>292</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146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Mikel Aldalur</cp:lastModifiedBy>
  <cp:revision>28</cp:revision>
  <dcterms:created xsi:type="dcterms:W3CDTF">2019-10-24T10:12:00Z</dcterms:created>
  <dcterms:modified xsi:type="dcterms:W3CDTF">2021-05-06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226d60-5fc1-3656-9071-c7db3b5ba1d0</vt:lpwstr>
  </property>
  <property fmtid="{D5CDD505-2E9C-101B-9397-08002B2CF9AE}" pid="24" name="Mendeley Citation Style_1">
    <vt:lpwstr>http://www.zotero.org/styles/apa</vt:lpwstr>
  </property>
</Properties>
</file>